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705D" w:rsidRPr="008937D9" w:rsidRDefault="002C12A5" w:rsidP="002C12A5">
      <w:pPr>
        <w:jc w:val="center"/>
        <w:rPr>
          <w:rFonts w:ascii="Times New Roman" w:hAnsi="Times New Roman" w:cs="Times New Roman"/>
          <w:b/>
          <w:sz w:val="28"/>
          <w:szCs w:val="28"/>
        </w:rPr>
      </w:pPr>
      <w:r w:rsidRPr="008937D9">
        <w:rPr>
          <w:rFonts w:ascii="Times New Roman" w:hAnsi="Times New Roman" w:cs="Times New Roman"/>
          <w:b/>
          <w:sz w:val="28"/>
          <w:szCs w:val="28"/>
        </w:rPr>
        <w:t xml:space="preserve">Supplementary </w:t>
      </w:r>
      <w:r w:rsidR="009B72C4">
        <w:rPr>
          <w:rFonts w:ascii="Times New Roman" w:hAnsi="Times New Roman" w:cs="Times New Roman"/>
          <w:b/>
          <w:sz w:val="28"/>
          <w:szCs w:val="28"/>
        </w:rPr>
        <w:t>Materials</w:t>
      </w:r>
    </w:p>
    <w:p w:rsidR="00693A19" w:rsidRPr="008937D9" w:rsidRDefault="00693A19" w:rsidP="002C12A5">
      <w:pPr>
        <w:jc w:val="center"/>
        <w:rPr>
          <w:rFonts w:ascii="Times New Roman" w:hAnsi="Times New Roman" w:cs="Times New Roman"/>
          <w:b/>
          <w:sz w:val="28"/>
          <w:szCs w:val="28"/>
        </w:rPr>
      </w:pPr>
      <w:proofErr w:type="gramStart"/>
      <w:r w:rsidRPr="008937D9">
        <w:rPr>
          <w:rFonts w:ascii="Times New Roman" w:hAnsi="Times New Roman" w:cs="Times New Roman"/>
          <w:b/>
          <w:sz w:val="28"/>
          <w:szCs w:val="28"/>
        </w:rPr>
        <w:t>for</w:t>
      </w:r>
      <w:proofErr w:type="gramEnd"/>
    </w:p>
    <w:p w:rsidR="003516DA" w:rsidRPr="00685E5B" w:rsidRDefault="003516DA" w:rsidP="003516DA">
      <w:pPr>
        <w:spacing w:line="360" w:lineRule="auto"/>
        <w:jc w:val="center"/>
        <w:rPr>
          <w:rFonts w:ascii="Times New Roman" w:hAnsi="Times New Roman" w:cs="Times New Roman"/>
          <w:b/>
          <w:bCs/>
          <w:sz w:val="28"/>
          <w:szCs w:val="28"/>
          <w:shd w:val="clear" w:color="auto" w:fill="FFFFFF"/>
        </w:rPr>
      </w:pPr>
      <w:r>
        <w:rPr>
          <w:rFonts w:ascii="Times New Roman" w:hAnsi="Times New Roman" w:cs="Times New Roman"/>
          <w:b/>
          <w:bCs/>
          <w:sz w:val="28"/>
          <w:szCs w:val="28"/>
          <w:shd w:val="clear" w:color="auto" w:fill="FFFFFF"/>
        </w:rPr>
        <w:t>Fluoride and human health: Systematic appraisal of source</w:t>
      </w:r>
      <w:r w:rsidR="00877460">
        <w:rPr>
          <w:rFonts w:ascii="Times New Roman" w:hAnsi="Times New Roman" w:cs="Times New Roman"/>
          <w:b/>
          <w:bCs/>
          <w:sz w:val="28"/>
          <w:szCs w:val="28"/>
          <w:shd w:val="clear" w:color="auto" w:fill="FFFFFF"/>
        </w:rPr>
        <w:t>s</w:t>
      </w:r>
      <w:r>
        <w:rPr>
          <w:rFonts w:ascii="Times New Roman" w:hAnsi="Times New Roman" w:cs="Times New Roman"/>
          <w:b/>
          <w:bCs/>
          <w:sz w:val="28"/>
          <w:szCs w:val="28"/>
          <w:shd w:val="clear" w:color="auto" w:fill="FFFFFF"/>
        </w:rPr>
        <w:t>, exposure</w:t>
      </w:r>
      <w:r w:rsidR="00877460">
        <w:rPr>
          <w:rFonts w:ascii="Times New Roman" w:hAnsi="Times New Roman" w:cs="Times New Roman"/>
          <w:b/>
          <w:bCs/>
          <w:sz w:val="28"/>
          <w:szCs w:val="28"/>
          <w:shd w:val="clear" w:color="auto" w:fill="FFFFFF"/>
        </w:rPr>
        <w:t>s</w:t>
      </w:r>
      <w:bookmarkStart w:id="0" w:name="_GoBack"/>
      <w:bookmarkEnd w:id="0"/>
      <w:r>
        <w:rPr>
          <w:rFonts w:ascii="Times New Roman" w:hAnsi="Times New Roman" w:cs="Times New Roman"/>
          <w:b/>
          <w:bCs/>
          <w:sz w:val="28"/>
          <w:szCs w:val="28"/>
          <w:shd w:val="clear" w:color="auto" w:fill="FFFFFF"/>
        </w:rPr>
        <w:t>, metabolism, and toxicity</w:t>
      </w:r>
    </w:p>
    <w:p w:rsidR="00693A19" w:rsidRPr="008937D9" w:rsidRDefault="00693A19" w:rsidP="008937D9">
      <w:pPr>
        <w:spacing w:line="360" w:lineRule="auto"/>
        <w:jc w:val="center"/>
        <w:rPr>
          <w:rFonts w:ascii="Times New Roman" w:hAnsi="Times New Roman" w:cs="Times New Roman"/>
          <w:b/>
          <w:bCs/>
          <w:sz w:val="28"/>
          <w:szCs w:val="28"/>
          <w:shd w:val="clear" w:color="auto" w:fill="FFFFFF"/>
        </w:rPr>
      </w:pPr>
    </w:p>
    <w:p w:rsidR="00693A19" w:rsidRPr="009F626D" w:rsidRDefault="00693A19" w:rsidP="00693A19">
      <w:pPr>
        <w:autoSpaceDE w:val="0"/>
        <w:autoSpaceDN w:val="0"/>
        <w:adjustRightInd w:val="0"/>
        <w:spacing w:after="0" w:line="360" w:lineRule="auto"/>
        <w:jc w:val="center"/>
        <w:rPr>
          <w:rFonts w:ascii="Times New Roman" w:hAnsi="Times New Roman" w:cs="Times New Roman"/>
          <w:i/>
          <w:color w:val="000000" w:themeColor="text1"/>
          <w:sz w:val="24"/>
          <w:szCs w:val="24"/>
        </w:rPr>
      </w:pPr>
      <w:r w:rsidRPr="009F626D">
        <w:rPr>
          <w:rFonts w:ascii="Times New Roman" w:hAnsi="Times New Roman" w:cs="Times New Roman"/>
          <w:i/>
          <w:color w:val="000000" w:themeColor="text1"/>
          <w:sz w:val="24"/>
          <w:szCs w:val="24"/>
        </w:rPr>
        <w:t xml:space="preserve">Humayun Kabir </w:t>
      </w:r>
      <w:r w:rsidRPr="009F626D">
        <w:rPr>
          <w:rFonts w:ascii="Times New Roman" w:hAnsi="Times New Roman" w:cs="Times New Roman"/>
          <w:i/>
          <w:color w:val="000000" w:themeColor="text1"/>
          <w:sz w:val="24"/>
          <w:szCs w:val="24"/>
          <w:vertAlign w:val="superscript"/>
        </w:rPr>
        <w:t>a</w:t>
      </w:r>
      <w:r w:rsidRPr="009F626D">
        <w:rPr>
          <w:rFonts w:ascii="Times New Roman" w:hAnsi="Times New Roman" w:cs="Times New Roman"/>
          <w:i/>
          <w:color w:val="000000" w:themeColor="text1"/>
          <w:sz w:val="24"/>
          <w:szCs w:val="24"/>
        </w:rPr>
        <w:t xml:space="preserve">, Ashok Kumar Gupta </w:t>
      </w:r>
      <w:r w:rsidRPr="009F626D">
        <w:rPr>
          <w:rFonts w:ascii="Times New Roman" w:hAnsi="Times New Roman" w:cs="Times New Roman"/>
          <w:i/>
          <w:color w:val="000000" w:themeColor="text1"/>
          <w:sz w:val="24"/>
          <w:szCs w:val="24"/>
          <w:vertAlign w:val="superscript"/>
        </w:rPr>
        <w:t>a,</w:t>
      </w:r>
      <w:r w:rsidRPr="009F626D">
        <w:rPr>
          <w:rFonts w:ascii="Times New Roman" w:hAnsi="Times New Roman" w:cs="Times New Roman"/>
          <w:i/>
          <w:color w:val="000000" w:themeColor="text1"/>
          <w:sz w:val="24"/>
          <w:szCs w:val="24"/>
        </w:rPr>
        <w:t xml:space="preserve">*, </w:t>
      </w:r>
      <w:proofErr w:type="spellStart"/>
      <w:r w:rsidRPr="009F626D">
        <w:rPr>
          <w:rFonts w:ascii="Times New Roman" w:hAnsi="Times New Roman" w:cs="Times New Roman"/>
          <w:i/>
          <w:color w:val="000000" w:themeColor="text1"/>
          <w:sz w:val="24"/>
          <w:szCs w:val="24"/>
        </w:rPr>
        <w:t>Subhasish</w:t>
      </w:r>
      <w:proofErr w:type="spellEnd"/>
      <w:r w:rsidRPr="009F626D">
        <w:rPr>
          <w:rFonts w:ascii="Times New Roman" w:hAnsi="Times New Roman" w:cs="Times New Roman"/>
          <w:i/>
          <w:color w:val="000000" w:themeColor="text1"/>
          <w:sz w:val="24"/>
          <w:szCs w:val="24"/>
        </w:rPr>
        <w:t xml:space="preserve"> </w:t>
      </w:r>
      <w:proofErr w:type="spellStart"/>
      <w:r w:rsidRPr="009F626D">
        <w:rPr>
          <w:rFonts w:ascii="Times New Roman" w:hAnsi="Times New Roman" w:cs="Times New Roman"/>
          <w:i/>
          <w:color w:val="000000" w:themeColor="text1"/>
          <w:sz w:val="24"/>
          <w:szCs w:val="24"/>
        </w:rPr>
        <w:t>Tripathy</w:t>
      </w:r>
      <w:r w:rsidRPr="009F626D">
        <w:rPr>
          <w:rFonts w:ascii="Times New Roman" w:hAnsi="Times New Roman" w:cs="Times New Roman"/>
          <w:i/>
          <w:color w:val="000000" w:themeColor="text1"/>
          <w:sz w:val="24"/>
          <w:szCs w:val="24"/>
          <w:vertAlign w:val="superscript"/>
        </w:rPr>
        <w:t>b</w:t>
      </w:r>
      <w:proofErr w:type="spellEnd"/>
    </w:p>
    <w:p w:rsidR="00693A19" w:rsidRPr="009F626D" w:rsidRDefault="00693A19" w:rsidP="00693A19">
      <w:pPr>
        <w:autoSpaceDE w:val="0"/>
        <w:autoSpaceDN w:val="0"/>
        <w:adjustRightInd w:val="0"/>
        <w:spacing w:after="0" w:line="360" w:lineRule="auto"/>
        <w:jc w:val="center"/>
        <w:rPr>
          <w:rFonts w:ascii="Times New Roman" w:hAnsi="Times New Roman" w:cs="Times New Roman"/>
          <w:i/>
          <w:color w:val="000000" w:themeColor="text1"/>
          <w:sz w:val="24"/>
          <w:szCs w:val="24"/>
        </w:rPr>
      </w:pPr>
    </w:p>
    <w:p w:rsidR="00693A19" w:rsidRPr="009F626D" w:rsidRDefault="00693A19" w:rsidP="00693A19">
      <w:pPr>
        <w:autoSpaceDE w:val="0"/>
        <w:autoSpaceDN w:val="0"/>
        <w:adjustRightInd w:val="0"/>
        <w:spacing w:after="0" w:line="360" w:lineRule="auto"/>
        <w:jc w:val="center"/>
        <w:rPr>
          <w:rFonts w:ascii="Times New Roman" w:hAnsi="Times New Roman" w:cs="Times New Roman"/>
          <w:color w:val="000000" w:themeColor="text1"/>
          <w:sz w:val="24"/>
          <w:szCs w:val="24"/>
        </w:rPr>
      </w:pPr>
      <w:proofErr w:type="spellStart"/>
      <w:proofErr w:type="gramStart"/>
      <w:r w:rsidRPr="009F626D">
        <w:rPr>
          <w:rFonts w:ascii="Times New Roman" w:hAnsi="Times New Roman" w:cs="Times New Roman"/>
          <w:color w:val="000000" w:themeColor="text1"/>
          <w:sz w:val="24"/>
          <w:szCs w:val="24"/>
          <w:vertAlign w:val="superscript"/>
        </w:rPr>
        <w:t>a</w:t>
      </w:r>
      <w:proofErr w:type="spellEnd"/>
      <w:proofErr w:type="gramEnd"/>
      <w:r w:rsidRPr="009F626D">
        <w:rPr>
          <w:rFonts w:ascii="Times New Roman" w:hAnsi="Times New Roman" w:cs="Times New Roman"/>
          <w:color w:val="000000" w:themeColor="text1"/>
          <w:sz w:val="24"/>
          <w:szCs w:val="24"/>
        </w:rPr>
        <w:t xml:space="preserve"> Environmental Engineering Division, Department of Civil Engineering, Indian Institute of Technology Kharagpur, Kharagpur 721302, India</w:t>
      </w:r>
    </w:p>
    <w:p w:rsidR="00693A19" w:rsidRPr="009F626D" w:rsidRDefault="00693A19" w:rsidP="00693A19">
      <w:pPr>
        <w:autoSpaceDE w:val="0"/>
        <w:autoSpaceDN w:val="0"/>
        <w:adjustRightInd w:val="0"/>
        <w:spacing w:after="0" w:line="360" w:lineRule="auto"/>
        <w:jc w:val="center"/>
        <w:rPr>
          <w:rFonts w:ascii="Times New Roman" w:hAnsi="Times New Roman" w:cs="Times New Roman"/>
          <w:color w:val="000000" w:themeColor="text1"/>
          <w:sz w:val="24"/>
          <w:szCs w:val="24"/>
        </w:rPr>
      </w:pPr>
      <w:proofErr w:type="gramStart"/>
      <w:r w:rsidRPr="009F626D">
        <w:rPr>
          <w:rFonts w:ascii="Times New Roman" w:hAnsi="Times New Roman" w:cs="Times New Roman"/>
          <w:color w:val="000000" w:themeColor="text1"/>
          <w:sz w:val="24"/>
          <w:szCs w:val="24"/>
          <w:vertAlign w:val="superscript"/>
        </w:rPr>
        <w:t>b</w:t>
      </w:r>
      <w:proofErr w:type="gramEnd"/>
      <w:r w:rsidRPr="009F626D">
        <w:rPr>
          <w:rFonts w:ascii="Times New Roman" w:hAnsi="Times New Roman" w:cs="Times New Roman"/>
          <w:color w:val="000000" w:themeColor="text1"/>
          <w:sz w:val="24"/>
          <w:szCs w:val="24"/>
        </w:rPr>
        <w:t xml:space="preserve"> Department of Geology and Geophysics, Indian Institute of Technology Kharagpur, Kharagpur 721302, India</w:t>
      </w:r>
    </w:p>
    <w:p w:rsidR="00693A19" w:rsidRPr="009F626D" w:rsidRDefault="00693A19" w:rsidP="00693A19">
      <w:pPr>
        <w:autoSpaceDE w:val="0"/>
        <w:autoSpaceDN w:val="0"/>
        <w:adjustRightInd w:val="0"/>
        <w:spacing w:after="0" w:line="360" w:lineRule="auto"/>
        <w:jc w:val="center"/>
        <w:rPr>
          <w:rFonts w:ascii="Times New Roman" w:hAnsi="Times New Roman" w:cs="Times New Roman"/>
          <w:color w:val="000000" w:themeColor="text1"/>
          <w:sz w:val="24"/>
          <w:szCs w:val="24"/>
        </w:rPr>
      </w:pPr>
      <w:r w:rsidRPr="009F626D">
        <w:rPr>
          <w:rFonts w:ascii="Times New Roman" w:hAnsi="Times New Roman" w:cs="Times New Roman"/>
          <w:color w:val="000000" w:themeColor="text1"/>
          <w:sz w:val="24"/>
          <w:szCs w:val="24"/>
        </w:rPr>
        <w:t>*Corresponding author.</w:t>
      </w:r>
    </w:p>
    <w:p w:rsidR="00693A19" w:rsidRPr="00693A19" w:rsidRDefault="00693A19" w:rsidP="008B4343">
      <w:pPr>
        <w:autoSpaceDE w:val="0"/>
        <w:autoSpaceDN w:val="0"/>
        <w:adjustRightInd w:val="0"/>
        <w:spacing w:after="0" w:line="360" w:lineRule="auto"/>
        <w:jc w:val="center"/>
        <w:rPr>
          <w:rFonts w:ascii="Times New Roman" w:hAnsi="Times New Roman" w:cs="Times New Roman"/>
          <w:b/>
          <w:sz w:val="24"/>
          <w:szCs w:val="24"/>
        </w:rPr>
      </w:pPr>
      <w:r w:rsidRPr="009F626D">
        <w:rPr>
          <w:rFonts w:ascii="Times New Roman" w:hAnsi="Times New Roman" w:cs="Times New Roman"/>
          <w:color w:val="000000" w:themeColor="text1"/>
          <w:sz w:val="24"/>
          <w:szCs w:val="24"/>
        </w:rPr>
        <w:t xml:space="preserve">E-mail: </w:t>
      </w:r>
      <w:hyperlink r:id="rId5" w:history="1">
        <w:r w:rsidRPr="009F626D">
          <w:rPr>
            <w:rStyle w:val="Hyperlink"/>
            <w:rFonts w:ascii="Times New Roman" w:hAnsi="Times New Roman" w:cs="Times New Roman"/>
            <w:sz w:val="24"/>
            <w:szCs w:val="24"/>
          </w:rPr>
          <w:t>kabir.humayun@iitkgp.ac.in</w:t>
        </w:r>
      </w:hyperlink>
      <w:r w:rsidRPr="009F626D">
        <w:rPr>
          <w:rFonts w:ascii="Times New Roman" w:hAnsi="Times New Roman" w:cs="Times New Roman"/>
          <w:color w:val="000000" w:themeColor="text1"/>
          <w:sz w:val="24"/>
          <w:szCs w:val="24"/>
        </w:rPr>
        <w:t xml:space="preserve"> (H. Kabir), </w:t>
      </w:r>
      <w:r w:rsidR="000E5EB8" w:rsidRPr="000E5EB8">
        <w:rPr>
          <w:rStyle w:val="Hyperlink"/>
          <w:rFonts w:ascii="Times New Roman" w:hAnsi="Times New Roman" w:cs="Times New Roman"/>
          <w:sz w:val="24"/>
          <w:szCs w:val="24"/>
        </w:rPr>
        <w:t>agupta@civil.iitkgp.ac.in</w:t>
      </w:r>
      <w:r w:rsidR="000E5EB8">
        <w:rPr>
          <w:rFonts w:ascii="Times New Roman" w:hAnsi="Times New Roman" w:cs="Times New Roman"/>
          <w:color w:val="000000" w:themeColor="text1"/>
          <w:sz w:val="24"/>
          <w:szCs w:val="24"/>
        </w:rPr>
        <w:t xml:space="preserve"> (</w:t>
      </w:r>
      <w:r w:rsidRPr="009F626D">
        <w:rPr>
          <w:rFonts w:ascii="Times New Roman" w:hAnsi="Times New Roman" w:cs="Times New Roman"/>
          <w:color w:val="000000" w:themeColor="text1"/>
          <w:sz w:val="24"/>
          <w:szCs w:val="24"/>
        </w:rPr>
        <w:t xml:space="preserve">A. K. Gupta), </w:t>
      </w:r>
      <w:r w:rsidRPr="009F626D">
        <w:rPr>
          <w:rStyle w:val="Hyperlink"/>
          <w:rFonts w:ascii="Times New Roman" w:hAnsi="Times New Roman" w:cs="Times New Roman"/>
          <w:sz w:val="24"/>
          <w:szCs w:val="24"/>
        </w:rPr>
        <w:t>stripathy@iitkgp.ac.in</w:t>
      </w:r>
      <w:r w:rsidRPr="009F626D">
        <w:rPr>
          <w:rStyle w:val="Hyperlink"/>
        </w:rPr>
        <w:t xml:space="preserve"> </w:t>
      </w:r>
      <w:r w:rsidRPr="009F626D">
        <w:rPr>
          <w:rFonts w:ascii="Times New Roman" w:hAnsi="Times New Roman" w:cs="Times New Roman"/>
          <w:color w:val="000000" w:themeColor="text1"/>
          <w:sz w:val="24"/>
          <w:szCs w:val="24"/>
        </w:rPr>
        <w:t xml:space="preserve">(S. </w:t>
      </w:r>
      <w:proofErr w:type="spellStart"/>
      <w:r w:rsidRPr="009F626D">
        <w:rPr>
          <w:rFonts w:ascii="Times New Roman" w:hAnsi="Times New Roman" w:cs="Times New Roman"/>
          <w:color w:val="000000" w:themeColor="text1"/>
          <w:sz w:val="24"/>
          <w:szCs w:val="24"/>
        </w:rPr>
        <w:t>Tripathy</w:t>
      </w:r>
      <w:proofErr w:type="spellEnd"/>
      <w:r w:rsidRPr="009F626D">
        <w:rPr>
          <w:rFonts w:ascii="Times New Roman" w:hAnsi="Times New Roman" w:cs="Times New Roman"/>
          <w:color w:val="000000" w:themeColor="text1"/>
          <w:sz w:val="24"/>
          <w:szCs w:val="24"/>
        </w:rPr>
        <w:t>).</w:t>
      </w:r>
    </w:p>
    <w:p w:rsidR="002C12A5" w:rsidRPr="00F42D67" w:rsidRDefault="002C12A5" w:rsidP="002C12A5">
      <w:pPr>
        <w:jc w:val="center"/>
        <w:rPr>
          <w:rFonts w:ascii="Times New Roman" w:hAnsi="Times New Roman" w:cs="Times New Roman"/>
          <w:sz w:val="24"/>
          <w:szCs w:val="24"/>
        </w:rPr>
      </w:pPr>
    </w:p>
    <w:p w:rsidR="008B4343" w:rsidRDefault="008B4343" w:rsidP="008B4343">
      <w:pPr>
        <w:autoSpaceDE w:val="0"/>
        <w:autoSpaceDN w:val="0"/>
        <w:adjustRightInd w:val="0"/>
        <w:spacing w:after="0" w:line="480" w:lineRule="auto"/>
        <w:jc w:val="both"/>
        <w:rPr>
          <w:rFonts w:ascii="Times New Roman" w:hAnsi="Times New Roman" w:cs="Times New Roman"/>
          <w:color w:val="000000"/>
          <w:sz w:val="24"/>
          <w:szCs w:val="24"/>
        </w:rPr>
      </w:pPr>
      <w:r w:rsidRPr="009670D3">
        <w:rPr>
          <w:rFonts w:ascii="Times New Roman" w:hAnsi="Times New Roman" w:cs="Times New Roman"/>
          <w:noProof/>
          <w:sz w:val="24"/>
          <w:szCs w:val="24"/>
          <w:lang w:eastAsia="en-IN"/>
        </w:rPr>
        <w:lastRenderedPageBreak/>
        <w:drawing>
          <wp:inline distT="0" distB="0" distL="0" distR="0" wp14:anchorId="56CB5918" wp14:editId="5225C562">
            <wp:extent cx="5731510" cy="4298315"/>
            <wp:effectExtent l="0" t="0" r="2540" b="6985"/>
            <wp:docPr id="8" name="Picture 8" descr="E:\Ph.D\P\P2\Revision CRCEST\ppt pic\Mitigation of F pro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h.D\P\P2\Revision CRCEST\ppt pic\Mitigation of F prob.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4298315"/>
                    </a:xfrm>
                    <a:prstGeom prst="rect">
                      <a:avLst/>
                    </a:prstGeom>
                    <a:noFill/>
                    <a:ln>
                      <a:noFill/>
                    </a:ln>
                  </pic:spPr>
                </pic:pic>
              </a:graphicData>
            </a:graphic>
          </wp:inline>
        </w:drawing>
      </w:r>
      <w:r w:rsidRPr="008B4343">
        <w:rPr>
          <w:rFonts w:ascii="Times New Roman" w:hAnsi="Times New Roman" w:cs="Times New Roman"/>
          <w:b/>
          <w:sz w:val="24"/>
          <w:szCs w:val="24"/>
        </w:rPr>
        <w:t xml:space="preserve"> </w:t>
      </w:r>
      <w:r>
        <w:rPr>
          <w:rFonts w:ascii="Times New Roman" w:hAnsi="Times New Roman" w:cs="Times New Roman"/>
          <w:b/>
          <w:sz w:val="24"/>
          <w:szCs w:val="24"/>
        </w:rPr>
        <w:t>Fig. S1</w:t>
      </w:r>
      <w:r w:rsidRPr="00072D53">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color w:val="000000"/>
          <w:sz w:val="24"/>
          <w:szCs w:val="24"/>
        </w:rPr>
        <w:t>Strategy for prevention and mitigation of fluoride induced toxic health effect</w:t>
      </w:r>
    </w:p>
    <w:p w:rsidR="008B4343" w:rsidRPr="004E4E8C" w:rsidRDefault="008B4343" w:rsidP="008B4343">
      <w:pPr>
        <w:autoSpaceDE w:val="0"/>
        <w:autoSpaceDN w:val="0"/>
        <w:adjustRightInd w:val="0"/>
        <w:spacing w:after="0" w:line="480" w:lineRule="auto"/>
        <w:jc w:val="both"/>
        <w:rPr>
          <w:rFonts w:ascii="Times New Roman" w:hAnsi="Times New Roman" w:cs="Times New Roman"/>
          <w:sz w:val="24"/>
          <w:szCs w:val="24"/>
        </w:rPr>
      </w:pPr>
    </w:p>
    <w:p w:rsidR="002C12A5" w:rsidRPr="008B4343" w:rsidRDefault="002C12A5" w:rsidP="002C12A5">
      <w:pPr>
        <w:rPr>
          <w:rFonts w:ascii="Times New Roman" w:hAnsi="Times New Roman" w:cs="Times New Roman"/>
          <w:b/>
          <w:sz w:val="24"/>
          <w:szCs w:val="24"/>
        </w:rPr>
      </w:pPr>
      <w:r w:rsidRPr="00F42D67">
        <w:rPr>
          <w:rFonts w:ascii="Times New Roman" w:hAnsi="Times New Roman" w:cs="Times New Roman"/>
          <w:b/>
          <w:sz w:val="24"/>
          <w:szCs w:val="24"/>
        </w:rPr>
        <w:t>Table S1</w:t>
      </w:r>
      <w:r w:rsidRPr="00F42D67">
        <w:rPr>
          <w:rFonts w:ascii="Times New Roman" w:hAnsi="Times New Roman" w:cs="Times New Roman"/>
          <w:sz w:val="24"/>
          <w:szCs w:val="24"/>
        </w:rPr>
        <w:t>: General properties of fluoride</w:t>
      </w:r>
    </w:p>
    <w:tbl>
      <w:tblPr>
        <w:tblStyle w:val="TableGrid"/>
        <w:tblW w:w="0" w:type="auto"/>
        <w:tblLook w:val="04A0" w:firstRow="1" w:lastRow="0" w:firstColumn="1" w:lastColumn="0" w:noHBand="0" w:noVBand="1"/>
      </w:tblPr>
      <w:tblGrid>
        <w:gridCol w:w="1191"/>
        <w:gridCol w:w="1498"/>
        <w:gridCol w:w="1872"/>
        <w:gridCol w:w="1122"/>
        <w:gridCol w:w="1400"/>
        <w:gridCol w:w="1933"/>
      </w:tblGrid>
      <w:tr w:rsidR="002C12A5" w:rsidRPr="00F42D67" w:rsidTr="002C705D">
        <w:tc>
          <w:tcPr>
            <w:tcW w:w="2689" w:type="dxa"/>
            <w:gridSpan w:val="2"/>
          </w:tcPr>
          <w:p w:rsidR="002C12A5" w:rsidRPr="00F42D67" w:rsidRDefault="002C12A5" w:rsidP="006B382C">
            <w:pPr>
              <w:autoSpaceDE w:val="0"/>
              <w:autoSpaceDN w:val="0"/>
              <w:adjustRightInd w:val="0"/>
              <w:spacing w:line="360" w:lineRule="auto"/>
              <w:jc w:val="center"/>
              <w:rPr>
                <w:rFonts w:ascii="Times New Roman" w:hAnsi="Times New Roman" w:cs="Times New Roman"/>
                <w:b/>
                <w:sz w:val="24"/>
                <w:szCs w:val="24"/>
              </w:rPr>
            </w:pPr>
            <w:r w:rsidRPr="00F42D67">
              <w:rPr>
                <w:rFonts w:ascii="Times New Roman" w:hAnsi="Times New Roman" w:cs="Times New Roman"/>
                <w:b/>
                <w:sz w:val="24"/>
                <w:szCs w:val="24"/>
              </w:rPr>
              <w:t>Property</w:t>
            </w:r>
          </w:p>
        </w:tc>
        <w:tc>
          <w:tcPr>
            <w:tcW w:w="1872" w:type="dxa"/>
          </w:tcPr>
          <w:p w:rsidR="002C12A5" w:rsidRPr="00F42D67" w:rsidRDefault="002C12A5" w:rsidP="006B382C">
            <w:pPr>
              <w:autoSpaceDE w:val="0"/>
              <w:autoSpaceDN w:val="0"/>
              <w:adjustRightInd w:val="0"/>
              <w:spacing w:line="360" w:lineRule="auto"/>
              <w:jc w:val="center"/>
              <w:rPr>
                <w:rFonts w:ascii="Times New Roman" w:hAnsi="Times New Roman" w:cs="Times New Roman"/>
                <w:b/>
                <w:sz w:val="24"/>
                <w:szCs w:val="24"/>
              </w:rPr>
            </w:pPr>
            <w:r w:rsidRPr="00F42D67">
              <w:rPr>
                <w:rFonts w:ascii="Times New Roman" w:hAnsi="Times New Roman" w:cs="Times New Roman"/>
                <w:b/>
                <w:sz w:val="24"/>
                <w:szCs w:val="24"/>
              </w:rPr>
              <w:t>Description</w:t>
            </w:r>
          </w:p>
        </w:tc>
        <w:tc>
          <w:tcPr>
            <w:tcW w:w="2522" w:type="dxa"/>
            <w:gridSpan w:val="2"/>
          </w:tcPr>
          <w:p w:rsidR="002C12A5" w:rsidRPr="00F42D67" w:rsidRDefault="002C12A5" w:rsidP="006B382C">
            <w:pPr>
              <w:autoSpaceDE w:val="0"/>
              <w:autoSpaceDN w:val="0"/>
              <w:adjustRightInd w:val="0"/>
              <w:spacing w:line="360" w:lineRule="auto"/>
              <w:jc w:val="center"/>
              <w:rPr>
                <w:rFonts w:ascii="Times New Roman" w:hAnsi="Times New Roman" w:cs="Times New Roman"/>
                <w:b/>
                <w:sz w:val="24"/>
                <w:szCs w:val="24"/>
              </w:rPr>
            </w:pPr>
            <w:r w:rsidRPr="00F42D67">
              <w:rPr>
                <w:rFonts w:ascii="Times New Roman" w:hAnsi="Times New Roman" w:cs="Times New Roman"/>
                <w:b/>
                <w:sz w:val="24"/>
                <w:szCs w:val="24"/>
              </w:rPr>
              <w:t>Property</w:t>
            </w:r>
          </w:p>
        </w:tc>
        <w:tc>
          <w:tcPr>
            <w:tcW w:w="1933" w:type="dxa"/>
          </w:tcPr>
          <w:p w:rsidR="002C12A5" w:rsidRPr="00F42D67" w:rsidRDefault="002C12A5" w:rsidP="006B382C">
            <w:pPr>
              <w:autoSpaceDE w:val="0"/>
              <w:autoSpaceDN w:val="0"/>
              <w:adjustRightInd w:val="0"/>
              <w:spacing w:line="360" w:lineRule="auto"/>
              <w:jc w:val="center"/>
              <w:rPr>
                <w:rFonts w:ascii="Times New Roman" w:hAnsi="Times New Roman" w:cs="Times New Roman"/>
                <w:b/>
                <w:sz w:val="24"/>
                <w:szCs w:val="24"/>
              </w:rPr>
            </w:pPr>
            <w:r w:rsidRPr="00F42D67">
              <w:rPr>
                <w:rFonts w:ascii="Times New Roman" w:hAnsi="Times New Roman" w:cs="Times New Roman"/>
                <w:b/>
                <w:sz w:val="24"/>
                <w:szCs w:val="24"/>
              </w:rPr>
              <w:t>Description</w:t>
            </w:r>
          </w:p>
        </w:tc>
      </w:tr>
      <w:tr w:rsidR="002C12A5" w:rsidRPr="00F42D67" w:rsidTr="002C705D">
        <w:trPr>
          <w:trHeight w:val="210"/>
        </w:trPr>
        <w:tc>
          <w:tcPr>
            <w:tcW w:w="2689" w:type="dxa"/>
            <w:gridSpan w:val="2"/>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Atomic number</w:t>
            </w:r>
          </w:p>
        </w:tc>
        <w:tc>
          <w:tcPr>
            <w:tcW w:w="1872"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9</w:t>
            </w:r>
          </w:p>
        </w:tc>
        <w:tc>
          <w:tcPr>
            <w:tcW w:w="1122" w:type="dxa"/>
            <w:vMerge w:val="restart"/>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Radius</w:t>
            </w:r>
          </w:p>
        </w:tc>
        <w:tc>
          <w:tcPr>
            <w:tcW w:w="1400"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Ionic (-1)</w:t>
            </w:r>
          </w:p>
        </w:tc>
        <w:tc>
          <w:tcPr>
            <w:tcW w:w="1933"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0.133 nm</w:t>
            </w:r>
          </w:p>
        </w:tc>
      </w:tr>
      <w:tr w:rsidR="002C12A5" w:rsidRPr="00F42D67" w:rsidTr="002C705D">
        <w:trPr>
          <w:trHeight w:val="210"/>
        </w:trPr>
        <w:tc>
          <w:tcPr>
            <w:tcW w:w="2689" w:type="dxa"/>
            <w:gridSpan w:val="2"/>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Atomic mass</w:t>
            </w:r>
          </w:p>
        </w:tc>
        <w:tc>
          <w:tcPr>
            <w:tcW w:w="1872"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18.9984</w:t>
            </w:r>
          </w:p>
        </w:tc>
        <w:tc>
          <w:tcPr>
            <w:tcW w:w="1122" w:type="dxa"/>
            <w:vMerge/>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p>
        </w:tc>
        <w:tc>
          <w:tcPr>
            <w:tcW w:w="1400"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 xml:space="preserve">Normal </w:t>
            </w:r>
          </w:p>
        </w:tc>
        <w:tc>
          <w:tcPr>
            <w:tcW w:w="1933"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0.071 nm</w:t>
            </w:r>
          </w:p>
        </w:tc>
      </w:tr>
      <w:tr w:rsidR="002C12A5" w:rsidRPr="00F42D67" w:rsidTr="002C705D">
        <w:tc>
          <w:tcPr>
            <w:tcW w:w="2689" w:type="dxa"/>
            <w:gridSpan w:val="2"/>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 xml:space="preserve">Number of stable </w:t>
            </w:r>
            <w:r w:rsidRPr="00F42D67">
              <w:rPr>
                <w:rFonts w:ascii="Times New Roman" w:hAnsi="Times New Roman" w:cs="Times New Roman"/>
                <w:noProof/>
                <w:sz w:val="24"/>
                <w:szCs w:val="24"/>
              </w:rPr>
              <w:t>isotopes</w:t>
            </w:r>
          </w:p>
        </w:tc>
        <w:tc>
          <w:tcPr>
            <w:tcW w:w="1872"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1</w:t>
            </w:r>
          </w:p>
        </w:tc>
        <w:tc>
          <w:tcPr>
            <w:tcW w:w="2522" w:type="dxa"/>
            <w:gridSpan w:val="2"/>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Electron affinity</w:t>
            </w:r>
          </w:p>
        </w:tc>
        <w:tc>
          <w:tcPr>
            <w:tcW w:w="1933"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332.6 KJ/</w:t>
            </w:r>
            <w:proofErr w:type="spellStart"/>
            <w:r w:rsidRPr="00F42D67">
              <w:rPr>
                <w:rFonts w:ascii="Times New Roman" w:hAnsi="Times New Roman" w:cs="Times New Roman"/>
                <w:sz w:val="24"/>
                <w:szCs w:val="24"/>
              </w:rPr>
              <w:t>mol</w:t>
            </w:r>
            <w:proofErr w:type="spellEnd"/>
          </w:p>
        </w:tc>
      </w:tr>
      <w:tr w:rsidR="002C12A5" w:rsidRPr="00F42D67" w:rsidTr="002C705D">
        <w:tc>
          <w:tcPr>
            <w:tcW w:w="2689" w:type="dxa"/>
            <w:gridSpan w:val="2"/>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Atomic configuration</w:t>
            </w:r>
          </w:p>
        </w:tc>
        <w:tc>
          <w:tcPr>
            <w:tcW w:w="1872"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1S</w:t>
            </w:r>
            <w:r w:rsidRPr="00F42D67">
              <w:rPr>
                <w:rFonts w:ascii="Times New Roman" w:hAnsi="Times New Roman" w:cs="Times New Roman"/>
                <w:sz w:val="24"/>
                <w:szCs w:val="24"/>
                <w:vertAlign w:val="superscript"/>
              </w:rPr>
              <w:t>2</w:t>
            </w:r>
            <w:r w:rsidRPr="00F42D67">
              <w:rPr>
                <w:rFonts w:ascii="Times New Roman" w:hAnsi="Times New Roman" w:cs="Times New Roman"/>
                <w:sz w:val="24"/>
                <w:szCs w:val="24"/>
              </w:rPr>
              <w:t xml:space="preserve"> 2S</w:t>
            </w:r>
            <w:r w:rsidRPr="00F42D67">
              <w:rPr>
                <w:rFonts w:ascii="Times New Roman" w:hAnsi="Times New Roman" w:cs="Times New Roman"/>
                <w:sz w:val="24"/>
                <w:szCs w:val="24"/>
                <w:vertAlign w:val="superscript"/>
              </w:rPr>
              <w:t>2</w:t>
            </w:r>
            <w:r w:rsidRPr="00F42D67">
              <w:rPr>
                <w:rFonts w:ascii="Times New Roman" w:hAnsi="Times New Roman" w:cs="Times New Roman"/>
                <w:sz w:val="24"/>
                <w:szCs w:val="24"/>
              </w:rPr>
              <w:t xml:space="preserve"> 2P</w:t>
            </w:r>
            <w:r w:rsidRPr="00F42D67">
              <w:rPr>
                <w:rFonts w:ascii="Times New Roman" w:hAnsi="Times New Roman" w:cs="Times New Roman"/>
                <w:sz w:val="24"/>
                <w:szCs w:val="24"/>
                <w:vertAlign w:val="superscript"/>
              </w:rPr>
              <w:t>5</w:t>
            </w:r>
          </w:p>
        </w:tc>
        <w:tc>
          <w:tcPr>
            <w:tcW w:w="2522" w:type="dxa"/>
            <w:gridSpan w:val="2"/>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proofErr w:type="spellStart"/>
            <w:r w:rsidRPr="00F42D67">
              <w:rPr>
                <w:rFonts w:ascii="Times New Roman" w:hAnsi="Times New Roman" w:cs="Times New Roman"/>
                <w:sz w:val="24"/>
                <w:szCs w:val="24"/>
              </w:rPr>
              <w:t>Vanderwaals</w:t>
            </w:r>
            <w:proofErr w:type="spellEnd"/>
            <w:r w:rsidRPr="00F42D67">
              <w:rPr>
                <w:rFonts w:ascii="Times New Roman" w:hAnsi="Times New Roman" w:cs="Times New Roman"/>
                <w:sz w:val="24"/>
                <w:szCs w:val="24"/>
              </w:rPr>
              <w:t xml:space="preserve"> radius</w:t>
            </w:r>
          </w:p>
        </w:tc>
        <w:tc>
          <w:tcPr>
            <w:tcW w:w="1933"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0.135 nm</w:t>
            </w:r>
          </w:p>
        </w:tc>
      </w:tr>
      <w:tr w:rsidR="002C12A5" w:rsidRPr="00F42D67" w:rsidTr="002C705D">
        <w:tc>
          <w:tcPr>
            <w:tcW w:w="2689" w:type="dxa"/>
            <w:gridSpan w:val="2"/>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Density (at 20°C)</w:t>
            </w:r>
          </w:p>
        </w:tc>
        <w:tc>
          <w:tcPr>
            <w:tcW w:w="1872"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1.8 ×10</w:t>
            </w:r>
            <w:r w:rsidRPr="00F42D67">
              <w:rPr>
                <w:rFonts w:ascii="Times New Roman" w:hAnsi="Times New Roman" w:cs="Times New Roman"/>
                <w:sz w:val="24"/>
                <w:szCs w:val="24"/>
                <w:vertAlign w:val="superscript"/>
              </w:rPr>
              <w:t>-3</w:t>
            </w:r>
            <w:r w:rsidRPr="00F42D67">
              <w:rPr>
                <w:rFonts w:ascii="Times New Roman" w:hAnsi="Times New Roman" w:cs="Times New Roman"/>
                <w:sz w:val="24"/>
                <w:szCs w:val="24"/>
              </w:rPr>
              <w:t xml:space="preserve"> g/cm</w:t>
            </w:r>
            <w:r w:rsidRPr="00F42D67">
              <w:rPr>
                <w:rFonts w:ascii="Times New Roman" w:hAnsi="Times New Roman" w:cs="Times New Roman"/>
                <w:sz w:val="24"/>
                <w:szCs w:val="24"/>
                <w:vertAlign w:val="superscript"/>
              </w:rPr>
              <w:t>3</w:t>
            </w:r>
          </w:p>
        </w:tc>
        <w:tc>
          <w:tcPr>
            <w:tcW w:w="2522" w:type="dxa"/>
            <w:gridSpan w:val="2"/>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Electronegativity</w:t>
            </w:r>
          </w:p>
        </w:tc>
        <w:tc>
          <w:tcPr>
            <w:tcW w:w="1933"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3.9 eV</w:t>
            </w:r>
          </w:p>
        </w:tc>
      </w:tr>
      <w:tr w:rsidR="002C12A5" w:rsidRPr="00F42D67" w:rsidTr="002C705D">
        <w:trPr>
          <w:trHeight w:val="140"/>
        </w:trPr>
        <w:tc>
          <w:tcPr>
            <w:tcW w:w="1191" w:type="dxa"/>
            <w:vMerge w:val="restart"/>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Ionization energy</w:t>
            </w:r>
          </w:p>
        </w:tc>
        <w:tc>
          <w:tcPr>
            <w:tcW w:w="1498"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First</w:t>
            </w:r>
          </w:p>
        </w:tc>
        <w:tc>
          <w:tcPr>
            <w:tcW w:w="1872"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1680.6 KJ/</w:t>
            </w:r>
            <w:proofErr w:type="spellStart"/>
            <w:r w:rsidRPr="00F42D67">
              <w:rPr>
                <w:rFonts w:ascii="Times New Roman" w:hAnsi="Times New Roman" w:cs="Times New Roman"/>
                <w:sz w:val="24"/>
                <w:szCs w:val="24"/>
              </w:rPr>
              <w:t>mol</w:t>
            </w:r>
            <w:proofErr w:type="spellEnd"/>
          </w:p>
        </w:tc>
        <w:tc>
          <w:tcPr>
            <w:tcW w:w="2522" w:type="dxa"/>
            <w:gridSpan w:val="2"/>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Standard potential</w:t>
            </w:r>
          </w:p>
        </w:tc>
        <w:tc>
          <w:tcPr>
            <w:tcW w:w="1933"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2.87 V</w:t>
            </w:r>
          </w:p>
        </w:tc>
      </w:tr>
      <w:tr w:rsidR="002C12A5" w:rsidRPr="00F42D67" w:rsidTr="002C705D">
        <w:trPr>
          <w:trHeight w:val="140"/>
        </w:trPr>
        <w:tc>
          <w:tcPr>
            <w:tcW w:w="1191" w:type="dxa"/>
            <w:vMerge/>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p>
        </w:tc>
        <w:tc>
          <w:tcPr>
            <w:tcW w:w="1498"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Second</w:t>
            </w:r>
          </w:p>
        </w:tc>
        <w:tc>
          <w:tcPr>
            <w:tcW w:w="1872"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3134 KJ/</w:t>
            </w:r>
            <w:proofErr w:type="spellStart"/>
            <w:r w:rsidRPr="00F42D67">
              <w:rPr>
                <w:rFonts w:ascii="Times New Roman" w:hAnsi="Times New Roman" w:cs="Times New Roman"/>
                <w:sz w:val="24"/>
                <w:szCs w:val="24"/>
              </w:rPr>
              <w:t>mol</w:t>
            </w:r>
            <w:proofErr w:type="spellEnd"/>
          </w:p>
        </w:tc>
        <w:tc>
          <w:tcPr>
            <w:tcW w:w="2522" w:type="dxa"/>
            <w:gridSpan w:val="2"/>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Melting point</w:t>
            </w:r>
          </w:p>
        </w:tc>
        <w:tc>
          <w:tcPr>
            <w:tcW w:w="1933"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218.6 °C</w:t>
            </w:r>
          </w:p>
        </w:tc>
      </w:tr>
      <w:tr w:rsidR="002C12A5" w:rsidRPr="00F42D67" w:rsidTr="002C705D">
        <w:trPr>
          <w:trHeight w:val="140"/>
        </w:trPr>
        <w:tc>
          <w:tcPr>
            <w:tcW w:w="1191" w:type="dxa"/>
            <w:vMerge/>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p>
        </w:tc>
        <w:tc>
          <w:tcPr>
            <w:tcW w:w="1498"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Third</w:t>
            </w:r>
          </w:p>
        </w:tc>
        <w:tc>
          <w:tcPr>
            <w:tcW w:w="1872"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6050 KJ/</w:t>
            </w:r>
            <w:proofErr w:type="spellStart"/>
            <w:r w:rsidRPr="00F42D67">
              <w:rPr>
                <w:rFonts w:ascii="Times New Roman" w:hAnsi="Times New Roman" w:cs="Times New Roman"/>
                <w:sz w:val="24"/>
                <w:szCs w:val="24"/>
              </w:rPr>
              <w:t>mol</w:t>
            </w:r>
            <w:proofErr w:type="spellEnd"/>
          </w:p>
        </w:tc>
        <w:tc>
          <w:tcPr>
            <w:tcW w:w="2522" w:type="dxa"/>
            <w:gridSpan w:val="2"/>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Boiling point</w:t>
            </w:r>
          </w:p>
        </w:tc>
        <w:tc>
          <w:tcPr>
            <w:tcW w:w="1933" w:type="dxa"/>
          </w:tcPr>
          <w:p w:rsidR="002C12A5" w:rsidRPr="00F42D67" w:rsidRDefault="002C12A5" w:rsidP="002C705D">
            <w:pPr>
              <w:autoSpaceDE w:val="0"/>
              <w:autoSpaceDN w:val="0"/>
              <w:adjustRightInd w:val="0"/>
              <w:spacing w:line="360" w:lineRule="auto"/>
              <w:jc w:val="both"/>
              <w:rPr>
                <w:rFonts w:ascii="Times New Roman" w:hAnsi="Times New Roman" w:cs="Times New Roman"/>
                <w:sz w:val="24"/>
                <w:szCs w:val="24"/>
              </w:rPr>
            </w:pPr>
            <w:r w:rsidRPr="00F42D67">
              <w:rPr>
                <w:rFonts w:ascii="Times New Roman" w:hAnsi="Times New Roman" w:cs="Times New Roman"/>
                <w:sz w:val="24"/>
                <w:szCs w:val="24"/>
              </w:rPr>
              <w:t>-188.6 °C</w:t>
            </w:r>
          </w:p>
        </w:tc>
      </w:tr>
    </w:tbl>
    <w:p w:rsidR="00F42D67" w:rsidRDefault="002C12A5" w:rsidP="002C12A5">
      <w:pPr>
        <w:autoSpaceDE w:val="0"/>
        <w:autoSpaceDN w:val="0"/>
        <w:adjustRightInd w:val="0"/>
        <w:spacing w:after="0" w:line="360" w:lineRule="auto"/>
        <w:jc w:val="both"/>
        <w:rPr>
          <w:rFonts w:ascii="Times New Roman" w:hAnsi="Times New Roman" w:cs="Times New Roman"/>
          <w:sz w:val="24"/>
          <w:szCs w:val="24"/>
        </w:rPr>
      </w:pPr>
      <w:r w:rsidRPr="00F42D67">
        <w:rPr>
          <w:rFonts w:ascii="Times New Roman" w:hAnsi="Times New Roman" w:cs="Times New Roman"/>
          <w:sz w:val="24"/>
          <w:szCs w:val="24"/>
        </w:rPr>
        <w:t>[</w:t>
      </w:r>
      <w:r w:rsidRPr="00F42D67">
        <w:rPr>
          <w:rFonts w:ascii="Times New Roman" w:hAnsi="Times New Roman" w:cs="Times New Roman"/>
          <w:b/>
          <w:sz w:val="24"/>
          <w:szCs w:val="24"/>
        </w:rPr>
        <w:t>Source:</w:t>
      </w:r>
      <w:r w:rsidRPr="00F42D67">
        <w:rPr>
          <w:rFonts w:ascii="Times New Roman" w:hAnsi="Times New Roman" w:cs="Times New Roman"/>
          <w:sz w:val="24"/>
          <w:szCs w:val="24"/>
        </w:rPr>
        <w:t xml:space="preserve"> </w:t>
      </w:r>
      <w:r w:rsidRPr="00F42D67">
        <w:rPr>
          <w:rFonts w:ascii="Times New Roman" w:hAnsi="Times New Roman" w:cs="Times New Roman"/>
          <w:sz w:val="24"/>
          <w:szCs w:val="24"/>
        </w:rPr>
        <w:fldChar w:fldCharType="begin" w:fldLock="1"/>
      </w:r>
      <w:r w:rsidR="00D64DAD">
        <w:rPr>
          <w:rFonts w:ascii="Times New Roman" w:hAnsi="Times New Roman" w:cs="Times New Roman"/>
          <w:sz w:val="24"/>
          <w:szCs w:val="24"/>
        </w:rPr>
        <w:instrText>ADDIN CSL_CITATION {"citationItems":[{"id":"ITEM-1","itemData":{"DOI":"10.1007/BF01758592","ISBN":"0269-4042","ISSN":"02694042","PMID":"24213594","abstract":"Of the halogens, fluorine has the highest crustal abundance (544 mg/kg) while iodine has the lowest (0.25 mg/kg), however, chlorine is by far the most abundant halogen in the cosmos. The geochemistries of the four naturally occurring halogens have some similarities with fluorine, chlorine and bromine being classified as lithophile elements while iodine is more chalcophile in nature. Bromine and iodine behave in a similar fashion in the secondary environment and could be classified as biophile elements being concentrated in organic matter. Chlorine, bromine and iodine are strongly enriched in the sea while iodine and to a lesser extent bromine are further concentrated in the marine algae.Apart from the occurrence of fluorine in fluorite (CaF2) there are few commonly occurring minerals which contain the halogens as essential constituents. In the igneous environment fluorine and chlorine tend to occupy hydroxyl lattice sites in micas, amphiboles, apatites etc., while in sediments clays can contain appreciable quantities of these elements. Bromine and iodine, however, would be unlikely to fit into the lattice sites of common rock-forming minerals.Bromine, like iodine, is probably volatilised from the marine environment and is carried on to land surfaces. This behaviour of iodine and bromine is reflected in the increased I/CI and Br/CI ratios of surface run-off in continental compared with near coastal environments.Limited information on the soil geochemistry of the halogens suggests that the soil contents of chlorine, bromine and iodine are influenced by proximity to the sea. Soil fluorine, however, is generally dependent on its content in the parent material. In some areas pollutant sources of the halogens contribute appreciably to their concentration in the environment.Iodine and chlorine are essential elements for mammals and fluorine has been shown to have beneficial effects on bone and tooth formation. However, excess quantities of dietary fluorine can be harmful. It is possible, in view of its ubiquitous occurrence in the biosphere, that bromine has a hitherto unknown function in human and animal health.","author":[{"dropping-particle":"","family":"Fuge","given":"Ronald","non-dropping-particle":"","parse-names":false,"suffix":""}],"container-title":"Environmental Geochemistry and Health","id":"ITEM-1","issue":"2","issued":{"date-parts":[["1988"]]},"page":"51-61","title":"Sources of halogens in the environment, influences on human and animal health","type":"article-journal","volume":"10"},"uris":["http://www.mendeley.com/documents/?uuid=2313e9d5-d782-405f-a153-dab6222514a3"]},{"id":"ITEM-2","itemData":{"author":[{"dropping-particle":"","family":"Schneider","given":"Stefan","non-dropping-particle":"","parse-names":false,"suffix":""},{"dropping-particle":"","family":"Christe","given":"Karl","non-dropping-particle":"","parse-names":false,"suffix":""}],"container-title":"Encyclopedia Britannica","id":"ITEM-2","issued":{"date-parts":[["1998"]]},"title":"Fluorine","type":"entry-encyclopedia"},"uris":["http://www.mendeley.com/documents/?uuid=66b6be18-0893-3ff5-8414-fa2e4a4e0f98"]}],"mendeley":{"formattedCitation":"(Fuge 1988; Schneider and Christe 1998)","plainTextFormattedCitation":"(Fuge 1988; Schneider and Christe 1998)","previouslyFormattedCitation":"(Fuge 1988; Schneider and Christe 1998)"},"properties":{"noteIndex":0},"schema":"https://github.com/citation-style-language/schema/raw/master/csl-citation.json"}</w:instrText>
      </w:r>
      <w:r w:rsidRPr="00F42D67">
        <w:rPr>
          <w:rFonts w:ascii="Times New Roman" w:hAnsi="Times New Roman" w:cs="Times New Roman"/>
          <w:sz w:val="24"/>
          <w:szCs w:val="24"/>
        </w:rPr>
        <w:fldChar w:fldCharType="separate"/>
      </w:r>
      <w:r w:rsidR="005541D0" w:rsidRPr="005541D0">
        <w:rPr>
          <w:rFonts w:ascii="Times New Roman" w:hAnsi="Times New Roman" w:cs="Times New Roman"/>
          <w:noProof/>
          <w:sz w:val="24"/>
          <w:szCs w:val="24"/>
        </w:rPr>
        <w:t>(Fuge 1988; Schneider and Christe 1998)</w:t>
      </w:r>
      <w:r w:rsidRPr="00F42D67">
        <w:rPr>
          <w:rFonts w:ascii="Times New Roman" w:hAnsi="Times New Roman" w:cs="Times New Roman"/>
          <w:sz w:val="24"/>
          <w:szCs w:val="24"/>
        </w:rPr>
        <w:fldChar w:fldCharType="end"/>
      </w:r>
      <w:r w:rsidRPr="00F42D67">
        <w:rPr>
          <w:rFonts w:ascii="Times New Roman" w:hAnsi="Times New Roman" w:cs="Times New Roman"/>
          <w:sz w:val="24"/>
          <w:szCs w:val="24"/>
        </w:rPr>
        <w:t>]</w:t>
      </w:r>
    </w:p>
    <w:p w:rsidR="00693A19" w:rsidRDefault="00693A19" w:rsidP="002C12A5">
      <w:pPr>
        <w:autoSpaceDE w:val="0"/>
        <w:autoSpaceDN w:val="0"/>
        <w:adjustRightInd w:val="0"/>
        <w:spacing w:after="0" w:line="360" w:lineRule="auto"/>
        <w:jc w:val="both"/>
        <w:rPr>
          <w:rFonts w:ascii="Times New Roman" w:hAnsi="Times New Roman" w:cs="Times New Roman"/>
          <w:sz w:val="24"/>
          <w:szCs w:val="24"/>
        </w:rPr>
      </w:pPr>
    </w:p>
    <w:p w:rsidR="003F296E" w:rsidRDefault="003F296E" w:rsidP="002C12A5">
      <w:pPr>
        <w:rPr>
          <w:rFonts w:ascii="Times New Roman" w:hAnsi="Times New Roman" w:cs="Times New Roman"/>
          <w:sz w:val="24"/>
          <w:szCs w:val="24"/>
        </w:rPr>
      </w:pPr>
    </w:p>
    <w:p w:rsidR="005541D0" w:rsidRDefault="003F296E" w:rsidP="002C12A5">
      <w:pPr>
        <w:rPr>
          <w:rFonts w:ascii="Times New Roman" w:hAnsi="Times New Roman" w:cs="Times New Roman"/>
          <w:sz w:val="24"/>
          <w:szCs w:val="24"/>
        </w:rPr>
      </w:pPr>
      <w:r>
        <w:rPr>
          <w:rFonts w:ascii="Times New Roman" w:hAnsi="Times New Roman" w:cs="Times New Roman"/>
          <w:b/>
          <w:sz w:val="24"/>
          <w:szCs w:val="24"/>
        </w:rPr>
        <w:lastRenderedPageBreak/>
        <w:t>Table S2</w:t>
      </w:r>
      <w:r w:rsidR="00C07965" w:rsidRPr="00F42D67">
        <w:rPr>
          <w:rFonts w:ascii="Times New Roman" w:hAnsi="Times New Roman" w:cs="Times New Roman"/>
          <w:b/>
          <w:sz w:val="24"/>
          <w:szCs w:val="24"/>
        </w:rPr>
        <w:t>:</w:t>
      </w:r>
      <w:r w:rsidR="00C07965" w:rsidRPr="00F42D67">
        <w:rPr>
          <w:rFonts w:ascii="Times New Roman" w:hAnsi="Times New Roman" w:cs="Times New Roman"/>
          <w:sz w:val="24"/>
          <w:szCs w:val="24"/>
        </w:rPr>
        <w:t xml:space="preserve"> </w:t>
      </w:r>
      <w:r w:rsidR="005541D0">
        <w:rPr>
          <w:rFonts w:ascii="Times New Roman" w:hAnsi="Times New Roman" w:cs="Times New Roman"/>
          <w:sz w:val="24"/>
          <w:szCs w:val="24"/>
        </w:rPr>
        <w:t xml:space="preserve">Excessive </w:t>
      </w:r>
      <w:r w:rsidR="005541D0" w:rsidRPr="005541D0">
        <w:rPr>
          <w:rFonts w:ascii="Times New Roman" w:hAnsi="Times New Roman" w:cs="Times New Roman"/>
          <w:sz w:val="24"/>
          <w:szCs w:val="24"/>
        </w:rPr>
        <w:t xml:space="preserve">groundwater </w:t>
      </w:r>
      <w:r w:rsidR="005541D0">
        <w:rPr>
          <w:rFonts w:ascii="Times New Roman" w:hAnsi="Times New Roman" w:cs="Times New Roman"/>
          <w:sz w:val="24"/>
          <w:szCs w:val="24"/>
        </w:rPr>
        <w:t>fluoride concentration in</w:t>
      </w:r>
      <w:r w:rsidR="005541D0" w:rsidRPr="005541D0">
        <w:rPr>
          <w:rFonts w:ascii="Times New Roman" w:hAnsi="Times New Roman" w:cs="Times New Roman"/>
          <w:sz w:val="24"/>
          <w:szCs w:val="24"/>
        </w:rPr>
        <w:t xml:space="preserve"> different regions of the world</w:t>
      </w:r>
    </w:p>
    <w:tbl>
      <w:tblPr>
        <w:tblW w:w="91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1"/>
        <w:gridCol w:w="1916"/>
        <w:gridCol w:w="4163"/>
      </w:tblGrid>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jc w:val="center"/>
              <w:rPr>
                <w:rFonts w:ascii="Times New Roman" w:eastAsia="Times New Roman" w:hAnsi="Times New Roman" w:cs="Times New Roman"/>
                <w:b/>
                <w:bCs/>
                <w:sz w:val="24"/>
                <w:szCs w:val="24"/>
                <w:lang w:eastAsia="en-IN"/>
              </w:rPr>
            </w:pPr>
            <w:r w:rsidRPr="005541D0">
              <w:rPr>
                <w:rFonts w:ascii="Times New Roman" w:eastAsia="Times New Roman" w:hAnsi="Times New Roman" w:cs="Times New Roman"/>
                <w:b/>
                <w:bCs/>
                <w:sz w:val="24"/>
                <w:szCs w:val="24"/>
                <w:lang w:eastAsia="en-IN"/>
              </w:rPr>
              <w:t>Location</w:t>
            </w:r>
          </w:p>
        </w:tc>
        <w:tc>
          <w:tcPr>
            <w:tcW w:w="1916" w:type="dxa"/>
            <w:vAlign w:val="center"/>
          </w:tcPr>
          <w:p w:rsidR="005541D0" w:rsidRPr="005541D0" w:rsidRDefault="00533F46" w:rsidP="005541D0">
            <w:pPr>
              <w:spacing w:after="0" w:line="360" w:lineRule="auto"/>
              <w:jc w:val="center"/>
              <w:rPr>
                <w:rFonts w:ascii="Times New Roman" w:eastAsia="Times New Roman" w:hAnsi="Times New Roman" w:cs="Times New Roman"/>
                <w:b/>
                <w:bCs/>
                <w:sz w:val="24"/>
                <w:szCs w:val="24"/>
                <w:lang w:eastAsia="en-IN"/>
              </w:rPr>
            </w:pPr>
            <w:r>
              <w:rPr>
                <w:rFonts w:ascii="Times New Roman" w:eastAsia="Times New Roman" w:hAnsi="Times New Roman" w:cs="Times New Roman"/>
                <w:b/>
                <w:bCs/>
                <w:sz w:val="24"/>
                <w:szCs w:val="24"/>
                <w:lang w:eastAsia="en-IN"/>
              </w:rPr>
              <w:t xml:space="preserve">Fluoride Level (mg </w:t>
            </w:r>
            <w:r w:rsidR="005541D0" w:rsidRPr="005541D0">
              <w:rPr>
                <w:rFonts w:ascii="Times New Roman" w:eastAsia="Times New Roman" w:hAnsi="Times New Roman" w:cs="Times New Roman"/>
                <w:b/>
                <w:bCs/>
                <w:sz w:val="24"/>
                <w:szCs w:val="24"/>
                <w:lang w:eastAsia="en-IN"/>
              </w:rPr>
              <w:t>L</w:t>
            </w:r>
            <w:r w:rsidRPr="00533F46">
              <w:rPr>
                <w:rFonts w:ascii="Times New Roman" w:eastAsia="Times New Roman" w:hAnsi="Times New Roman" w:cs="Times New Roman"/>
                <w:b/>
                <w:bCs/>
                <w:sz w:val="24"/>
                <w:szCs w:val="24"/>
                <w:vertAlign w:val="superscript"/>
                <w:lang w:eastAsia="en-IN"/>
              </w:rPr>
              <w:t>-1</w:t>
            </w:r>
            <w:r w:rsidR="005541D0" w:rsidRPr="005541D0">
              <w:rPr>
                <w:rFonts w:ascii="Times New Roman" w:eastAsia="Times New Roman" w:hAnsi="Times New Roman" w:cs="Times New Roman"/>
                <w:b/>
                <w:bCs/>
                <w:sz w:val="24"/>
                <w:szCs w:val="24"/>
                <w:lang w:eastAsia="en-IN"/>
              </w:rPr>
              <w:t>)</w:t>
            </w:r>
          </w:p>
        </w:tc>
        <w:tc>
          <w:tcPr>
            <w:tcW w:w="4163" w:type="dxa"/>
            <w:shd w:val="clear" w:color="auto" w:fill="auto"/>
            <w:noWrap/>
            <w:vAlign w:val="center"/>
            <w:hideMark/>
          </w:tcPr>
          <w:p w:rsidR="005541D0" w:rsidRPr="005541D0" w:rsidRDefault="005541D0" w:rsidP="005541D0">
            <w:pPr>
              <w:spacing w:after="0" w:line="360" w:lineRule="auto"/>
              <w:jc w:val="center"/>
              <w:rPr>
                <w:rFonts w:ascii="Times New Roman" w:eastAsia="Times New Roman" w:hAnsi="Times New Roman" w:cs="Times New Roman"/>
                <w:b/>
                <w:bCs/>
                <w:sz w:val="24"/>
                <w:szCs w:val="24"/>
                <w:lang w:eastAsia="en-IN"/>
              </w:rPr>
            </w:pPr>
            <w:r w:rsidRPr="005541D0">
              <w:rPr>
                <w:rFonts w:ascii="Times New Roman" w:eastAsia="Times New Roman" w:hAnsi="Times New Roman" w:cs="Times New Roman"/>
                <w:b/>
                <w:bCs/>
                <w:sz w:val="24"/>
                <w:szCs w:val="24"/>
                <w:lang w:eastAsia="en-IN"/>
              </w:rPr>
              <w:t>Reference</w:t>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bCs/>
                <w:sz w:val="24"/>
                <w:szCs w:val="24"/>
                <w:lang w:eastAsia="en-IN"/>
              </w:rPr>
              <w:t>Albert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139/t77-056","ISSN":"0008-3674","abstract":"A borehole dilution method using fluoride in low concentrations as the tracer and an adapted, commercially available fluoride ion electrode to measure the tracer dilution has been developed and employed at two sites. The sites are shallow groundwater systems consisting of alluvial surficial gravels near Fort Macleod, Alberta, and glaciodeltaic sand deposits at the Chalk River Nuclear Laboratories, Ontario. Zones of relatively high groundwater velocities determined at Fort Macleod with the fluoride apparatus are also evident in the results of a large-scale tracer test that documented chloride profiles over the saturated gravel thickness from point samples at 0.3 m depth intervals. The performance of the fluoride electrode compared favorably with a radio tracer (131I) technique in a simultaneous dilution experiment at the Chalk River site. Other ion-selective electrodes such as the chloride electrode may provide an alternative sensor in areas where hydrochemical conditions may restrict the use of the fluori...","author":[{"dropping-particle":"","family":"Grisak","given":"G. E.","non-dropping-particle":"","parse-names":false,"suffix":""},{"dropping-particle":"","family":"Merritt","given":"W. F.","non-dropping-particle":"","parse-names":false,"suffix":""},{"dropping-particle":"","family":"Williams","given":"D. W.","non-dropping-particle":"","parse-names":false,"suffix":""}],"container-title":"Canadian Geotechnical Journal","id":"ITEM-1","issue":"4","issued":{"date-parts":[["1977","11"]]},"page":"554-561","publisher":" NRC Research Press Ottawa, Canada ","title":"A fluoride borehole dilution apparatus for groundwater velocity measurements","type":"article-journal","volume":"14"},"uris":["http://www.mendeley.com/documents/?uuid=e3361965-41af-3af3-955f-9c25553ce278"]}],"mendeley":{"formattedCitation":"(Grisak et al. 1977)","plainTextFormattedCitation":"(Grisak et al. 1977)","previouslyFormattedCitation":"(Grisak et al. 1977)"},"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Grisak et al. 1977)</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Alger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00254-007-0983-4","ISSN":"0943-0105","author":[{"dropping-particle":"","family":"Messaïtfa","given":"Amar","non-dropping-particle":"","parse-names":false,"suffix":""}],"container-title":"Environmental Geology","id":"ITEM-1","issue":"2","issued":{"date-parts":[["2008","7","18"]]},"page":"377-383","publisher":"Springer-Verlag","title":"Fluoride contents in groundwaters and the main consumed foods (dates and tea) in Southern Algeria region","type":"article-journal","volume":"55"},"uris":["http://www.mendeley.com/documents/?uuid=77b72709-9949-38a1-b2cb-0b64836035fa"]}],"mendeley":{"formattedCitation":"(Messaïtfa 2008)","plainTextFormattedCitation":"(Messaïtfa 2008)","previouslyFormattedCitation":"(Messaïtfa 2008)"},"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Messaïtfa 2008)</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Southern Alger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00254-007-0983-4","ISSN":"0943-0105","author":[{"dropping-particle":"","family":"Messaïtfa","given":"Amar","non-dropping-particle":"","parse-names":false,"suffix":""}],"container-title":"Environmental Geology","id":"ITEM-1","issue":"2","issued":{"date-parts":[["2008","7","18"]]},"page":"377-383","publisher":"Springer-Verlag","title":"Fluoride contents in groundwaters and the main consumed foods (dates and tea) in Southern Algeria region","type":"article-journal","volume":"55"},"uris":["http://www.mendeley.com/documents/?uuid=77b72709-9949-38a1-b2cb-0b64836035fa"]}],"mendeley":{"formattedCitation":"(Messaïtfa 2008)","plainTextFormattedCitation":"(Messaïtfa 2008)","previouslyFormattedCitation":"(Messaïtfa 2008)"},"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Messaïtfa 2008)</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Southeast Regions, Argentin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2/tox.10131","ISSN":"1520-4081","author":[{"dropping-particle":"","family":"Paoloni","given":"J. D.","non-dropping-particle":"","parse-names":false,"suffix":""},{"dropping-particle":"","family":"Fiorentino","given":"C. E.","non-dropping-particle":"","parse-names":false,"suffix":""},{"dropping-particle":"","family":"Sequeira","given":"M. E.","non-dropping-particle":"","parse-names":false,"suffix":""}],"container-title":"Environmental Toxicology","id":"ITEM-1","issue":"5","issued":{"date-parts":[["2003","1","1"]]},"page":"317-320","publisher":"John Wiley &amp; Sons, Ltd","title":"Fluoride contamination of aquifers in the southeast subhumid pampa, Argentina","type":"article-journal","volume":"18"},"uris":["http://www.mendeley.com/documents/?uuid=d48418f5-1c49-38a6-9928-8167288b1d0e"]}],"mendeley":{"formattedCitation":"(Paoloni et al. 2003)","plainTextFormattedCitation":"(Paoloni et al. 2003)","previouslyFormattedCitation":"(Paoloni et al. 200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Paoloni et al. 200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hAnsi="Times New Roman" w:cs="Times New Roman"/>
                <w:sz w:val="24"/>
                <w:szCs w:val="24"/>
              </w:rPr>
              <w:t>Chaco-</w:t>
            </w:r>
            <w:proofErr w:type="spellStart"/>
            <w:r w:rsidRPr="005541D0">
              <w:rPr>
                <w:rFonts w:ascii="Times New Roman" w:hAnsi="Times New Roman" w:cs="Times New Roman"/>
                <w:sz w:val="24"/>
                <w:szCs w:val="24"/>
              </w:rPr>
              <w:t>Pampean</w:t>
            </w:r>
            <w:proofErr w:type="spellEnd"/>
            <w:r w:rsidRPr="005541D0">
              <w:rPr>
                <w:rFonts w:ascii="Times New Roman" w:hAnsi="Times New Roman" w:cs="Times New Roman"/>
                <w:sz w:val="24"/>
                <w:szCs w:val="24"/>
              </w:rPr>
              <w:t>, Argentin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SCITOTENV.2012.04.048","ISSN":"0048-9697","abstract":"The Chaco-Pampean plain, Argentina, is a vast geographical unit (1,000,000km2) affected by high arsenic (As) concentrations in universal oxidizing groundwater. The socio-economic development of the region is restricted by water availability and its low quality caused by high salinity and hardness. In addition, high As and associated trace-elements (F, U, V, B, Se, Sb, Mo) concentrations of geogenic origin turn waters unsuitable for human consumption. Shallow groundwater with high As and F concentrations (ranges: &lt;10–5300μg As/L; 51–7,340μgF/L) exceeding the WHO guideline values (As: 10μg/L; F: 1,500μg/L) introduces a potential risk of hydroarsenicism disease in the entire region and fluorosis in some areas. The rural population is affected (2–8 million inhabitants). Calcareous loess-type sediments and/or intercalated volcanic ash layers in pedosedimentary sequences hosting the aquifers are the sources of contaminant trace-elements. Large intra and interbasin variabilities of trace-element concentrations, especially between shallow and deep aquifers have been observed. All areas of the Chaco-Pampean plain were affected in different grades: the Chaco-Salteña plain (in the NNE of the region) and the northern La Pampa plain (in the center-south) have been shown the highest concentrations. The ranges of As and F contents in loess-sediments are 6–25 and 534–3340mg/kg, respectively in the Salí River basin. Three key processes render high As concentrations in shallow aquifers: i) volcanic glass dissolution and/or hydrolysis and leaching of silicates minerals hosted in loess; ii) desorption processes from the surface of Al-, Fe- and Mn-oxi-hydroxides (coating lithic fragments) at high pH and mobilization as complex oxyanions (As and trace elements)in Na-bicarbonate type groundwaters; and iii) evaporative concentration in areas with semiarid and arid climates. Local factors play also an important role in the control of high As concentrations, highly influenced by lithology–mineralogy, soils-geomorphology, actual climate and paleoclimates, hydraulic parameters, and residence time of groundwaters.","author":[{"dropping-particle":"","family":"Nicolli","given":"Hugo B.","non-dropping-particle":"","parse-names":false,"suffix":""},{"dropping-particle":"","family":"Bundschuh","given":"Jochen","non-dropping-particle":"","parse-names":false,"suffix":""},{"dropping-particle":"","family":"Blanco","given":"María del C.","non-dropping-particle":"","parse-names":false,"suffix":""},{"dropping-particle":"","family":"Tujchneider","given":"Ofelia C.","non-dropping-particle":"","parse-names":false,"suffix":""},{"dropping-particle":"","family":"Panarello","given":"Héctor O.","non-dropping-particle":"","parse-names":false,"suffix":""},{"dropping-particle":"","family":"Dapeña","given":"Cristina","non-dropping-particle":"","parse-names":false,"suffix":""},{"dropping-particle":"","family":"Rusansky","given":"Jorge E.","non-dropping-particle":"","parse-names":false,"suffix":""}],"container-title":"Science of The Total Environment","id":"ITEM-1","issued":{"date-parts":[["2012","7","1"]]},"page":"36-56","publisher":"Elsevier","title":"Arsenic and associated trace-elements in groundwater from the Chaco-Pampean plain, Argentina: Results from 100 years of research","type":"article-journal","volume":"429"},"uris":["http://www.mendeley.com/documents/?uuid=6b850c57-d5fc-3e0d-ab5d-4c0c79d6d9a0"]}],"mendeley":{"formattedCitation":"(Nicolli et al. 2012)","plainTextFormattedCitation":"(Nicolli et al. 2012)","previouslyFormattedCitation":"(Nicolli et al. 2012)"},"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Nicolli et al. 2012)</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hAnsi="Times New Roman" w:cs="Times New Roman"/>
                <w:sz w:val="24"/>
                <w:szCs w:val="24"/>
              </w:rPr>
              <w:t>Almirante Brown, Argentin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80/15287394.2012.721178","ISBN":"1528-7394 (Print)\\r0098-4108 (Linking)","ISSN":"15287394","PMID":"23095162","abstract":"The arsenic (As) and fluoride (F-) concentration in groundwater and potential adverse human health risk was investigated in the CentralWest Region of the Chaco Province, northern Argentina. The mean concentration of As in shallow groundwater was 95 mu g/L, where 76% of samples exceeded the World Health Organization (WHO) guideline value of 10 mu g/L, while in deep groundwater it was 90 mu g/L, where 63% samples exceeded 10 mu g/L. For As health risk assessment, the average daily dose, hazard quotient (HQ), and cancer risk were calculated. The values of HQ were found to be &gt;1 in 77% of samples. This level of contamination is considered to constitute a high chronic risk compared with U.S. Environmental Protection Agency (EPA) guidelines. Further, a significant portion of the population has lifetime carcinogenic risk &gt;10-4 and may suffer from cancer. A positive correlation was observed between As and F- in groundwater. The Codigo Alimentario Argentino (CAA) suggested a limit of F- in drinking water as low as 0.8 mg/L under tropical environmental conditions; however, in shallow (39%) and deep groundwater (32%), samples exceeded these values. Exposure to F- was calculated and compared with the adequate intake of minimal safe level exposure dose of 0.05 mg/kg/d and it was noted that 42% of population may be at high risk of fluorosis. Chronic exposure to high As and F- levels in this population represents a concern due to possible adverse health effects attributed to these elements.","author":[{"dropping-particle":"","family":"Buchhamer","given":"Edgar E.","non-dropping-particle":"","parse-names":false,"suffix":""},{"dropping-particle":"","family":"Blanes","given":"Patricia S.","non-dropping-particle":"","parse-names":false,"suffix":""},{"dropping-particle":"","family":"Osicka","given":"Rosa M.","non-dropping-particle":"","parse-names":false,"suffix":""},{"dropping-particle":"","family":"Giménez","given":"M. Cecilia","non-dropping-particle":"","parse-names":false,"suffix":""}],"container-title":"Journal of Toxicology and Environmental Health - Part A: Current Issues","id":"ITEM-1","issue":"22-23","issued":{"date-parts":[["2012","11","16"]]},"page":"1437-1450","publisher":"Taylor &amp; Francis Group","title":"Environmental risk assessment of arsenic and fluoride in the chaco province, Argentina: Research advances","type":"paper-conference","volume":"75"},"uris":["http://www.mendeley.com/documents/?uuid=0067eb9f-0537-31c6-ae56-4ba05de34e85"]}],"mendeley":{"formattedCitation":"(Buchhamer et al. 2012)","plainTextFormattedCitation":"(Buchhamer et al. 2012)","previouslyFormattedCitation":"(Buchhamer et al. 2012)"},"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Buchhamer et al. 2012)</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hAnsi="Times New Roman" w:cs="Times New Roman"/>
                <w:sz w:val="24"/>
                <w:szCs w:val="24"/>
              </w:rPr>
              <w:t>Pampian</w:t>
            </w:r>
            <w:proofErr w:type="spellEnd"/>
            <w:r w:rsidRPr="005541D0">
              <w:rPr>
                <w:rFonts w:ascii="Times New Roman" w:hAnsi="Times New Roman" w:cs="Times New Roman"/>
                <w:sz w:val="24"/>
                <w:szCs w:val="24"/>
              </w:rPr>
              <w:t xml:space="preserve"> Plain, Argentin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ISSN":"10583912","abstract":"The phreatic aquifer of the Los Jagüeles basin is made up principally of Quaternary loessic sediments. It has sodium bicarbonate (high and middle basin) and sodium sulfate (lower basin) water, with fluoride and arsenic concentrations that exceed the permissible limits for human consumption. The major contents of fluoride and arsenic are found in the middle basin, where the predominance of loess, bicarbonate waters, and the highest Na + /Ca ++ index values coincide. The fluoride is derived from the main components of loess, with anion exchange being the most important release mechanism. Arsenic is derived from the alteration of volcanic glass and, although it is generally related to reducing conditions, it occurs in the basin under oxidizing conditions. In this paper, some appropriate techniques to lower the concentrations of fluoride and arsenic are suggested.","author":[{"dropping-particle":"","family":"Cabrera","given":"A","non-dropping-particle":"","parse-names":false,"suffix":""},{"dropping-particle":"","family":"Blarasin","given":"M","non-dropping-particle":"","parse-names":false,"suffix":""},{"dropping-particle":"","family":"Villalba","given":"G","non-dropping-particle":"","parse-names":false,"suffix":""}],"container-title":"Journal of Environmental Hydrology","id":"ITEM-1","issue":"6","issued":{"date-parts":[["2001"]]},"title":"Groundwater contaminated with arsenic and fluoride in the Argentine Pampean plain","type":"article-journal","volume":"9"},"uris":["http://www.mendeley.com/documents/?uuid=8b124c08-6344-354f-93a5-ee5851fc37ff"]}],"mendeley":{"formattedCitation":"(Cabrera et al. 2001)","plainTextFormattedCitation":"(Cabrera et al. 2001)","previouslyFormattedCitation":"(Cabrera et al. 2001)"},"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Cabrera et al. 2001)</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hAnsi="Times New Roman" w:cs="Times New Roman"/>
                <w:sz w:val="24"/>
                <w:szCs w:val="24"/>
              </w:rPr>
              <w:t>Buenosaires</w:t>
            </w:r>
            <w:proofErr w:type="spellEnd"/>
            <w:r w:rsidRPr="005541D0">
              <w:rPr>
                <w:rFonts w:ascii="Times New Roman" w:hAnsi="Times New Roman" w:cs="Times New Roman"/>
                <w:sz w:val="24"/>
                <w:szCs w:val="24"/>
              </w:rPr>
              <w:t xml:space="preserve"> Province, Argentin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00254-002-0702-0","ISSN":"0943-0105","author":[{"dropping-particle":"","family":"Kruse","given":"E.","non-dropping-particle":"","parse-names":false,"suffix":""},{"dropping-particle":"","family":"Ainchil","given":"J.","non-dropping-particle":"","parse-names":false,"suffix":""}],"container-title":"Environmental Geology","id":"ITEM-1","issue":"1","issued":{"date-parts":[["2003","5"]]},"page":"86-89","publisher":"Springer-Verlag","title":"Fluoride variations in groundwater of an area in Buenos Aires Province, Argentina","type":"article-journal","volume":"44"},"uris":["http://www.mendeley.com/documents/?uuid=3d569586-0c46-37c3-8a8f-a9e35586a9d3"]}],"mendeley":{"formattedCitation":"(Kruse and Ainchil 2003)","plainTextFormattedCitation":"(Kruse and Ainchil 2003)","previouslyFormattedCitation":"(Kruse and Ainchil 200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ruse and Ainchil 200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hAnsi="Times New Roman" w:cs="Times New Roman"/>
                <w:sz w:val="24"/>
                <w:szCs w:val="24"/>
              </w:rPr>
            </w:pPr>
            <w:r w:rsidRPr="005541D0">
              <w:rPr>
                <w:rFonts w:ascii="Times New Roman" w:hAnsi="Times New Roman" w:cs="Times New Roman"/>
                <w:sz w:val="24"/>
                <w:szCs w:val="24"/>
              </w:rPr>
              <w:t>Austral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177/00220345910700070101","ISSN":"0022-0345","abstract":"Dental fluorosis in children is reported from many locations, and its prevalence may be increasing. This study aimed to measure fluorosis in 12-year-olds in fluoridated and non-fluoridated areas of Western Australia and to relate this to exposure. School dental clinics in Perth (F- 0.8 mg/L) and the Bunbury area (F- &lt;0.2 mg/L) were the sampling units. Parents provided data on residence in fluoridated areas and on use of supplements and toothpaste. Exposure to water and supplemental fluoride between birth and four years was calculated. Clinical examinations (upper left central incisor) based on the TF classification of fluorosis (which requires teeth to be dried) were conducted for 338 children in Perth and 321 in the Bunbury region. Re-examinations (n = 50) gave a weighted kappa of 0.78. Contingency analysis estimated bivariate relationships, and multiple logistic regression estimated odds ratios (OR) for risk factors. Fluorosis prevalence in the Perth region was 0.40, and in the Bunbury region 0.33 (χ2 =...","author":[{"dropping-particle":"","family":"Riordan","given":"P.J.","non-dropping-particle":"","parse-names":false,"suffix":""},{"dropping-particle":"","family":"Banks","given":"J.A.","non-dropping-particle":"","parse-names":false,"suffix":""}],"container-title":"Journal of Dental Research","id":"ITEM-1","issue":"7","issued":{"date-parts":[["1991","7","8"]]},"page":"1022-1028","publisher":"SAGE PublicationsSage CA: Los Angeles, CA","title":"Dental fluorosis and fluoride exposure in Western Australia","type":"article-journal","volume":"70"},"uris":["http://www.mendeley.com/documents/?uuid=4ecfd859-4a31-33cc-be7a-60bd0ff39482"]}],"mendeley":{"formattedCitation":"(Riordan and Banks 1991)","plainTextFormattedCitation":"(Riordan and Banks 1991)","previouslyFormattedCitation":"(Riordan and Banks 1991)"},"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Riordan and Banks 1991)</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Gadabay</w:t>
            </w:r>
            <w:proofErr w:type="spellEnd"/>
            <w:r w:rsidRPr="005541D0">
              <w:rPr>
                <w:rFonts w:ascii="Times New Roman" w:eastAsia="Times New Roman" w:hAnsi="Times New Roman" w:cs="Times New Roman"/>
                <w:sz w:val="24"/>
                <w:szCs w:val="24"/>
                <w:lang w:eastAsia="en-IN"/>
              </w:rPr>
              <w:t xml:space="preserve">, </w:t>
            </w:r>
            <w:r w:rsidRPr="005541D0">
              <w:rPr>
                <w:rFonts w:ascii="Times New Roman" w:eastAsia="Times New Roman" w:hAnsi="Times New Roman" w:cs="Times New Roman"/>
                <w:bCs/>
                <w:sz w:val="24"/>
                <w:szCs w:val="24"/>
                <w:lang w:eastAsia="en-IN"/>
              </w:rPr>
              <w:t>Azerbaij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dib.2017.10.012","ISSN":"23523409","abstract":"The aim of this study was to determine the concentration of fluoride in drinking water, the distribution system, in 22 villages in Shout (A city in West Azerbaijan province). Sampling of springs and underground water was carried out in two warm and cold seasons. Fluoride concentration were determined through spectrophotometer with a model, DR/5000.The fluoride concentration were compared with Iranian standards and WHO guidelines for drinking water.","author":[{"dropping-particle":"","family":"Baghal Asghari","given":"Farzaneh","non-dropping-particle":"","parse-names":false,"suffix":""},{"dropping-particle":"","family":"Mohammadi","given":"Ali Akbar","non-dropping-particle":"","parse-names":false,"suffix":""},{"dropping-particle":"","family":"Aboosaedi","given":"Zahra","non-dropping-particle":"","parse-names":false,"suffix":""},{"dropping-particle":"","family":"Yaseri","given":"Mehdi","non-dropping-particle":"","parse-names":false,"suffix":""},{"dropping-particle":"","family":"Yousefi","given":"Mahmood","non-dropping-particle":"","parse-names":false,"suffix":""}],"container-title":"Data in Brief","id":"ITEM-1","issued":{"date-parts":[["2017"]]},"page":"528-531","title":"Data on fluoride concentration levels in cold and warm season in rural area of Shout (West Azerbaijan, Iran)","type":"article-journal","volume":"15"},"uris":["http://www.mendeley.com/documents/?uuid=d7fe0b42-88e9-3190-8ecd-576872e89dfa"]}],"mendeley":{"formattedCitation":"(Baghal Asghari et al. 2017)","plainTextFormattedCitation":"(Baghal Asghari et al. 2017)","previouslyFormattedCitation":"(Baghal Asghari et al. 2017)"},"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Baghal Asghari et al. 2017)</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hAnsi="Times New Roman" w:cs="Times New Roman"/>
                <w:sz w:val="24"/>
                <w:szCs w:val="24"/>
              </w:rPr>
              <w:t xml:space="preserve">Khulna, </w:t>
            </w:r>
            <w:r w:rsidRPr="005541D0">
              <w:rPr>
                <w:rFonts w:ascii="Times New Roman" w:eastAsia="Times New Roman" w:hAnsi="Times New Roman" w:cs="Times New Roman"/>
                <w:bCs/>
                <w:sz w:val="24"/>
                <w:szCs w:val="24"/>
                <w:lang w:eastAsia="en-IN"/>
              </w:rPr>
              <w:t>Bangladesh</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author":[{"dropping-particle":"","family":"Fazlul Hoque","given":"A K M","non-dropping-particle":"","parse-names":false,"suffix":""}],"container-title":"Fluoride","id":"ITEM-1","issued":{"date-parts":[["2013"]]},"page":"38-44","title":"Fluoride levels in different drinking water sources in Bangladesh","type":"article-journal","volume":"36"},"uris":["http://www.mendeley.com/documents/?uuid=8eea8aa3-2ad5-35b8-9248-f483025f0027"]}],"mendeley":{"formattedCitation":"(Fazlul Hoque 2013)","plainTextFormattedCitation":"(Fazlul Hoque 2013)","previouslyFormattedCitation":"(Fazlul Hoque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Fazlul Hoque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hAnsi="Times New Roman" w:cs="Times New Roman"/>
                <w:sz w:val="24"/>
                <w:szCs w:val="24"/>
              </w:rPr>
            </w:pPr>
            <w:proofErr w:type="spellStart"/>
            <w:r w:rsidRPr="005541D0">
              <w:rPr>
                <w:rFonts w:ascii="Times New Roman" w:hAnsi="Times New Roman" w:cs="Times New Roman"/>
                <w:sz w:val="24"/>
                <w:szCs w:val="24"/>
              </w:rPr>
              <w:t>Rajshahi</w:t>
            </w:r>
            <w:proofErr w:type="spellEnd"/>
            <w:r w:rsidRPr="005541D0">
              <w:rPr>
                <w:rFonts w:ascii="Times New Roman" w:hAnsi="Times New Roman" w:cs="Times New Roman"/>
                <w:sz w:val="24"/>
                <w:szCs w:val="24"/>
              </w:rPr>
              <w:t xml:space="preserve">, </w:t>
            </w:r>
            <w:r w:rsidRPr="005541D0">
              <w:rPr>
                <w:rFonts w:ascii="Times New Roman" w:eastAsia="Times New Roman" w:hAnsi="Times New Roman" w:cs="Times New Roman"/>
                <w:bCs/>
                <w:sz w:val="24"/>
                <w:szCs w:val="24"/>
                <w:lang w:eastAsia="en-IN"/>
              </w:rPr>
              <w:t>Bangladesh</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author":[{"dropping-particle":"","family":"Fazlul Hoque","given":"A K M","non-dropping-particle":"","parse-names":false,"suffix":""}],"container-title":"Fluoride","id":"ITEM-1","issued":{"date-parts":[["2013"]]},"page":"38-44","title":"Fluoride levels in different drinking water sources in Bangladesh","type":"article-journal","volume":"36"},"uris":["http://www.mendeley.com/documents/?uuid=8eea8aa3-2ad5-35b8-9248-f483025f0027"]}],"mendeley":{"formattedCitation":"(Fazlul Hoque 2013)","plainTextFormattedCitation":"(Fazlul Hoque 2013)","previouslyFormattedCitation":"(Fazlul Hoque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Fazlul Hoque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Beni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JHYDROL.2006.12.005","ISSN":"0022-1694","abstract":"Groundwater samples were collected at over 100 locations in Benin, West Africa, for the purpose of characterizing region-wide spatial variation in groundwater quality as indicated by concentrations of a number of elements measured within the samples. Analytic techniques ranged from field measures of conductivity and pH, to characterization of major and trace element concentrations using ICP-MS and ICP-OES. Five methods of data analysis were applied to the resulting data set: indicator variables, parameter plots, cluster analysis, variogram analysis, and principal component analysis (PCA). A number of observations are developed from these analyses including regional trends in concentrations and variation of concentration of major and trace elements in specific geologic settings. Perhaps most significant is the identification of a region in the southern portion of the study area where the element chemistry shows high spatial variability. This region had not been identified in prior studies of the regional geochemistry. The mechanisms leading to this variability remain under study. The results presented provide significant insight into the regional variation in groundwater elemental chemistry for Benin. Further, they provide further illustration of the utility of applying multiple data analysis techniques to assessment of regional water quality data sets.","author":[{"dropping-particle":"","family":"Silliman","given":"S.E.","non-dropping-particle":"","parse-names":false,"suffix":""},{"dropping-particle":"","family":"Boukari","given":"M.","non-dropping-particle":"","parse-names":false,"suffix":""},{"dropping-particle":"","family":"Crane","given":"P.","non-dropping-particle":"","parse-names":false,"suffix":""},{"dropping-particle":"","family":"Azonsi","given":"F.","non-dropping-particle":"","parse-names":false,"suffix":""},{"dropping-particle":"","family":"Neal","given":"C.R.","non-dropping-particle":"","parse-names":false,"suffix":""}],"container-title":"Journal of Hydrology","id":"ITEM-1","issue":"3-4","issued":{"date-parts":[["2007","3","15"]]},"page":"374-388","publisher":"Elsevier","title":"Observations on elemental concentrations of groundwater in central Benin","type":"article-journal","volume":"335"},"uris":["http://www.mendeley.com/documents/?uuid=359fe0ac-16e8-3fba-9a6d-5ce08513bb09"]}],"mendeley":{"formattedCitation":"(Silliman et al. 2007)","plainTextFormattedCitation":"(Silliman et al. 2007)","previouslyFormattedCitation":"(Silliman et al. 2007)"},"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Silliman et al. 2007)</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Bhut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author":[{"dropping-particle":"","family":"Deki","given":"Tashi","non-dropping-particle":"","parse-names":false,"suffix":""}],"container-title":"The Bhutanese","id":"ITEM-1","issued":{"date-parts":[["2013","3","30"]]},"title":"Inadequate fluoride content in Bhutan’s waters a probable factor for tooth decay","type":"article-newspaper"},"uris":["http://www.mendeley.com/documents/?uuid=90ccfd99-b4a8-4b88-ad19-0f8676b3a93d"]}],"mendeley":{"formattedCitation":"(Deki 2013)","plainTextFormattedCitation":"(Deki 2013)","previouslyFormattedCitation":"(Deki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Deki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Botswan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80/09603129409356811","ISBN":"0960-3123, 0960-3123","ISSN":"13691619","abstract":"This paper discusses the results of sampling boreholes and standpipes in the Gantsi District of Botswana. Samples from 31 boreholes and 29 standpipes were analyzed for faecal coliforms. Samples from 66 boreholes were analyzed for nitrate and fluoride. Of the samples 45% of the boreholes and 52% of the standpipes had faecal coliform counts in excess of 10 counts per 100 ml of water sample. For nitrate, 35% of the supplies had levels of nitrate which are above the limit recommended by the World Health Organization. For fluoride, 39% of the supplies had levels of fluoride which are above the limit recommended by the World Health Organization.","author":[{"dropping-particle":"","family":"Sabone","given":"Tiny G.","non-dropping-particle":"","parse-names":false,"suffix":""}],"container-title":"International Journal of Environmental Health Research","id":"ITEM-1","issue":"3","issued":{"date-parts":[["1994"]]},"page":"141-146","title":"Drinking water quality in the Gantsi District of Botswana","type":"article-journal","volume":"4"},"uris":["http://www.mendeley.com/documents/?uuid=0f9186c9-2c4c-44d6-82b9-45ec354ba58e"]}],"mendeley":{"formattedCitation":"(Sabone 1994)","plainTextFormattedCitation":"(Sabone 1994)","previouslyFormattedCitation":"(Sabone 1994)"},"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Sabone 1994)</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São Paulo, Brazil</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APGEOCHEM.2017.12.020","ISSN":"0883-2927","abstract":"Fluoride concentrations up to 10 mg.L−1 have been described in the groundwater of the biggest South American City, São Paulo, Brazil. Possible suspects were minerals in crystalline or sedimentary rocks, or industrial activities. Hydrochemistry tools pointed that the fluoride occurrence has positive correlation with Na and HCO3− concentrations and negative correlation with Ca2+. The saturation index are negative for fluorite in all samples, but samples with high fluoride content have calcite saturation index close to zero, indicating the precipitation of calcite maybe a mechanism that is taking out the Ca+2 and enhancing fluorite dissolution. Samples with fluoride concentrations &gt;1.5 mg.L−1 are related to samples more depleted in H and O heavier isotopes and deeper groundwater flow with higher temperature. This anomaly is probably associated with fluorite dissolution, present in a fault system with an ancient hydrothermal activity, with deep circulation of groundwater flows in the crystalline basement rocks.","author":[{"dropping-particle":"","family":"Martins","given":"Veridiana T.de S.","non-dropping-particle":"","parse-names":false,"suffix":""},{"dropping-particle":"","family":"Pino","given":"Daphne Silva","non-dropping-particle":"","parse-names":false,"suffix":""},{"dropping-particle":"","family":"Bertolo","given":"Reginaldo","non-dropping-particle":"","parse-names":false,"suffix":""},{"dropping-particle":"","family":"Hirata","given":"Ricardo","non-dropping-particle":"","parse-names":false,"suffix":""},{"dropping-particle":"","family":"Babinski","given":"Marly","non-dropping-particle":"","parse-names":false,"suffix":""},{"dropping-particle":"","family":"Pacheco","given":"Diego Felipe","non-dropping-particle":"","parse-names":false,"suffix":""},{"dropping-particle":"","family":"Rios","given":"Ana Paula","non-dropping-particle":"","parse-names":false,"suffix":""}],"container-title":"Applied Geochemistry","id":"ITEM-1","issued":{"date-parts":[["2018","3","1"]]},"page":"25-38","publisher":"Pergamon","title":"Who to blame for groundwater fluoride anomaly in São Paulo, Brazil? Hydrogeochemistry and isotopic evidence","type":"article-journal","volume":"90"},"uris":["http://www.mendeley.com/documents/?uuid=0545ef4d-e21c-31aa-8756-0592000e85f6"]}],"mendeley":{"formattedCitation":"(Martins et al. 2018)","plainTextFormattedCitation":"(Martins et al. 2018)","previouslyFormattedCitation":"(Martins et al. 2018)"},"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Martins et al. 2018)</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Burkina Faso</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abstract":"In Southwest Burkina Faso, a decade of gold mining at Poura left large stockpiles of mine wastes. Once exposed to the atmosphere and water, these wastes may be oxidized leading to generation of a highly acidic effluent known as Acid Mine Drainage containing a series of potentially toxic dissolved metals. In the present study, surface water, groundwater, soil and mine waste samples were collected around the Poura Gold mine, to assess a possible release of heavy metals in the surrounding environment. The low pH values (~2.23) and high heavy metal contents measured in some surface water originating from oxidized zones of the waste stockpiles attested that the site has been subject to the acid mine drainage. Furthermore, geo-accumulation index of soil and mine waste samples indicated that the surrounding soils are contaminated by heavy metals. That is, it has been established that the soils were moderately contaminated by arsenic, cobalt, chromium, copper, lead and nickel, whereas they are moderately to strongly contaminated by arsenic. Likewise, mine wastes samples were moderately contaminated by arsenic, cobalt, chromium, copper, lead, zinc and nickel in one hand and moderately to strongly contaminated by arsenic, copper and lead in the other hand. Arsenic is the most polluting element and induces high contamination of the mine wastes (strongly contaminated: Igeo class 4 with Igeo value ranging from 3 to 4). The source of these heavy metals is sulfides e.g. arsenopyrite: FeAsS, chalcopyrite: CuFeS, galena: PbS encountered in the mineralized host rocks at Poura which was operated and has produced several tons of mine wastes and waste rocks stored since many years.","author":[{"dropping-particle":"","family":"Kagambega","given":"Nicolas","non-dropping-particle":"","parse-names":false,"suffix":""},{"dropping-particle":"","family":"Galvez","given":"Rosa","non-dropping-particle":"","parse-names":false,"suffix":""}],"container-title":"International Journal of Multidisciplinary Academic Research","id":"ITEM-1","issue":"3","issued":{"date-parts":[["2014"]]},"title":"Acid mine drainage and heavy metals contamination of surface water and soil in southwest Burkina Faso-West Africa","type":"report","volume":"2"},"uris":["http://www.mendeley.com/documents/?uuid=bc9a1c44-b9f1-3c8c-ba7a-f4303b39039f"]}],"mendeley":{"formattedCitation":"(Kagambega and Galvez 2014)","plainTextFormattedCitation":"(Kagambega and Galvez 2014)","previouslyFormattedCitation":"(Kagambega and Galvez 2014)"},"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agambega and Galvez 2014)</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602"/>
          <w:jc w:val="center"/>
        </w:trPr>
        <w:tc>
          <w:tcPr>
            <w:tcW w:w="3041" w:type="dxa"/>
            <w:shd w:val="clear" w:color="auto" w:fill="auto"/>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 xml:space="preserve">Mayo </w:t>
            </w:r>
            <w:proofErr w:type="spellStart"/>
            <w:r w:rsidRPr="005541D0">
              <w:rPr>
                <w:rFonts w:ascii="Times New Roman" w:eastAsia="Times New Roman" w:hAnsi="Times New Roman" w:cs="Times New Roman"/>
                <w:sz w:val="24"/>
                <w:szCs w:val="24"/>
                <w:lang w:eastAsia="en-IN"/>
              </w:rPr>
              <w:t>Tsanaga</w:t>
            </w:r>
            <w:proofErr w:type="spellEnd"/>
            <w:r w:rsidRPr="005541D0">
              <w:rPr>
                <w:rFonts w:ascii="Times New Roman" w:eastAsia="Times New Roman" w:hAnsi="Times New Roman" w:cs="Times New Roman"/>
                <w:sz w:val="24"/>
                <w:szCs w:val="24"/>
                <w:lang w:eastAsia="en-IN"/>
              </w:rPr>
              <w:br/>
              <w:t>River Basin, Cameroo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0653-009-9271-4","ISBN":"1573-2983 (Electronic)\\r0269-4042 (Linking)","ISSN":"02694042","PMID":"19548093","abstract":"The 500,000 inhabitants of Mayo Tsanaga River Basin are vulnerable to a \"silent\" fluorosis from groundwater consumption. For the first time, the groundwater is investigated for the purpose of identifying the provenance of fluoride and estimating an optimal dose of fluoride in the study area. Based on the fluoride content of groundwater, fluorine and major oxides abundances in rocks from the study area, mean annual atmospheric temperature, and on-site diagnosis of fluorosis in children, the following results and conclusions are obtained: Fluoride concentration in groundwater ranges from 0.19 to 15.2 mg/l. Samples with fluoride content of &lt;1.5 mg/l show Ca-HCO(3) signatures, while those with fluoride &gt;1.5 mg/l show a tendency towards Na-HCO(3) type. Fluor-apatite and micas in the granites were identified as the main provenance of fluoride in the groundwater through water-rock interactions in an alkaline medium. The optimal fluoride dose in drinking water of the study area should be 0.7 mg/l, and could be adjusted downward to a level of 0.6 mg/l due to the high consumption rate of groundwater, especially during drier periods.","author":[{"dropping-particle":"","family":"Fantong","given":"Wilson Y.","non-dropping-particle":"","parse-names":false,"suffix":""},{"dropping-particle":"","family":"Satake","given":"Hiroshi","non-dropping-particle":"","parse-names":false,"suffix":""},{"dropping-particle":"","family":"Ayonghe","given":"Samuel N.","non-dropping-particle":"","parse-names":false,"suffix":""},{"dropping-particle":"","family":"Suh","given":"Emmanuel C.","non-dropping-particle":"","parse-names":false,"suffix":""},{"dropping-particle":"","family":"Adelana","given":"Segun M.A.","non-dropping-particle":"","parse-names":false,"suffix":""},{"dropping-particle":"","family":"Fantong","given":"Emilia Bi S.","non-dropping-particle":"","parse-names":false,"suffix":""},{"dropping-particle":"","family":"Banseka","given":"Hycinth S.","non-dropping-particle":"","parse-names":false,"suffix":""},{"dropping-particle":"","family":"Gwanfogbe","given":"Cletus D.","non-dropping-particle":"","parse-names":false,"suffix":""},{"dropping-particle":"","family":"Woincham","given":"Leonard N.","non-dropping-particle":"","parse-names":false,"suffix":""},{"dropping-particle":"","family":"Uehara","given":"Yoshitoshi","non-dropping-particle":"","parse-names":false,"suffix":""},{"dropping-particle":"","family":"Zhang","given":"Jing","non-dropping-particle":"","parse-names":false,"suffix":""}],"container-title":"Environmental Geochemistry and Health","id":"ITEM-1","issue":"2","issued":{"date-parts":[["2010","4","23"]]},"page":"147-163","publisher":"Springer Netherlands","title":"Geochemical provenance and spatial distribution of fluoride in groundwater of Mayo Tsanaga River Basin, Far North Region, Cameroon: Implications for incidence of fluorosis and optimal consumption dose","type":"article-journal","volume":"32"},"uris":["http://www.mendeley.com/documents/?uuid=2460915e-ab01-3e78-be75-93752547f894"]}],"mendeley":{"formattedCitation":"(Fantong et al. 2010)","plainTextFormattedCitation":"(Fantong et al. 2010)","previouslyFormattedCitation":"(Fantong et al. 2010)"},"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Fantong et al. 2010)</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North Cameroo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0653-009-9271-4","ISBN":"1573-2983 (Electronic)\\r0269-4042 (Linking)","ISSN":"02694042","PMID":"19548093","abstract":"The 500,000 inhabitants of Mayo Tsanaga River Basin are vulnerable to a \"silent\" fluorosis from groundwater consumption. For the first time, the groundwater is investigated for the purpose of identifying the provenance of fluoride and estimating an optimal dose of fluoride in the study area. Based on the fluoride content of groundwater, fluorine and major oxides abundances in rocks from the study area, mean annual atmospheric temperature, and on-site diagnosis of fluorosis in children, the following results and conclusions are obtained: Fluoride concentration in groundwater ranges from 0.19 to 15.2 mg/l. Samples with fluoride content of &lt;1.5 mg/l show Ca-HCO(3) signatures, while those with fluoride &gt;1.5 mg/l show a tendency towards Na-HCO(3) type. Fluor-apatite and micas in the granites were identified as the main provenance of fluoride in the groundwater through water-rock interactions in an alkaline medium. The optimal fluoride dose in drinking water of the study area should be 0.7 mg/l, and could be adjusted downward to a level of 0.6 mg/l due to the high consumption rate of groundwater, especially during drier periods.","author":[{"dropping-particle":"","family":"Fantong","given":"Wilson Y.","non-dropping-particle":"","parse-names":false,"suffix":""},{"dropping-particle":"","family":"Satake","given":"Hiroshi","non-dropping-particle":"","parse-names":false,"suffix":""},{"dropping-particle":"","family":"Ayonghe","given":"Samuel N.","non-dropping-particle":"","parse-names":false,"suffix":""},{"dropping-particle":"","family":"Suh","given":"Emmanuel C.","non-dropping-particle":"","parse-names":false,"suffix":""},{"dropping-particle":"","family":"Adelana","given":"Segun M.A.","non-dropping-particle":"","parse-names":false,"suffix":""},{"dropping-particle":"","family":"Fantong","given":"Emilia Bi S.","non-dropping-particle":"","parse-names":false,"suffix":""},{"dropping-particle":"","family":"Banseka","given":"Hycinth S.","non-dropping-particle":"","parse-names":false,"suffix":""},{"dropping-particle":"","family":"Gwanfogbe","given":"Cletus D.","non-dropping-particle":"","parse-names":false,"suffix":""},{"dropping-particle":"","family":"Woincham","given":"Leonard N.","non-dropping-particle":"","parse-names":false,"suffix":""},{"dropping-particle":"","family":"Uehara","given":"Yoshitoshi","non-dropping-particle":"","parse-names":false,"suffix":""},{"dropping-particle":"","family":"Zhang","given":"Jing","non-dropping-particle":"","parse-names":false,"suffix":""}],"container-title":"Environmental Geochemistry and Health","id":"ITEM-1","issue":"2","issued":{"date-parts":[["2010","4","23"]]},"page":"147-163","publisher":"Springer Netherlands","title":"Geochemical provenance and spatial distribution of fluoride in groundwater of Mayo Tsanaga River Basin, Far North Region, Cameroon: Implications for incidence of fluorosis and optimal consumption dose","type":"article-journal","volume":"32"},"uris":["http://www.mendeley.com/documents/?uuid=2460915e-ab01-3e78-be75-93752547f894"]}],"mendeley":{"formattedCitation":"(Fantong et al. 2010)","plainTextFormattedCitation":"(Fantong et al. 2010)","previouslyFormattedCitation":"(Fantong et al. 2010)"},"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Fantong et al. 2010)</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Maria, Canad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BF00188625","ISSN":"0269-4042","PMID":"24194033","abstract":"Consumption of unusually high concentrations of F(-) in groundwaters of the Maria area in the Gaspé peninsula of Quebec have resulted in symptoms of skeletal fluorosis in two members of the population. One of these individuals consumed approximately 50 mg of fluoride per day over a 6 year period before being hospitalized and later diagnosed with skeletal fluorosis. It is estimated that, until this case came to light, approximately 15-20% of the rural population (total approximately 1,600) in the area were consuming groundwaters with F(-) levels between 5 and 28 mg L(-1) for at least 6 years. The high concentrations of F(-) in well waters of the Maria area occur only in wells completed in Carboniferous sandstone-siltstone-conglomerate sediments that underlie a thick blanket of alluvial-colluvial-glacial overburden. These fluoriferous groundwaters exhibit high Na and HCO3 (-) contents and low Ca and Mg concentrations compared to those associated with the overburden sediments. The high F levels greatly increase the risk for fluorotic diseases such as skeletal fluorosis and skeletal radiculomyopathy. Wells completed in overburden, although having suboptimal F(-) levels are safer for the health of individuals in this region. Effective regulations for well drilling need to be formulated for regions underlain by Carboniferous formations in the Maritime provinces of Canada. In some regions, high F(-) levels (10-25 mg L(-1)) in groundwaters will seriously affect how, and to what extent, groundwater supplies can be developed for domestic use.","author":[{"dropping-particle":"","family":"Boyle","given":"D.R.","non-dropping-particle":"","parse-names":false,"suffix":""},{"dropping-particle":"","family":"Chagnon","given":"M.","non-dropping-particle":"","parse-names":false,"suffix":""}],"container-title":"Environmental Geochemistry and Health","id":"ITEM-1","issue":"1","issued":{"date-parts":[["1995","3"]]},"page":"5-12","title":"An incidence of skeletal fluorosis associated with groundwaters of the maritime carboniferous basin, Gasp region, Quebec, Canada","type":"article-journal","volume":"17"},"uris":["http://www.mendeley.com/documents/?uuid=b2c4d561-f95f-3f4b-9caa-4f8878141fd3"]}],"mendeley":{"formattedCitation":"(Boyle and Chagnon 1995)","plainTextFormattedCitation":"(Boyle and Chagnon 1995)","previouslyFormattedCitation":"(Boyle and Chagnon 1995)"},"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Boyle and Chagnon 1995)</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Manitoba, Canad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APGEOCHEM.2009.02.016","ISSN":"0883-2927","abstract":"Hydrogeological investigations conducted by the Geological Survey of Canada in the Lake Saint-Martin region of Manitoba have confirmed earlier reports of naturally elevated F− and B concentrations in local groundwaters. Fluoride and B concentrations are highly correlated (r2=0.905) and reach 15.1mg/L and 8.5mg/L, respectively. Virtually all groundwaters with F− concentrations greater than the drinking water limit of 1.5mg/L are from wells within the Lake Saint-Martin impact structure, a 208Ma complex crater 23km in diameter underlying a large part of the study area. The high-F− groundwaters can be classified into two groups according to their anionic and isotopic compositions. Group I samples consist of Na-mixed anion groundwaters, with Cl greater than 100mg/L and highly depleted 18O compositions indicative of recharge under much cooler climatic conditions than at present. Samples belonging to this group exhibit a striking relationship to crater morphology, and are found in an arcuate belt within the southern rim of the impact structure. Group II high-F− samples consist of Na–HCO3–SO4 groundwaters, with little Cl, and less depleted 18O compositions. Samples belonging to this group are associated with groundwaters recharged locally, on a low ridge within the impact structure. This paper traces the probable source of high-F− groundwaters to phosphatic pellets in shales of the Winnipeg Formation, a regional basal clastic unit which sub-crops at shallow depth beneath the crater rim as a result of more than 200m of structural uplift associated with the impact event. This extensive aquifer is known elsewhere in southern Manitoba for its naturally-softened groundwaters and locally elevated F− concentrations. Group I groundwaters are interpreted as discharge from the Winnipeg Formation where it abuts against crater-fill deposits. Group II high-F− groundwaters are interpreted as modern recharge from within the impact structure, displacing Group I groundwaters. Thus, elevated F− and B concentrations observed in groundwaters of the Lake Saint-Martin area represent the geochemical signature of upwelling from a deep regional aquifer. The previously unsuspected discharge zone occurs within an isolated sub-crop of the aquifer formed as a result of structural uplift caused by the impact event.","author":[{"dropping-particle":"","family":"Desbarats","given":"Alexandre J.","non-dropping-particle":"","parse-names":false,"suffix":""}],"container-title":"Applied Geochemistry","id":"ITEM-1","issue":"5","issued":{"date-parts":[["2009","5","1"]]},"page":"915-927","publisher":"Pergamon","title":"On elevated fluoride and boron concentrations in groundwaters associated with the Lake Saint-Martin impact structure, Manitoba","type":"article-journal","volume":"24"},"uris":["http://www.mendeley.com/documents/?uuid=35506d46-96ca-3ca1-86d3-dec98831bf75"]}],"mendeley":{"formattedCitation":"(Desbarats 2009)","plainTextFormattedCitation":"(Desbarats 2009)","previouslyFormattedCitation":"(Desbarats 2009)"},"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Desbarats 2009)</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Lake Chad basin, Chad</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URL":"https://www.bgr.bund.de/EN/Themen/Wasser/Projekte/abgeschlossen/TZ/Tschad/tschad-I_fb_en.html","accessed":{"date-parts":[["2018","12","20"]]},"author":[{"dropping-particle":"","family":"BGR (Bundesanstalt für Geowissenschaften und Rohstoffe)","given":"","non-dropping-particle":"","parse-names":false,"suffix":""}],"id":"ITEM-1","issued":{"date-parts":[["2017"]]},"title":"TC Lake Chad Basin: Groundwater Management","type":"webpage"},"uris":["http://www.mendeley.com/documents/?uuid=750962f5-94cc-304e-85a4-49630965c9ba"]}],"mendeley":{"formattedCitation":"(BGR (Bundesanstalt für Geowissenschaften und Rohstoffe) 2017)","plainTextFormattedCitation":"(BGR (Bundesanstalt für Geowissenschaften und Rohstoffe) 2017)","previouslyFormattedCitation":"(BGR (Bundesanstalt für Geowissenschaften und Rohstoffe) 2017)"},"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BGR (Bundesanstalt für Geowissenschaften und Rohstoffe) 2017)</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Jilin Province, Chin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23/B:EGAH.0000004560.47697.91","ISBN":"1573-2983","ISSN":"02694042","PMID":"14740986","abstract":"The west plain region of Jilin province of northeast China is one of the typical endemic fluorosis areas caused by drinking water for many years. Investigations of hydrogeological and ecoenvironmental conditions as well as endemic fluorosis were conducted in 1998. Results show that the ground water, especially, the water in the unconfined aquifer is the main source of drinking water for local residents. The fluoride concentration in groundwater in the unconfined aquifers is higher than that in the confined aquifer in the west plain of Jilin province. The fluoride concentration in the unconfined aquifer can be used to classify the plain into fluoride deficient area, optimum area and excess area, which trend from west to east. High fluoride (&gt;1.0 mg L(-1)) in drinking water resulted in dental and skeletal fluorosis in local residents (children and pregnant women). There exists a positive correlation between fluoride concentration in the drinking water and the morbidities of endemic fluorosis disease (r1 = 0.781, r2 = 0.872). Health risks associated with fluoride concentration in drinking water are assessed. It has been determined that fluoride concentration in excess of 1.0 mg L(-1) exposes residents to high health risks based on risk identification. The study area is classified into five health risk classes as shown in Figure 4. The risk indexes of this area more than 1.0 are accounted for 68% of the total west plain region.","author":[{"dropping-particle":"","family":"Zhang","given":"Bo","non-dropping-particle":"","parse-names":false,"suffix":""},{"dropping-particle":"","family":"Mei","given":"Hong","non-dropping-particle":"","parse-names":false,"suffix":""},{"dropping-particle":"","family":"Zhao","given":"Yongsheng","non-dropping-particle":"","parse-names":false,"suffix":""},{"dropping-particle":"","family":"Lin","given":"Xueyu","non-dropping-particle":"","parse-names":false,"suffix":""},{"dropping-particle":"","family":"Zhang","given":"Xuelin","non-dropping-particle":"","parse-names":false,"suffix":""},{"dropping-particle":"","family":"Dong","given":"Jun","non-dropping-particle":"","parse-names":false,"suffix":""}],"container-title":"Environmental Geochemistry and Health","id":"ITEM-1","issue":"4","issued":{"date-parts":[["2003","12"]]},"page":"421-431","title":"Distribution and risk assessment of fluoride in drinking water in the west plain region of Jilin Province, China","type":"article-journal","volume":"25"},"uris":["http://www.mendeley.com/documents/?uuid=1b365fd2-ccd0-380b-9477-79fb9d8e64eb"]}],"mendeley":{"formattedCitation":"(Zhang et al. 2003)","plainTextFormattedCitation":"(Zhang et al. 2003)","previouslyFormattedCitation":"(Zhang et al. 200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Zhang et al. 200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Shanxi Province, Chin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1442-009-0175-0","ISSN":"1009637X","abstract":"The groundwater level of 39 observation wells including 35 unconfined wells and 4 confined wells from 2004 to 2006 in North China Plain (NCP) was monitored using automatic groundwater monitoring data loggers KADEC-MIZU II of Japan. The automatic groundwater sensors were installed for the corporation project between China and Japan. Combined with the monitoring results from 2004 to 2006 with the major factors affecting the dynamic patterns of groundwater, such as topography and landform, depth of groundwater level, exploitation or discharge extent, rivers and lakes, the dynamic regions of NCP groundwater were gotten. According to the dynamic features of groundwater in NCP, six dynamic patterns of ground-water level were identified, including discharge pattern in the piedmont plain, lateral re-charge–runoff–discharge pattern in the piedmont plain, recharge–discharge pattern in the central channel zone, precipitation infiltration–evaporation pattern in the shallow groundwater region of the central plain, lateral recharge–evaporation pattern in the recharge-affected area along the Yellow River and infiltration–discharge–evaporation pattern in the littoral plain. Based on this, the groundwater fluctuation features of various dynamic patterns were inter-preted and the influencing factors of different dynamic patterns were compared.","author":[{"dropping-particle":"","family":"Wang","given":"Shiqin","non-dropping-particle":"","parse-names":false,"suffix":""},{"dropping-particle":"","family":"Song","given":"Xianfang","non-dropping-particle":"","parse-names":false,"suffix":""},{"dropping-particle":"","family":"Wang","given":"Qinxue","non-dropping-particle":"","parse-names":false,"suffix":""},{"dropping-particle":"","family":"Xiao","given":"Guoqiang","non-dropping-particle":"","parse-names":false,"suffix":""},{"dropping-particle":"","family":"Liu","given":"Changming","non-dropping-particle":"","parse-names":false,"suffix":""},{"dropping-particle":"","family":"Liu","given":"Jianrong","non-dropping-particle":"","parse-names":false,"suffix":""}],"container-title":"Journal of Geographical Sciences","id":"ITEM-1","issue":"2","issued":{"date-parts":[["2009","4","6"]]},"page":"175-188","publisher":"SP Science in China Press","title":"Shallow groundwater dynamics in North China Plain","type":"article-journal","volume":"19"},"uris":["http://www.mendeley.com/documents/?uuid=9da357f9-c261-30c4-acec-a9eca123a9c5"]}],"mendeley":{"formattedCitation":"(Wang et al. 2009)","plainTextFormattedCitation":"(Wang et al. 2009)","previouslyFormattedCitation":"(Wang et al. 2009)"},"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Wang et al. 2009)</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lastRenderedPageBreak/>
              <w:t>Yuanmou</w:t>
            </w:r>
            <w:proofErr w:type="spellEnd"/>
            <w:r w:rsidRPr="005541D0">
              <w:rPr>
                <w:rFonts w:ascii="Times New Roman" w:eastAsia="Times New Roman" w:hAnsi="Times New Roman" w:cs="Times New Roman"/>
                <w:sz w:val="24"/>
                <w:szCs w:val="24"/>
                <w:lang w:eastAsia="en-IN"/>
              </w:rPr>
              <w:t xml:space="preserve"> County, Chin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jhazmat.2012.07.042","ISBN":"1873-3336 (Electronic)\\r0304-3894 (Linking)","ISSN":"03043894","PMID":"22910453","abstract":"Successive surveys conducted in 1984, 2006 and 2007, of all villages in Yuanmou County, China, highlighted 40 villages with groundwater fluoride levels higher than 1.0. mg/L and related cases of human fluorosis. Using the data from these surveys and by employing geographic information system (GIS) techniques, high fluoride levels and fluorosis cases were mapped. The results show high fluoride concentrations and fluorosis hotspots were found to be predominately located in the lowlands of central Yuanmou County. Spatial distribution of high fluoride levels was found to be primarily determined by geology, arid climate, and topography. Both dental and skeletal fluorosis had dramatically decreased due to a program of low-fluoride drinking water supply supported by local governments. The prevalence of dental fluorosis in children had dropped from 43.26% in 1984 to 21.97% in 2006, and the number of skeletal fluorosis cases had decreased from 327 in 1984 to 148 in 2006, respectively. Despite a decline in fluorosis cases, the emergence of fluorosis in new areas indicates the need for both continuous monitoring of drinking water in affected areas and increased public awareness. © 2012 Elsevier B.V..","author":[{"dropping-particle":"","family":"Chen","given":"Huafang","non-dropping-particle":"","parse-names":false,"suffix":""},{"dropping-particle":"","family":"Yan","given":"Mei","non-dropping-particle":"","parse-names":false,"suffix":""},{"dropping-particle":"","family":"Yang","given":"Xuefei","non-dropping-particle":"","parse-names":false,"suffix":""},{"dropping-particle":"","family":"Chen","given":"Zhong","non-dropping-particle":"","parse-names":false,"suffix":""},{"dropping-particle":"","family":"Wang","given":"Guangan","non-dropping-particle":"","parse-names":false,"suffix":""},{"dropping-particle":"","family":"Schmidt-Vogt","given":"Dietrich","non-dropping-particle":"","parse-names":false,"suffix":""},{"dropping-particle":"","family":"Xu","given":"Yunfen","non-dropping-particle":"","parse-names":false,"suffix":""},{"dropping-particle":"","family":"Xu","given":"Jianchu","non-dropping-particle":"","parse-names":false,"suffix":""}],"container-title":"Journal of Hazardous Materials","id":"ITEM-1","issued":{"date-parts":[["2012","10","15"]]},"page":"201-209","publisher":"Elsevier","title":"Spatial distribution and temporal variation of high fluoride contents in groundwater and prevalence of fluorosis in humans in Yuanmou County, Southwest China","type":"article-journal","volume":"235-236"},"uris":["http://www.mendeley.com/documents/?uuid=5fc3b4c8-2824-3d34-b8a8-06f4fe6933bd"]}],"mendeley":{"formattedCitation":"(Chen et al. 2012)","plainTextFormattedCitation":"(Chen et al. 2012)","previouslyFormattedCitation":"(Chen et al. 2012)"},"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Chen et al. 2012)</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Cambod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4796/JWMM.R225-02","ISBN":"0973671629","ISSN":"22926062","author":[{"dropping-particle":"","family":"Irvine","given":"Kim","non-dropping-particle":"","parse-names":false,"suffix":""},{"dropping-particle":"","family":"Murphy","given":"T.P.","non-dropping-particle":"","parse-names":false,"suffix":""},{"dropping-particle":"","family":"Sampson","given":"M","non-dropping-particle":"","parse-names":false,"suffix":""},{"dropping-particle":"","family":"Dany","given":"V","non-dropping-particle":"","parse-names":false,"suffix":""},{"dropping-particle":"","family":"Vermette","given":"Stephen","non-dropping-particle":"","parse-names":false,"suffix":""},{"dropping-particle":"","family":"Tang","given":"T","non-dropping-particle":"","parse-names":false,"suffix":""}],"container-title":"Journal of Water Management Modeling","id":"ITEM-1","issued":{"date-parts":[["2006"]]},"page":"225-227","title":"An overview of water Quality Issues in Cambodia","type":"article-journal","volume":"14"},"uris":["http://www.mendeley.com/documents/?uuid=240065e1-671a-37ff-a648-1f5090801785"]}],"mendeley":{"formattedCitation":"(Irvine et al. 2006)","plainTextFormattedCitation":"(Irvine et al. 2006)","previouslyFormattedCitation":"(Irvine et al. 200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Irvine et al. 200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Anoumabo</w:t>
            </w:r>
            <w:proofErr w:type="spellEnd"/>
            <w:r w:rsidRPr="005541D0">
              <w:rPr>
                <w:rFonts w:ascii="Times New Roman" w:eastAsia="Times New Roman" w:hAnsi="Times New Roman" w:cs="Times New Roman"/>
                <w:sz w:val="24"/>
                <w:szCs w:val="24"/>
                <w:lang w:eastAsia="en-IN"/>
              </w:rPr>
              <w:t>, Ivory Cost</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4236/jwarp.2013.54042","ISSN":"1945-3094","abstract":"This study aims to examine the quality and quantity of the groundwater resources from hand-dug wells, within two of these slums—Anoumabo (Marcory) and Adjouffou (Port-Bouët), both located in the southern part of the city. Twenty-eight representative groundwater samples were collected from different domestic wells within the study area. In addi-tion, water samples were collected from the adjoining surface water bodies—the Ébrié lagoon and the Atlantic Ocean. The water samples were also tested for microbial indicators of fecal contamination using the conventional membrane filtration method. The groundwater samples are alkaline to acidic with pH ranging between 4.4 and 8.1. They are slightly mineralized with electrical conductivity, EC values ranging between 388 μS/cm and 1494 μS/cm. The dominant hydrochemical facies are Na-Cl, Na-SO 4 , Ca-Cl and Ca-SO 4 . Although, majority of the water samples have anions and cations concentrations conforming to the World Health Organization, alerting levels of nitrate contamination was re-corded in the area. About 67 percent of the tested samples have nitrate values greater than the recommended WHO limit for drinking water (NO 3 &gt; 50 mg/ℓ). Exceeding high nitrate concentrations in drinking water have been medically proven to be detrimental to infant health. Microbial analyses reveal bacterial contamination at varying degrees in all of the water wells. The presence of these microbial organisms in the samples is also indicative of the presence of some other disease causing pathogens, responsible for sicknesses like cholera, diarrhea, typhoid, etc. The water wells located within Anoumabo have relatively higher levels of groundwater contaminants in comparison to those located within Ad-jouffou. This is obviously due to the poor well designs and prevalent unhygienic and poor sanitary habits of its inhabi-tants. These waters though completely unsuitable for drinking and domestic purposes, can be used for irrigation pur-poses with very little or no sodium problems.","author":[{"dropping-particle":"","family":"Osemwegie","given":"Isimemen","non-dropping-particle":"","parse-names":false,"suffix":""},{"dropping-particle":"","family":"Mairie-Solange Oga","given":"Yéi","non-dropping-particle":"","parse-names":false,"suffix":""},{"dropping-particle":"","family":"Ernest Ahoussi","given":"Kouassi","non-dropping-particle":"","parse-names":false,"suffix":""},{"dropping-particle":"","family":"Blaise Koffi","given":"Yao","non-dropping-particle":"","parse-names":false,"suffix":""},{"dropping-particle":"","family":"Michel Kouassi","given":"Amani","non-dropping-particle":"","parse-names":false,"suffix":""},{"dropping-particle":"","family":"Biémi","given":"Jean","non-dropping-particle":"","parse-names":false,"suffix":""}],"container-title":"Journal of Water Resource and Protection","id":"ITEM-1","issue":"04","issued":{"date-parts":[["2013","4","19"]]},"page":"427-439","publisher":"Scientific Research Publishing","title":"Influence of anthropogenic activities of groundwater from hand dug wells within the precarious settlements of southern Abidjan, Côte d'Ivoire: case of the slums of Anoumabo (Marcory) and Adjouffou (Port-Bouët)","type":"article-journal","volume":"5"},"uris":["http://www.mendeley.com/documents/?uuid=bc46a1bd-a5df-3879-889d-0f4e0db3bdf2"]}],"mendeley":{"formattedCitation":"(Osemwegie et al. 2013)","plainTextFormattedCitation":"(Osemwegie et al. 2013)","previouslyFormattedCitation":"(Osemwegie et al.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Osemwegie et al.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bCs/>
                <w:sz w:val="24"/>
                <w:szCs w:val="24"/>
                <w:lang w:eastAsia="en-IN"/>
              </w:rPr>
              <w:t>Croat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159/000261585","ISSN":"0008-6568","PMID":"8281563","abstract":"The effects of standard topical amine fluoride solution (1% F) and a low-fluoride solution (0.5% F) with two different frequencies of application (5 and 10 times a year) on 2 years dental caries increment were compared in a double-blind clinical trial involving 199 kindergarten children. The results suggest that increased frequency of application of a low fluoride topical solution (10 times a year) may provide caries protection in preschool children with relatively high caries activity.","author":[{"dropping-particle":"","family":"Lincir","given":"I","non-dropping-particle":"","parse-names":false,"suffix":""},{"dropping-particle":"","family":"Rosin-Grget","given":"K","non-dropping-particle":"","parse-names":false,"suffix":""}],"container-title":"Caries research","id":"ITEM-1","issue":"6","issued":{"date-parts":[["1993"]]},"page":"484-7","publisher":"Karger Publishers","title":"Caries-preventive effect of two different topical fluoride concentrations with two different frequencies of application in preschool children.","type":"article-journal","volume":"27"},"uris":["http://www.mendeley.com/documents/?uuid=be0246de-8e3d-34b0-ab0d-c0289fc2e977"]},{"id":"ITEM-2","itemData":{"DOI":"10.1159/000262064","ISSN":"0008-6568","PMID":"7621490","abstract":"A double-blind 3-year clinical trial was conducted in a nonfluoridated water community in which 354 schoolchildren aged 9-10 years were assigned randomly to three groups (A, B and C) and subjected to a treatment with 1 of 3 different concentrations of amine fluoride solution every 2 months. Clinical examinations were conducted at baseline and after 1, 2, and 3 years. For group A (positive control) receiving topical applications of amine fluoride solution (1%), the 3-year DMFT and DMFS increments were 4.0 +/- (SD) 2.7 and 8.5 +/- 5.6, respectively. For group B (0.5% F), the DMFT and DMFS increments were 4.4 +/- 3.0 and 8.4 +/- 5.7, respectively; these differences being statistically not significant. The mean caries increments in group C (0.25% F) were 5.1 +/- 2.9 for DMFT and 10.0 +/- 5.5 for DMFS. The differences in incremental caries scores between group C and groups A or B were statistically significant (p &lt; 0.05). Thus, the amine fluoride solution, in which the fluoride content was reduced by half, provided similar caries reductions in schoolchildren as did a standard amine fluoride solution with 1.0% F.","author":[{"dropping-particle":"","family":"Rosin-Grget","given":"K","non-dropping-particle":"","parse-names":false,"suffix":""},{"dropping-particle":"","family":"Lincir","given":"I","non-dropping-particle":"","parse-names":false,"suffix":""}],"container-title":"Caries research","id":"ITEM-2","issue":"3","issued":{"date-parts":[["1995"]]},"page":"168-71","publisher":"Karger Publishers","title":"Anticaries effect of different amine fluoride concentrations in schoolchildren.","type":"article-journal","volume":"29"},"uris":["http://www.mendeley.com/documents/?uuid=f0a4ba28-bb15-3d1a-8030-c0ca5cb4cbcd"]}],"mendeley":{"formattedCitation":"(Lincir and Rosin-Grget 1993; Rosin-Grget and Lincir 1995)","plainTextFormattedCitation":"(Lincir and Rosin-Grget 1993; Rosin-Grget and Lincir 1995)","previouslyFormattedCitation":"(Lincir and Rosin-Grget 1993; Rosin-Grget and Lincir 1995)"},"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Lincir and Rosin-Grget 1993; Rosin-Grget and Lincir 1995)</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 xml:space="preserve">La </w:t>
            </w:r>
            <w:proofErr w:type="spellStart"/>
            <w:r w:rsidRPr="005541D0">
              <w:rPr>
                <w:rFonts w:ascii="Times New Roman" w:eastAsia="Times New Roman" w:hAnsi="Times New Roman" w:cs="Times New Roman"/>
                <w:bCs/>
                <w:sz w:val="24"/>
                <w:szCs w:val="24"/>
                <w:lang w:eastAsia="en-IN"/>
              </w:rPr>
              <w:t>Salud</w:t>
            </w:r>
            <w:proofErr w:type="spellEnd"/>
            <w:r w:rsidRPr="005541D0">
              <w:rPr>
                <w:rFonts w:ascii="Times New Roman" w:eastAsia="Times New Roman" w:hAnsi="Times New Roman" w:cs="Times New Roman"/>
                <w:bCs/>
                <w:sz w:val="24"/>
                <w:szCs w:val="24"/>
                <w:lang w:eastAsia="en-IN"/>
              </w:rPr>
              <w:t>, Cub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159/000016565","ISSN":"0008-6568","PMID":"10601780","abstract":"In the past, caries has usually increased after cessation of water fluoridation. More recently an opposite trend could be observed: DMFT remaining stable or even decreasing further. The aim of the present study conducted in La Salud (Province of Habana) in March 1997 was to analyse the current caries trend under the special climatic and nutritional conditions of the subtropical sugar island Cuba, following the cessation, in 1990, of water fluoridation (0.8 ppm F). Diagnostic evaluations were carried out using the same methods as in 1973 and 1982. Boys and girls aged 6-13 years (N = 414), lifelong residents in La Salud, were examined. Between 1973 and 1982 the mean DMFT had decreased by 71.4%, the mean DMFS by 73. 3% and the percentage of caries-free children had increased from 26. 3 to 61.6%. In 1997, following the cessation of drinking water fluoridation, in contrast to an expected rise in caries prevalence, DMFT and DMFS values remained at a low level for the 6- to 9-year-olds and appeared to decrease for the 10/11-year-olds (from 1. 1 to 0.8) and DMFS (from 1.5 to 1.2). In the 12/13-year-olds, there was a significant decrease (DMFT from 2.1 to 1.1; DMFS from 3.1 to 1. 5), while the percentage of caries-free children of this age group had increased from 4.8 (1973) and 33.3 (1982) up to 55.2%. A possible explanation for this unexpected finding and for the good oral health status of the children in La Salud is the effect of the school mouthrinsing programme, which has involved fortnightly mouthrinses with 0.2% NaF solutions (i.e. 15 times/year) since 1990.","author":[{"dropping-particle":"","family":"Künzel","given":"W","non-dropping-particle":"","parse-names":false,"suffix":""},{"dropping-particle":"","family":"Fischer","given":"T","non-dropping-particle":"","parse-names":false,"suffix":""}],"container-title":"Caries research","id":"ITEM-1","issue":"1","issued":{"date-parts":[["2000"]]},"page":"20-5","publisher":"Karger Publishers","title":"Caries prevalence after cessation of water fluoridation in La Salud, Cuba.","type":"article-journal","volume":"34"},"uris":["http://www.mendeley.com/documents/?uuid=d41f7527-3cf5-322b-ac85-c3591f6feb48"]}],"mendeley":{"formattedCitation":"(Künzel and Fischer 2000)","plainTextFormattedCitation":"(Künzel and Fischer 2000)","previouslyFormattedCitation":"(Künzel and Fischer 2000)"},"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ünzel and Fischer 2000)</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 xml:space="preserve">Las Tunas, </w:t>
            </w:r>
            <w:r w:rsidRPr="005541D0">
              <w:rPr>
                <w:rFonts w:ascii="Times New Roman" w:eastAsia="Times New Roman" w:hAnsi="Times New Roman" w:cs="Times New Roman"/>
                <w:bCs/>
                <w:sz w:val="24"/>
                <w:szCs w:val="24"/>
                <w:lang w:eastAsia="en-IN"/>
              </w:rPr>
              <w:t>Cub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590/S1020-49892003001000009","ISSN":"1020-4989","PMID":"14766034","abstract":"OBJECTIVE To determine the association between different concentrations of the fluoride ion in drinking water and some geological and geographical variables in Cuba, by using a geographic information system. METHODS From November 1998 to October 1999 we studied the fluoride concentration in the sources of drinking water for 753 Cuban localities that had at least 1 000 inhabitants. For the information analysis we utilized the MapInfo Professional version 5.5 geographic information system, using the overlaying method. The study variables were the concentration of the fluoride ion in the water sources, the geological characteristics of the area, the alignments (geological characteristics that were found together), the types of water sources, and whether an area was a plain or mountainous. The results were grouped by locality and municipality. RESULTS In 83.1% of the localities, the water samples were collected from wells and springs, and the remaining 16.9% came from dams and rivers. Of the 753 localities studied, 675 of them (89.6%) had low or medium fluoride concentrations (under 0.7 mg/L). The eastern region of the country was the one most affected by high fluoride concentrations in the waters, followed by the central region of the country. The majority of the localities with high natural fluoride concentrations were in areas located on Cretaceous volcanic arc rocks. The presence of fluoride in the drinking waters was related to the alignments with the earth's crust, in rock complexes of volcanic-sedimentary origin and of intrusive origin and also in carbonate rocks. However, the highest fluoride concentrations generally coincided with rock complexes of volcanic-sedimentary origin and of intrusive origin. All the localities with high fluoride concentrations in the water were associated with wells. CONCLUSIONS The fluoride concentration is low or medium in the drinking water sources for 89.6% of the Cuban localities with at least 1 000 inhabitants. Geological and geographical characteristics can help identify areas with optimal or high concentrations of the fluoride ion in the drinking water.","author":[{"dropping-particle":"","family":"Luna","given":"Liliam Cuéllar","non-dropping-particle":"","parse-names":false,"suffix":""},{"dropping-particle":"","family":"Melián","given":"Maricel García","non-dropping-particle":"","parse-names":false,"suffix":""}],"container-title":"Revista panamericana de salud publica","id":"ITEM-1","issue":"5","issued":{"date-parts":[["2003","11"]]},"page":"341-9","title":"Fluoride in drinking water in Cuba and its association with geological and geographical variables","type":"article-journal","volume":"14"},"uris":["http://www.mendeley.com/documents/?uuid=7dff6473-24cd-3949-8630-6023b59b9553"]}],"mendeley":{"formattedCitation":"(Luna and Melián 2003)","plainTextFormattedCitation":"(Luna and Melián 2003)","previouslyFormattedCitation":"(Luna and Melián 200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Luna and Melián 200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Democratic Republic of Congo</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155/2010/376107","ISSN":"09734945","abstract":"The groundwater in southeastern Brazzaville (Congo) was analyzed for their fluoride contents and others related parameters in rainy season. The fluoride contents in water samples (wells and spring) can be gather in three classes in the study area: low, optimal, high. Fluoride concentration in water samples presents a low significant correlation with Ca 2+ . This suggests that fluoride in the groundwater come from fluoride-bearing minerals such as CaF 2 (fluorite). Maps were drawn to show the geographical distribution of EC, Ca 2+ , Mg 2+ and F - . Factor analysis and cluster analysis were applied to the dataset. Factor analysis resulted in four factors explained 76.90% of the total groundwater quality variance. Factor 1 (hardness of the groundwater) includes total hardness, the concentration of K + , Ca 2+ and pH. Factor 2 (low mineralization of the groundwater) includes concentrations of TDS, Cl - -, SO 4 2+ and EC. Factor 3 (anthropogenic activities with the impact of agricultural fertilizers, farming activities, domestic wastewater, septic tanks) includes concentrations of Na + and NO 3 - . Factor 4 (weathering of calcium minerals) includes concentrations of F - . For cluster analysis, Ward’s method and the Euclidean distance were used. The findings of the cluster analysis are presented in the form of dendrogram of the well water sites (cases). The discriminating parameters between clusters have been highlighted from the Student test. In majority, they are in accordance with those highlighted by factor analysis.","author":[{"dropping-particle":"","family":"Laurent","given":"Matini","non-dropping-particle":"","parse-names":false,"suffix":""},{"dropping-particle":"","family":"Marie","given":"Moutou Joseph","non-dropping-particle":"","parse-names":false,"suffix":""}],"container-title":"E-Journal of Chemistry","id":"ITEM-1","issue":"3","issued":{"date-parts":[["2010"]]},"page":"861-869","publisher":"Hindawi","title":"Groundwater quality of Southeastern Brazzaville, Congo","type":"article-journal","volume":"7"},"uris":["http://www.mendeley.com/documents/?uuid=d7d4efa4-7244-3cd9-b62b-332ed8d949a0"]}],"mendeley":{"formattedCitation":"(Laurent and Marie 2010)","plainTextFormattedCitation":"(Laurent and Marie 2010)","previouslyFormattedCitation":"(Laurent and Marie 2010)"},"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Laurent and Marie 2010)</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Bønnerup</w:t>
            </w:r>
            <w:proofErr w:type="spellEnd"/>
            <w:r w:rsidRPr="005541D0">
              <w:rPr>
                <w:rFonts w:ascii="Times New Roman" w:eastAsia="Times New Roman" w:hAnsi="Times New Roman" w:cs="Times New Roman"/>
                <w:sz w:val="24"/>
                <w:szCs w:val="24"/>
                <w:lang w:eastAsia="en-IN"/>
              </w:rPr>
              <w:t xml:space="preserve"> Strand, </w:t>
            </w:r>
            <w:proofErr w:type="spellStart"/>
            <w:r w:rsidRPr="005541D0">
              <w:rPr>
                <w:rFonts w:ascii="Times New Roman" w:eastAsia="Times New Roman" w:hAnsi="Times New Roman" w:cs="Times New Roman"/>
                <w:sz w:val="24"/>
                <w:szCs w:val="24"/>
                <w:lang w:eastAsia="en-IN"/>
              </w:rPr>
              <w:t>Glesborg</w:t>
            </w:r>
            <w:proofErr w:type="spellEnd"/>
            <w:r w:rsidRPr="005541D0">
              <w:rPr>
                <w:rFonts w:ascii="Times New Roman" w:eastAsia="Times New Roman" w:hAnsi="Times New Roman" w:cs="Times New Roman"/>
                <w:sz w:val="24"/>
                <w:szCs w:val="24"/>
                <w:lang w:eastAsia="en-IN"/>
              </w:rPr>
              <w:t xml:space="preserve">, </w:t>
            </w:r>
            <w:r w:rsidRPr="005541D0">
              <w:rPr>
                <w:rFonts w:ascii="Times New Roman" w:eastAsia="Times New Roman" w:hAnsi="Times New Roman" w:cs="Times New Roman"/>
                <w:bCs/>
                <w:sz w:val="24"/>
                <w:szCs w:val="24"/>
                <w:lang w:eastAsia="en-IN"/>
              </w:rPr>
              <w:t>Denmark</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ISSN":"0020-6539","PMID":"2753568","abstract":"The aim of this study was to describe the variations with time in the concentrations of fluoride in drinking water sources in Greenland, Kenya, Greece, Denmark and Ireland. Water samples were collected monthly and shipped to laboratories in Aarhus for electrometric analyses. In Narssaq, Greenland the fluoride concentration of a single piped water supply ranged from 0.3 to 2.8 ppm, the variations being related to climate, precipitation and temperature over the year. Water from the Athi River, Kenya had a fluoride content ranging from 0.3 to 1.2 ppm, the higher concentrations being associated with the dry seasons. The fluoride concentration in piped water from mountain rivers in Mourjes, Greece, ranged over the year between 1.3 to 2.0 ppm, the changes being apparently unrelated to rainfall. Marked variations in fluoride concentrations from 0.5 to over 3.5 ppm were observed in water from artesian wells in Assiros, Greece. In drinking waters from boreholes in Boennerup Strand, Denmark, fluoride concentrations ranged with time from 1.4 to 2.4 ppm, the variations being unrelated to climate or precipitation, while little variation in fluoride concentrations was found in water from boreholes in either Roedvig or Egens, Denmark. Water obtained from two sources of artificially fluoridated water supplies from Ireland showed considerable variations with time, although pooled samples indicated relatively constant levels over the year. The study indicates that the results of single fluoride ion measurement from any given source should not be taken as being a reliable indicator of fluoride exposure from drinking water.(ABSTRACT TRUNCATED AT 250 WORDS)","author":[{"dropping-particle":"","family":"Larsen","given":"M J","non-dropping-particle":"","parse-names":false,"suffix":""},{"dropping-particle":"","family":"Fejerskov","given":"O","non-dropping-particle":"","parse-names":false,"suffix":""},{"dropping-particle":"","family":"Bojen","given":"O","non-dropping-particle":"","parse-names":false,"suffix":""},{"dropping-particle":"","family":"Senderowitz","given":"F","non-dropping-particle":"","parse-names":false,"suffix":""},{"dropping-particle":"","family":"Lambrou","given":"D","non-dropping-particle":"","parse-names":false,"suffix":""},{"dropping-particle":"","family":"Manji","given":"F","non-dropping-particle":"","parse-names":false,"suffix":""},{"dropping-particle":"","family":"Hobdell","given":"M","non-dropping-particle":"","parse-names":false,"suffix":""}],"container-title":"International dental journal","id":"ITEM-1","issue":"2","issued":{"date-parts":[["1989","6"]]},"page":"140-6","title":"Fluctuation of fluoride concentrations in drinking waters: a collaborative study.","type":"article-journal","volume":"39"},"uris":["http://www.mendeley.com/documents/?uuid=5dac84be-b4c4-361d-b554-4996aa40a657"]}],"mendeley":{"formattedCitation":"(Larsen et al. 1989)","plainTextFormattedCitation":"(Larsen et al. 1989)","previouslyFormattedCitation":"(Larsen et al. 1989)"},"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Larsen et al. 1989)</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Egypt</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abstract":"Water samples were collected from 19 wells (governmental and private) in Saint Katherine protectorate, from June until September 2008. Water samples has been subjected to various physical, chemical and microbiological analyses including water temperature, pH, total dissolved salts (TDS), electric conductivity (EC), NaCl %, nitrite, nitrate, ammonia, total phosphate, heavy metals (Zn, Pb, Cd, Mn and Cu) and Fluoride. Zoosporic and aquatic-derived fungi were isolated from water samples by using baiting technique on different seeds and dilution technique on Czapeks yeast extract agar medium respectively. Total viable and coliform bacteria were isolated by using Nutrient Agar and Endo-agar media respectively. Blood samples were collected from population of this area for determination of serum fluoride, lead, copper, calcium, zinc and phosphorus. Also renal function tests (creatinine, urea, BUN and uric acid) as well as, liver function tests (ALT, AST, ALP, and GGT) were determined in examined blood. An extensive field survey was carried out on 70 children to show the effect of water over fluorosis on their teeth in four settlements. Fluorides and heavy metals values (Pb, Cu, Mn) of the majority of studied wells water exceed the accepted limits for drinking water standards recommended by Egyptian Ministry of Health (EMH) Decree no. 458/2007. Nitrates and nitrites also exceeded the accepted limits recommended by the EMH and the World Health Organization (WHO) for drinking water standards. Fifteen species of aquatic-derived fungi were identified. The dominant taxa were Aspergillus niger, A. flavus, A. terrus, Mucor racemosus and Penicillium chrysogenum. Eight taxa of aquatic fungi were reported","author":[{"dropping-particle":"","family":"Abdel-azeem","given":"Ahmed","non-dropping-particle":"","parse-names":false,"suffix":""}],"container-title":"Thirteenth International Water Technology Conference, IWTC","id":"ITEM-1","issue":"May 2017","issued":{"date-parts":[["2009"]]},"page":"1491-1513","publisher-place":"Hurghada, Egypt","title":"Microbiological and physicochemical analysis of groundwater and its biological effect on population in Saint Katherine Protectorate, Egypt.","type":"article-journal","volume":"13"},"uris":["http://www.mendeley.com/documents/?uuid=e3774207-a232-32bf-afaf-90d6c60a7d6c"]}],"mendeley":{"formattedCitation":"(Abdel-azeem 2009)","plainTextFormattedCitation":"(Abdel-azeem 2009)","previouslyFormattedCitation":"(Abdel-azeem 2009)"},"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bdel-azeem 2009)</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Eritre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23/A:1014491915537","ISBN":"0167-6369 (Print)\\r0167-6369 (Linking)","ISSN":"01676369","PMID":"12002285","abstract":"A study was undertaken to estimate fluoride content in the groundwater in certain parts of rural Eritrea. North-East Africa, along the River Anseba. Standard procedure was adopted for fluoride detection. Results indicate elevated concentration of fluoride in groundwater. The highest concentration was found to be 3.73 mg L(-1), well above the safety level for consumption. Geological basis for the high concentration of high fluoride has been established; it is presumed to be the pegmatite intrusion hosted by a granitic batholith. Extensive dental fluorosis has been observed in the population exposed to drinking water of high fluoride content.","author":[{"dropping-particle":"","family":"Srikanth","given":"R.","non-dropping-particle":"","parse-names":false,"suffix":""},{"dropping-particle":"","family":"Viswanatham","given":"K. S.","non-dropping-particle":"","parse-names":false,"suffix":""},{"dropping-particle":"","family":"Kahsai","given":"Fikremariam","non-dropping-particle":"","parse-names":false,"suffix":""},{"dropping-particle":"","family":"Fisahatsion","given":"Abraham","non-dropping-particle":"","parse-names":false,"suffix":""},{"dropping-particle":"","family":"Asmellash","given":"Micheal","non-dropping-particle":"","parse-names":false,"suffix":""}],"container-title":"Environmental Monitoring and Assessment","id":"ITEM-1","issue":"2","issued":{"date-parts":[["2002"]]},"page":"169-177","publisher":"Kluwer Academic Publishers","title":"Fluoride in groundwater in selected villages in Eritrea (north east Africa)","type":"article-journal","volume":"75"},"uris":["http://www.mendeley.com/documents/?uuid=8aad7e13-e5fb-34b9-b739-e54f6e732a8f"]}],"mendeley":{"formattedCitation":"(Srikanth et al. 2002)","plainTextFormattedCitation":"(Srikanth et al. 2002)","previouslyFormattedCitation":"(Srikanth et al. 2002)"},"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Srikanth et al. 2002)</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Eston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3390/ijerph6020710","ISBN":"1660-4601 (Electronic)","ISSN":"16604601","PMID":"19440411","abstract":"The purpose of this study was to assess exposure to drinking water fluoride and evaluate the risk of dental fluorosis among the Estonian population. The study covered all 15 counties in Estonia and 93.7% of population that has access to public water supplies. In Estonia groundwater is the main source for public water supply systems in most towns and rural settlements. The content of natural fluoride in water ranges from 0.01 to 7.20 mg/L. The exposure to different fluoride levels was assessed by linking data from previous studies on drinking water quality with databases of the Health Protection Inspectorate on water suppliers and the number of water consumers in water supply systems. Exposure assessment showed that 4% of the study population had excessive exposure to fluoride, mainly in small public water supplies in western and central Estonia, where the Silurian-Ordovician aquifer system is the only source of drinking water. There is a strong correlation between natural fluoride levels and the prevalence of dental fluorosis. Risk of dental fluorosis was calculated to different fluoride exposure levels over 1.5 mg/L.","author":[{"dropping-particle":"","family":"Indermitte","given":"Ene","non-dropping-particle":"","parse-names":false,"suffix":""},{"dropping-particle":"","family":"Saava","given":"Astrid","non-dropping-particle":"","parse-names":false,"suffix":""},{"dropping-particle":"","family":"Karro","given":"Enn","non-dropping-particle":"","parse-names":false,"suffix":""}],"container-title":"International Journal of Environmental Research and Public Health","id":"ITEM-1","issue":"2","issued":{"date-parts":[["2009","2","16"]]},"page":"710-721","publisher":"Molecular Diversity Preservation International","title":"Exposure to high fluoride drinking water and risk of dental fluorosis in Estonia","type":"article-journal","volume":"6"},"uris":["http://www.mendeley.com/documents/?uuid=4bcf6ead-60d3-3d31-b586-1998566d4463"]}],"mendeley":{"formattedCitation":"(Indermitte et al. 2009)","plainTextFormattedCitation":"(Indermitte et al. 2009)","previouslyFormattedCitation":"(Indermitte et al. 2009)"},"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Indermitte et al. 2009)</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 xml:space="preserve">Lowveld, Swaziland, </w:t>
            </w:r>
            <w:proofErr w:type="spellStart"/>
            <w:r w:rsidRPr="005541D0">
              <w:rPr>
                <w:rFonts w:ascii="Times New Roman" w:eastAsia="Times New Roman" w:hAnsi="Times New Roman" w:cs="Times New Roman"/>
                <w:sz w:val="24"/>
                <w:szCs w:val="24"/>
                <w:lang w:eastAsia="en-IN"/>
              </w:rPr>
              <w:t>Eswatini</w:t>
            </w:r>
            <w:proofErr w:type="spellEnd"/>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author":[{"dropping-particle":"","family":"Manyatsi","given":"AM","non-dropping-particle":"","parse-names":false,"suffix":""},{"dropping-particle":"","family":"Brown","given":"R","non-dropping-particle":"","parse-names":false,"suffix":""}],"id":"ITEM-1","issue":"March","issued":{"date-parts":[["2009"]]},"number-of-pages":"1-32","title":"IWRM survey and status report: Swaziland","type":"report"},"uris":["http://www.mendeley.com/documents/?uuid=71927e43-0b99-3c66-9ea8-6cbd192274b4"]}],"mendeley":{"formattedCitation":"(Manyatsi and Brown 2009)","plainTextFormattedCitation":"(Manyatsi and Brown 2009)","previouslyFormattedCitation":"(Manyatsi and Brown 2009)"},"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Manyatsi and Brown 2009)</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Ethiop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envint.2012.03.002","ISBN":"0160-4120","ISSN":"18736750","PMID":"22484218","abstract":"This study aims to assess the link between fluoride content in groundwater and its impact on dental health in rural communities of the Ethiopian Rift. A total of 148 water samples were collected from two drainage basins within the Main Ethiopian Rift (MER). In the Ziway-Shala basin in particular, wells had high fluoride levels (mean: 9.4±10.5mg/L; range: 1.1 to 68mg/L), with 48 of 50 exceeding the WHO drinking water guideline limit of 1.5mg/L. Total average daily intake of fluoride from drinking groundwater (calculated per weight unit) was also found to be six times higher than the No-Observed-Adverse-Effects-Level (NOAEL) value of 0.06mg/kg/day. The highest fluoride levels were found in highly-alkaline (pH of 7 to 8.9) groundwater characterized by high salinity; high concentrations of sodium (Na+), bicarbonate (HCO3-), and silica (SiO2); and low concentrations of calcium (Ca2+). A progressive Ca2+decrease along the groundwater flow path is associated with an increase of fluoride in the groundwater. The groundwater quality problem is also coupled with the presence of other toxic elements, such as arsenic (As) and uranium (U). The health impact of fluoride was evaluated based on clinical examination of dental fluorosis (DF) among local residents using the Thylstrup and Fejerskov index (TFI). In total, 200 rural inhabitants between the ages of 7 and 40years old using water from 12 wells of fluoride range of 7.8-18mg/L were examined. Signs of DF (TF score of ≥1) were observed in all individuals. Most of the teeth (52%) recorded TF scores of 5 and 6, followed by TF scores of 3 and 4 (30%), and 8.4% had TF scores of 7 or higher. Sixty percent of the teeth exhibited loss of the outermost enamel. Within the range of fluoride contents, we did not find any correlation between fluoride content and DF. Finally, preliminary data suggest that milk intake has contributed to reducing the severity of DF. The study highlights the apparent positive role of milk on DF, and emphasizes the importance of nutrition in management efforts to mitigate DF in the MER and other parts of the world. © 2012 Elsevier Ltd.","author":[{"dropping-particle":"","family":"Rango","given":"Tewodros","non-dropping-particle":"","parse-names":false,"suffix":""},{"dropping-particle":"","family":"Kravchenko","given":"Julia","non-dropping-particle":"","parse-names":false,"suffix":""},{"dropping-particle":"","family":"Atlaw","given":"Behailu","non-dropping-particle":"","parse-names":false,"suffix":""},{"dropping-particle":"","family":"McCornick","given":"Peter G.","non-dropping-particle":"","parse-names":false,"suffix":""},{"dropping-particle":"","family":"Jeuland","given":"Marc","non-dropping-particle":"","parse-names":false,"suffix":""},{"dropping-particle":"","family":"Merola","given":"Brittany","non-dropping-particle":"","parse-names":false,"suffix":""},{"dropping-particle":"","family":"Vengosh","given":"Avner","non-dropping-particle":"","parse-names":false,"suffix":""}],"container-title":"Environment International","id":"ITEM-1","issue":"1","issued":{"date-parts":[["2012","8","1"]]},"page":"37-47","publisher":"Pergamon","title":"Groundwater quality and its health impact: An assessment of dental fluorosis in rural inhabitants of the Main Ethiopian Rift","type":"article-journal","volume":"43"},"uris":["http://www.mendeley.com/documents/?uuid=5802b2f7-c7b2-3412-802d-4f81aa9e4bcb"]}],"mendeley":{"formattedCitation":"(Rango et al. 2012)","plainTextFormattedCitation":"(Rango et al. 2012)","previouslyFormattedCitation":"(Rango et al. 2012)"},"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Rango et al. 2012)</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Ethiop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envint.2012.03.002","ISBN":"0160-4120","ISSN":"18736750","PMID":"22484218","abstract":"This study aims to assess the link between fluoride content in groundwater and its impact on dental health in rural communities of the Ethiopian Rift. A total of 148 water samples were collected from two drainage basins within the Main Ethiopian Rift (MER). In the Ziway-Shala basin in particular, wells had high fluoride levels (mean: 9.4±10.5mg/L; range: 1.1 to 68mg/L), with 48 of 50 exceeding the WHO drinking water guideline limit of 1.5mg/L. Total average daily intake of fluoride from drinking groundwater (calculated per weight unit) was also found to be six times higher than the No-Observed-Adverse-Effects-Level (NOAEL) value of 0.06mg/kg/day. The highest fluoride levels were found in highly-alkaline (pH of 7 to 8.9) groundwater characterized by high salinity; high concentrations of sodium (Na+), bicarbonate (HCO3-), and silica (SiO2); and low concentrations of calcium (Ca2+). A progressive Ca2+decrease along the groundwater flow path is associated with an increase of fluoride in the groundwater. The groundwater quality problem is also coupled with the presence of other toxic elements, such as arsenic (As) and uranium (U). The health impact of fluoride was evaluated based on clinical examination of dental fluorosis (DF) among local residents using the Thylstrup and Fejerskov index (TFI). In total, 200 rural inhabitants between the ages of 7 and 40years old using water from 12 wells of fluoride range of 7.8-18mg/L were examined. Signs of DF (TF score of ≥1) were observed in all individuals. Most of the teeth (52%) recorded TF scores of 5 and 6, followed by TF scores of 3 and 4 (30%), and 8.4% had TF scores of 7 or higher. Sixty percent of the teeth exhibited loss of the outermost enamel. Within the range of fluoride contents, we did not find any correlation between fluoride content and DF. Finally, preliminary data suggest that milk intake has contributed to reducing the severity of DF. The study highlights the apparent positive role of milk on DF, and emphasizes the importance of nutrition in management efforts to mitigate DF in the MER and other parts of the world. © 2012 Elsevier Ltd.","author":[{"dropping-particle":"","family":"Rango","given":"Tewodros","non-dropping-particle":"","parse-names":false,"suffix":""},{"dropping-particle":"","family":"Kravchenko","given":"Julia","non-dropping-particle":"","parse-names":false,"suffix":""},{"dropping-particle":"","family":"Atlaw","given":"Behailu","non-dropping-particle":"","parse-names":false,"suffix":""},{"dropping-particle":"","family":"McCornick","given":"Peter G.","non-dropping-particle":"","parse-names":false,"suffix":""},{"dropping-particle":"","family":"Jeuland","given":"Marc","non-dropping-particle":"","parse-names":false,"suffix":""},{"dropping-particle":"","family":"Merola","given":"Brittany","non-dropping-particle":"","parse-names":false,"suffix":""},{"dropping-particle":"","family":"Vengosh","given":"Avner","non-dropping-particle":"","parse-names":false,"suffix":""}],"container-title":"Environment International","id":"ITEM-1","issue":"1","issued":{"date-parts":[["2012","8","1"]]},"page":"37-47","publisher":"Pergamon","title":"Groundwater quality and its health impact: An assessment of dental fluorosis in rural inhabitants of the Main Ethiopian Rift","type":"article-journal","volume":"43"},"uris":["http://www.mendeley.com/documents/?uuid=5802b2f7-c7b2-3412-802d-4f81aa9e4bcb"]}],"mendeley":{"formattedCitation":"(Rango et al. 2012)","plainTextFormattedCitation":"(Rango et al. 2012)","previouslyFormattedCitation":"(Rango et al. 2012)"},"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Rango et al. 2012)</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Finland</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0375-6742(91)90075-6","ISSN":"0375-6742","abstract":"Coarse-grained K-rich granites in Finland, particularly rapakivi granites, have a higher concentration of fluorine (0.2–0.4%) than other plutonic or metamorphic rocks. The main accessory minerals containing appreciable amounts of F are fluorite and fluorapatite, although OH-bearing minerals such as micas and amphiboles may also contain abundant F (0.2–1.1%). High F concentrations in rocks are reflected as regional F anomalies in soils, natural surface waters and shallow groundwaters. In streams and shallow groundwater draining areas composed of rapakivi granites. F concentrations are more than an order of magnitude higher (1–2 mg/l) than elsewhere (below 0.1 mg/l). This level of F concentrations in drinking water has proved to diminish the incidence of dental caries in Finland and elsewhere. In some parts of the world, granites (India, China) and particularly some recent or Neogene volcanics (East Africa) may release abundant F into waters to be further concentrated by strong evapotranspiration (up to 10–20 mg/l in potable water). As a consequence, F intake may reach harmful levels causing dental or skeletal fluorosis.","author":[{"dropping-particle":"","family":"Lahermo","given":"P.","non-dropping-particle":"","parse-names":false,"suffix":""},{"dropping-particle":"","family":"Sandström","given":"H.","non-dropping-particle":"","parse-names":false,"suffix":""},{"dropping-particle":"","family":"Malisa","given":"E.","non-dropping-particle":"","parse-names":false,"suffix":""}],"container-title":"Journal of Geochemical Exploration","id":"ITEM-1","issue":"1-2","issued":{"date-parts":[["1991","8","15"]]},"page":"65-79","publisher":"Elsevier","title":"The occurrence and geochemistry of fluorides in natural waters in Finland and East Africa with reference to their geomedical implications","type":"article-journal","volume":"41"},"uris":["http://www.mendeley.com/documents/?uuid=22548785-cb37-3317-a6ef-7defbeb7503d"]},{"id":"ITEM-2","itemData":{"DOI":"10.1016/j.desal.2007.02.077","ISSN":"00119164","abstract":"Infiltration of surface water into the ground and a retention time of 50 days is a natural method to remove color, iron and manganese - which are typical for Nordic lake waters - and to produce a good quality drinking water. However, due to the geological situation in the Southern parts of Finland, the fluoride concentration increases after the soil passage from a typical value of 0.7 mg/L to values up to 1.8 mg/L. According to the drinking water directives of the European Union, the fluoride concentration shall be limited to 1.5 mg/L. In order to meet this standard, KLV, a public company which provides water to a number of municipalities, is operating a 6000 m3/d reverse osmosis plant since September 2003. The RO permeate water with a fluoride concentration of &lt;0.03 mg/L is blended with the artificial ground water to ensure a fluoride level below 1.3 mg/L in the drinking water. By treating only 30% of the water, the treatment goal could be achieved with the lowest capital costs. FILMTEC??? XLE reverse osmosis membranes are used to minimize the energy consumption and thus the operating costs. The system operated at a pressure of 6-11 bar at a temperature of 5-11??C, which was until recently possible with nanofiltration membranes only. The RO system operated at 80% recovery without addition of any scaling inhibitor. The concentrate was four times oversaturated with calcium fluoride. Regular flushing was employed to prevent the deposition of precipitates. Sacrificial elements were operated on the concentrate to detect the onset of scaling early enough to initiate cleaning. A first preventive cleaning was carried out after half a year. Substantial fouling with natural organic matter occurred after one and a half year. This could be controlled with harsh alkaline cleanings at pH &gt; 12 at a temperature of &gt;35??C. After more than three years of operation, the salt and fluoride rejection of the membrane was as high as in the beginning. ?? 2008.","author":[{"dropping-particle":"","family":"Sehn","given":"Peter","non-dropping-particle":"","parse-names":false,"suffix":""}],"container-title":"Desalination","id":"ITEM-2","issue":"1-3","issued":{"date-parts":[["2008"]]},"page":"73-84","title":"Fluoride removal with extra low energy reverse osmosis membranes: Three years of large scale field experience in Finland","type":"article-journal","volume":"223"},"uris":["http://www.mendeley.com/documents/?uuid=e9568aba-3254-43c3-b9fe-b25e9595bffa"]}],"mendeley":{"formattedCitation":"(Lahermo et al. 1991; Sehn 2008)","plainTextFormattedCitation":"(Lahermo et al. 1991; Sehn 2008)","previouslyFormattedCitation":"(Lahermo et al. 1991; Sehn 2008)"},"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Lahermo et al. 1991; Sehn 2008)</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abo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gsd.2016.09.001","ISSN":"2352801X","abstract":"Groundwater is the major source of drinking water supply in the bulk of African urban and rural communities. However, groundwater in some parts of the African countries contains fluoride in concentrations exceeding the 1.5 mg/L permissible limit established by the WHO. No confirmed data are available on the number of people depending on groundwater with higher contents of fluoride, yet ~40% of the 680 million people living in the 13 countries of Sub-Sahara Africa are without access to safe water supplies. The number of people worldwide who depend on drinking groundwater which contains fluoride concentrations that exceed the WHO guideline of 1.5 mg/L is estimated as 200 million. The East Africa Rift valley often displays high groundwater's fluoride contents. This region originates in the Jordanian Valley in West Asia and extends southward through Sudan, Eritrea, Ethiopia, Kenya, Uganda, Tanzania, Malawi, and Mozambique. Fluoride presence in drinking water within desirable limits, benefits the healthy growth of both teeth and bones. In contrast, the chronic consumption of groundwater with fluoride contents above the WHO limit of 1.5 mg/L results in dental or skeletal fluorosis and other serious health effects. No comprehensive review is available on fluoride's groundwater status/contamination and available defluoridation methods in African countries. Therefore, the objective of this paper is to review the fluoride status in African countries, including its mobilization from rocks/minerals into drinking groundwater and its health and toxicological effects. The existing technologies in Africa for defluoridation have been analyzed. Literature data on the fluoride sorption behavior on commercial and other low cost adsorbents in Africa have been surveyed and discussed. Finally, recommendations for further research on presence of fluoride in groundwater and decontamination needs have been made.","author":[{"dropping-particle":"","family":"Kut","given":"Kwai Malak Kwai","non-dropping-particle":"","parse-names":false,"suffix":""},{"dropping-particle":"","family":"Sarswat","given":"Ankur","non-dropping-particle":"","parse-names":false,"suffix":""},{"dropping-particle":"","family":"Srivastava","given":"Anju","non-dropping-particle":"","parse-names":false,"suffix":""},{"dropping-particle":"","family":"Pittman","given":"Charles U.","non-dropping-particle":"","parse-names":false,"suffix":""},{"dropping-particle":"","family":"Mohan","given":"Dinesh","non-dropping-particle":"","parse-names":false,"suffix":""}],"container-title":"Groundwater for Sustainable Development","id":"ITEM-1","issue":"November","issued":{"date-parts":[["2016"]]},"page":"190-212","publisher":"Elsevier","title":"A review of fluoride in african groundwater and local remediation methods","type":"article-journal","volume":"2-3"},"uris":["http://www.mendeley.com/documents/?uuid=0dd7ea81-4d7f-4584-ac64-11f1ecf3752a"]}],"mendeley":{"formattedCitation":"(Kut et al. 2016)","plainTextFormattedCitation":"(Kut et al. 2016)","previouslyFormattedCitation":"(Kut et al. 201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ut et al. 201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bCs/>
                <w:sz w:val="24"/>
                <w:szCs w:val="24"/>
                <w:lang w:eastAsia="en-IN"/>
              </w:rPr>
              <w:t>Georg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4319/lo.1971.16.5.0806","ISBN":"9780415475570","ISSN":"19395590","author":[{"dropping-particle":"","family":"Windom","given":"Herbert L.","non-dropping-particle":"","parse-names":false,"suffix":""}],"container-title":"Limnology and Oceanography","id":"ITEM-1","issue":"5","issued":{"date-parts":[["1971","9","1"]]},"page":"806-810","publisher":"John Wiley &amp; Sons, Ltd","title":"Fluoride concentration in coastal and estuarine waters of Georgia","type":"article-journal","volume":"16"},"uris":["http://www.mendeley.com/documents/?uuid=3f97a90e-2691-3b37-b0b0-32c1d23615e2"]}],"mendeley":{"formattedCitation":"(Windom 1971)","plainTextFormattedCitation":"(Windom 1971)","previouslyFormattedCitation":"(Windom 1971)"},"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Windom 1971)</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ermany</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78/S1438-4639(04)70032-2","ISSN":"1438-4639","abstract":"In 1998, two cases of severe dental fluorosis in schoolchildren occurred in the Muenster region. These cases took place in one household, where fluoridated toothpaste, fluoridated salt, and fluoride tablets were consumed. Furthermore, the family used drinking water from its private well only. Analyses of the well water ordered by local health officials revealed very high amounts of fluoride, boron, and other electrolytes. This unusual combination of high amounts of fluoride and boron could also be found in the water of a great number of other private wells that are the only source for drinking water in this rural region of the Muensterland. Anthropogenic sources could be excluded. Because of this, the results of the water samples were collated to the specific geological situation in this area. In the Muenster region there are marl layers of the chalk era covered with quart-ernary sediments. The quarternary sediments are up to 10 to 20 metres thick and they usually conduct the groundwater. The marl contains high concentrations of fluoride and boron. In some places the groundwater has contact with these layers. To check the amount of fluoride and boron in the groundwater, indicator values were sought, which can give a hint of high contents of these trace elements. In this study the conductivity and acidity were identified as possible indicators of a high amount of fluoride and boron in the drinking water in this specific region. To work economically and efficiently, the drinking water should be checked for fluoride and boron on a regular basis only when these values are extraordinarily high. In the case of high concentrations, especially of fluoride, in the drinking water the persons concerned should be informed about their potential health risk, giving them the opportunity to optimise the total daily intake of fluoride.","author":[{"dropping-particle":"","family":"Queste","given":"Angela","non-dropping-particle":"","parse-names":false,"suffix":""},{"dropping-particle":"","family":"Lacombe","given":"Martin","non-dropping-particle":"","parse-names":false,"suffix":""},{"dropping-particle":"","family":"Hellmeier","given":"Wolfgang","non-dropping-particle":"","parse-names":false,"suffix":""},{"dropping-particle":"","family":"Hillermann","given":"Frank","non-dropping-particle":"","parse-names":false,"suffix":""},{"dropping-particle":"","family":"Bortulussi","given":"Bianca","non-dropping-particle":"","parse-names":false,"suffix":""},{"dropping-particle":"","family":"Kaup","given":"Markus","non-dropping-particle":"","parse-names":false,"suffix":""},{"dropping-particle":"","family":"Ott","given":"Klaus","non-dropping-particle":"","parse-names":false,"suffix":""},{"dropping-particle":"","family":"Mathys","given":"Werner","non-dropping-particle":"","parse-names":false,"suffix":""}],"container-title":"International Journal of Hygiene and Environmental Health","id":"ITEM-1","issue":"3","issued":{"date-parts":[["2001","1","1"]]},"page":"221-224","publisher":"Urban &amp; Fischer","title":"High concentrations of fluoride and boron in drinking water wells in the Muenster region - Results of a preliminary investigation","type":"article-journal","volume":"203"},"uris":["http://www.mendeley.com/documents/?uuid=bbd828a0-3189-3692-ba77-11e9d537d42b"]}],"mendeley":{"formattedCitation":"(Queste et al. 2001)","plainTextFormattedCitation":"(Queste et al. 2001)","previouslyFormattedCitation":"(Queste et al. 2001)"},"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Queste et al. 2001)</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Upper Regions of Ghan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JCONHYD.2012.08.002","ISSN":"0169-7722","abstract":"The presence of excess fluoride in groundwater in the Northern region of Ghana has resulted in the closure of many boreholes for drinking water supply to avoid the incidence of fluorosis and other related health effects. The fluoride concentration in 357 groundwater samples from the area ranged between 0.0 and 11.6mg/L, with a mean value of 1.13mg/L. Piper graphical classification, correlation coefficients, principal component analysis (PCA) and thermodynamic calculations were used as an approach to gain insight into the groundwater chemical composition and to help understand the dominant mechanisms influencing the occurrence of high fluoride waters. Spatial join procedure was used to examine the relationship between the underlying geology of the study area and fluoride distribution. Six groundwater types were identified for the area: Ca–Mg–HCO3, Ca–Mg–SO4, Na–Cl, Na–SO4, Na–HCO3 and mixed water type. PCA performed on the groundwater chemical data resulted in 4 principal components (PCs) explaining 72% of the data variance. The PCs represented the predominant processes controlling the groundwater chemistry in the study area which include; mineral dissolution reactions, ion exchange processes and evapotranspiration processes. PHREEQC calculations for saturation indices for the groundwater samples indicated they were largely saturated with respect to calcite and under-saturated with respect to fluorite, suggesting that dissolution of fluorite may be occurring in the areas where it is present. A review of the PCA results and an evaluation of the equilibrium state of the groundwater based on the saturation indices, suggest that some of the processes controlling the overall groundwater chemistry in the study area also influenced the fluoride enrichment. These predominant processes include the dissolution of the mineral fluorite, anion exchange processes (F−/OH−) involving clay minerals and evapotranspiration processes. Elevated fluoride levels in the study area were found to occur predominantly in the Saboba and Cheriponi districts and also in the Yendi, Nanumba North and South districts. These areas are underlain by the Middle Voltain formation (Obossom and Oti beds), comprising mainly of sandstone, limestone, conglomerate, shale, arkose and mudstone. Results of the hydrochemical analysis show that aside from the boreholes with elevated concentrations of fluoride (beyond 1.5mg/L), groundwater in the study area based on the parameters analyzed is generally c…","author":[{"dropping-particle":"","family":"Salifu","given":"A.","non-dropping-particle":"","parse-names":false,"suffix":""},{"dropping-particle":"","family":"Petrusevski","given":"B.","non-dropping-particle":"","parse-names":false,"suffix":""},{"dropping-particle":"","family":"Ghebremichael","given":"K.","non-dropping-particle":"","parse-names":false,"suffix":""},{"dropping-particle":"","family":"Buamah","given":"R.","non-dropping-particle":"","parse-names":false,"suffix":""},{"dropping-particle":"","family":"Amy","given":"G.","non-dropping-particle":"","parse-names":false,"suffix":""}],"container-title":"Journal of Contaminant Hydrology","id":"ITEM-1","issued":{"date-parts":[["2012","10","1"]]},"page":"34-44","publisher":"Elsevier","title":"Multivariate statistical analysis for fluoride occurrence in groundwater in the Northern region of Ghana","type":"article-journal","volume":"140-141"},"uris":["http://www.mendeley.com/documents/?uuid=e582316e-5e17-3801-a379-66f9a7bfd3a5"]}],"mendeley":{"formattedCitation":"(Salifu et al. 2012)","plainTextFormattedCitation":"(Salifu et al. 2012)","previouslyFormattedCitation":"(Salifu et al. 2012)"},"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Salifu et al. 2012)</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Bongo District</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DESAL.2011.05.044","ISSN":"0011-9164","abstract":"Bongo district in the Upper East Region of Ghana is noted for the high concentration of fluoride in its underground water bodies of which the people depend so much on to meet their drinking needs. As a result of this, majority of the people in the most endemic areas suffer from dental fluorosis, a problem that greatly affects their confidence when they move out of the district to other places. In finding a sustainable and cost effective solution to reducing the fluoride content of their underground waters before being used, a solar water distillation unit was built using local materials from Anaafobiisi. Results from test conducted on the purified water from the solar distiller showed a significant reduction in the levels of fluoride in the water. From an initial concentration of 20.6mg/l of fluoride in the water from a local borehole, this was reduced to an average of about 0.7mg/l which is below the WHO acceptable limit for fluoride in drinking water when the solar distillation unit was used to purify it. The solar distillation unit when installed as a decentralised system is an effective means of reducing the high fluoride contamination making the water safe for drinking.","author":[{"dropping-particle":"","family":"Antwi","given":"Edward","non-dropping-particle":"","parse-names":false,"suffix":""},{"dropping-particle":"","family":"Bensah","given":"Edem Cudjoe","non-dropping-particle":"","parse-names":false,"suffix":""},{"dropping-particle":"","family":"Ahiekpor","given":"Julius Cudjoe","non-dropping-particle":"","parse-names":false,"suffix":""}],"container-title":"Desalination","id":"ITEM-1","issue":"1-3","issued":{"date-parts":[["2011","9","1"]]},"page":"333-336","publisher":"Elsevier","title":"Use of solar water distiller for treatment of fluoride-contaminated water: The case of Bongo district of Ghana","type":"article-journal","volume":"278"},"uris":["http://www.mendeley.com/documents/?uuid=37777c78-d26f-3ea8-bdc7-3262b11140ae"]}],"mendeley":{"formattedCitation":"(Antwi et al. 2011)","plainTextFormattedCitation":"(Antwi et al. 2011)","previouslyFormattedCitation":"(Antwi et al. 2011)"},"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ntwi et al. 2011)</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Bolgatanga</w:t>
            </w:r>
            <w:proofErr w:type="spellEnd"/>
            <w:r w:rsidRPr="005541D0">
              <w:rPr>
                <w:rFonts w:ascii="Times New Roman" w:eastAsia="Times New Roman" w:hAnsi="Times New Roman" w:cs="Times New Roman"/>
                <w:sz w:val="24"/>
                <w:szCs w:val="24"/>
                <w:lang w:eastAsia="en-IN"/>
              </w:rPr>
              <w:t xml:space="preserve"> Area, Northern Ghan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002540050221","ISSN":"0943-0105","author":[{"dropping-particle":"","family":"Apambire","given":"W. B.","non-dropping-particle":"","parse-names":false,"suffix":""},{"dropping-particle":"","family":"Boyle","given":"D. R.","non-dropping-particle":"","parse-names":false,"suffix":""},{"dropping-particle":"","family":"Michel","given":"F. A.","non-dropping-particle":"","parse-names":false,"suffix":""}],"container-title":"Environmental Geology","id":"ITEM-1","issue":"1","issued":{"date-parts":[["1997","12","11"]]},"page":"13-24","publisher":"Springer-Verlag","title":"Geochemistry, genesis, and health implications of fluoriferous groundwaters in the upper regions of Ghana","type":"article-journal","volume":"33"},"uris":["http://www.mendeley.com/documents/?uuid=9af3815d-717a-3e47-a38f-48d0ed1ecd27"]}],"mendeley":{"formattedCitation":"(Apambire et al. 1997)","plainTextFormattedCitation":"(Apambire et al. 1997)","previouslyFormattedCitation":"(Apambire et al. 1997)"},"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pambire et al. 1997)</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hd w:val="clear" w:color="auto" w:fill="FCFCFC"/>
              <w:spacing w:after="120" w:line="360" w:lineRule="auto"/>
              <w:outlineLvl w:val="0"/>
              <w:rPr>
                <w:rFonts w:ascii="Times New Roman" w:eastAsia="Times New Roman" w:hAnsi="Times New Roman" w:cs="Times New Roman"/>
                <w:spacing w:val="2"/>
                <w:kern w:val="36"/>
                <w:sz w:val="24"/>
                <w:szCs w:val="24"/>
                <w:lang w:val="en" w:eastAsia="en-IN"/>
              </w:rPr>
            </w:pPr>
            <w:proofErr w:type="spellStart"/>
            <w:r w:rsidRPr="005541D0">
              <w:rPr>
                <w:rFonts w:ascii="Times New Roman" w:eastAsia="Times New Roman" w:hAnsi="Times New Roman" w:cs="Times New Roman"/>
                <w:spacing w:val="2"/>
                <w:kern w:val="36"/>
                <w:sz w:val="24"/>
                <w:szCs w:val="24"/>
                <w:lang w:val="en" w:eastAsia="en-IN"/>
              </w:rPr>
              <w:t>Vounargo</w:t>
            </w:r>
            <w:proofErr w:type="spellEnd"/>
            <w:r w:rsidRPr="005541D0">
              <w:rPr>
                <w:rFonts w:ascii="Times New Roman" w:eastAsia="Times New Roman" w:hAnsi="Times New Roman" w:cs="Times New Roman"/>
                <w:spacing w:val="2"/>
                <w:kern w:val="36"/>
                <w:sz w:val="24"/>
                <w:szCs w:val="24"/>
                <w:lang w:val="en" w:eastAsia="en-IN"/>
              </w:rPr>
              <w:t xml:space="preserve"> Area, </w:t>
            </w:r>
            <w:r w:rsidRPr="005541D0">
              <w:rPr>
                <w:rFonts w:ascii="Times New Roman" w:eastAsia="Times New Roman" w:hAnsi="Times New Roman" w:cs="Times New Roman"/>
                <w:bCs/>
                <w:sz w:val="24"/>
                <w:szCs w:val="24"/>
                <w:lang w:eastAsia="en-IN"/>
              </w:rPr>
              <w:t>Greece</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978-3-642-24076-8_24","author":[{"dropping-particle":"","family":"Karapanos","given":"E.","non-dropping-particle":"","parse-names":false,"suffix":""},{"dropping-particle":"","family":"Katsanou","given":"K.","non-dropping-particle":"","parse-names":false,"suffix":""},{"dropping-particle":"","family":"Karli","given":"A.","non-dropping-particle":"","parse-names":false,"suffix":""},{"dropping-particle":"","family":"Lambrakis","given":"N.","non-dropping-particle":"","parse-names":false,"suffix":""}],"container-title":"Advances in the Research of Aquatic Environment","id":"ITEM-1","issued":{"date-parts":[["2011"]]},"page":"201-209","publisher":"Springer Berlin Heidelberg","publisher-place":"Berlin, Heidelberg","title":"Evaluation of the geochemical conditions in the deep aquifer system in Vounargo area (SW Greece) based on hydrochemical data","type":"chapter"},"uris":["http://www.mendeley.com/documents/?uuid=729a965e-5a7c-31a1-b926-0db246cca170"]}],"mendeley":{"formattedCitation":"(Karapanos et al. 2011)","plainTextFormattedCitation":"(Karapanos et al. 2011)","previouslyFormattedCitation":"(Karapanos et al. 2011)"},"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arapanos et al. 2011)</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hd w:val="clear" w:color="auto" w:fill="FCFCFC"/>
              <w:spacing w:after="120" w:line="360" w:lineRule="auto"/>
              <w:outlineLvl w:val="0"/>
              <w:rPr>
                <w:rFonts w:ascii="Times New Roman" w:eastAsia="Times New Roman" w:hAnsi="Times New Roman" w:cs="Times New Roman"/>
                <w:spacing w:val="2"/>
                <w:kern w:val="36"/>
                <w:sz w:val="24"/>
                <w:szCs w:val="24"/>
                <w:lang w:val="en" w:eastAsia="en-IN"/>
              </w:rPr>
            </w:pPr>
            <w:proofErr w:type="spellStart"/>
            <w:r w:rsidRPr="005541D0">
              <w:rPr>
                <w:rFonts w:ascii="Times New Roman" w:eastAsia="Times New Roman" w:hAnsi="Times New Roman" w:cs="Times New Roman"/>
                <w:spacing w:val="2"/>
                <w:kern w:val="36"/>
                <w:sz w:val="24"/>
                <w:szCs w:val="24"/>
                <w:lang w:val="en" w:eastAsia="en-IN"/>
              </w:rPr>
              <w:t>Narssaq</w:t>
            </w:r>
            <w:proofErr w:type="spellEnd"/>
            <w:r w:rsidRPr="005541D0">
              <w:rPr>
                <w:rFonts w:ascii="Times New Roman" w:eastAsia="Times New Roman" w:hAnsi="Times New Roman" w:cs="Times New Roman"/>
                <w:spacing w:val="2"/>
                <w:kern w:val="36"/>
                <w:sz w:val="24"/>
                <w:szCs w:val="24"/>
                <w:lang w:val="en" w:eastAsia="en-IN"/>
              </w:rPr>
              <w:t>, Greenland</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ISSN":"0020-6539","PMID":"2753568","abstract":"The aim of this study was to describe the variations with time in the concentrations of fluoride in drinking water sources in Greenland, Kenya, Greece, Denmark and Ireland. Water samples were collected monthly and shipped to laboratories in Aarhus for electrometric analyses. In Narssaq, Greenland the fluoride concentration of a single piped water supply ranged from 0.3 to 2.8 ppm, the variations being related to climate, precipitation and temperature over the year. Water from the Athi River, Kenya had a fluoride content ranging from 0.3 to 1.2 ppm, the higher concentrations being associated with the dry seasons. The fluoride concentration in piped water from mountain rivers in Mourjes, Greece, ranged over the year between 1.3 to 2.0 ppm, the changes being apparently unrelated to rainfall. Marked variations in fluoride concentrations from 0.5 to over 3.5 ppm were observed in water from artesian wells in Assiros, Greece. In drinking waters from boreholes in Boennerup Strand, Denmark, fluoride concentrations ranged with time from 1.4 to 2.4 ppm, the variations being unrelated to climate or precipitation, while little variation in fluoride concentrations was found in water from boreholes in either Roedvig or Egens, Denmark. Water obtained from two sources of artificially fluoridated water supplies from Ireland showed considerable variations with time, although pooled samples indicated relatively constant levels over the year. The study indicates that the results of single fluoride ion measurement from any given source should not be taken as being a reliable indicator of fluoride exposure from drinking water.(ABSTRACT TRUNCATED AT 250 WORDS)","author":[{"dropping-particle":"","family":"Larsen","given":"M J","non-dropping-particle":"","parse-names":false,"suffix":""},{"dropping-particle":"","family":"Fejerskov","given":"O","non-dropping-particle":"","parse-names":false,"suffix":""},{"dropping-particle":"","family":"Bojen","given":"O","non-dropping-particle":"","parse-names":false,"suffix":""},{"dropping-particle":"","family":"Senderowitz","given":"F","non-dropping-particle":"","parse-names":false,"suffix":""},{"dropping-particle":"","family":"Lambrou","given":"D","non-dropping-particle":"","parse-names":false,"suffix":""},{"dropping-particle":"","family":"Manji","given":"F","non-dropping-particle":"","parse-names":false,"suffix":""},{"dropping-particle":"","family":"Hobdell","given":"M","non-dropping-particle":"","parse-names":false,"suffix":""}],"container-title":"International dental journal","id":"ITEM-1","issue":"2","issued":{"date-parts":[["1989","6"]]},"page":"140-6","title":"Fluctuation of fluoride concentrations in drinking waters: a collaborative study.","type":"article-journal","volume":"39"},"uris":["http://www.mendeley.com/documents/?uuid=5dac84be-b4c4-361d-b554-4996aa40a657"]}],"mendeley":{"formattedCitation":"(Larsen et al. 1989)","plainTextFormattedCitation":"(Larsen et al. 1989)","previouslyFormattedCitation":"(Larsen et al. 1989)"},"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Larsen et al. 1989)</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hAnsi="Times New Roman" w:cs="Times New Roman"/>
                <w:sz w:val="24"/>
                <w:szCs w:val="24"/>
              </w:rPr>
              <w:t>Hordaland</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 xml:space="preserve">ADDIN CSL_CITATION {"citationItems":[{"id":"ITEM-1","itemData":{"DOI":"10.3109/00016359609003549","ISSN":"00016357","abstract":"Groundwater may contain high concentrations of fluoride. In most countries, however, information on the fluoride content is scarce and anecdotal. The aim of the present study was to make a comprehensive assessment of F- in the groundwater of a representative area of Norway, thereby establishing a more solid basis for appropriate health counseling. Relevant technical information was collected, together with water samples from 1063 underground water sources in 31 municipalities in the county of Hordaland. One thousand and two water samples were analyzed for F- and pH with an F--selective electrode and a pH electrode, respectively. Mean F- was 0.30 mg/1 (range, &lt; 0.02-9.48). Fourteen per cent of the wells contained water with F- levels </w:instrText>
            </w:r>
            <w:r w:rsidR="00D64DAD">
              <w:rPr>
                <w:rFonts w:ascii="Cambria Math" w:eastAsia="Times New Roman" w:hAnsi="Cambria Math" w:cs="Cambria Math"/>
                <w:sz w:val="24"/>
                <w:szCs w:val="24"/>
                <w:lang w:eastAsia="en-IN"/>
              </w:rPr>
              <w:instrText>⩽</w:instrText>
            </w:r>
            <w:r w:rsidR="00D64DAD">
              <w:rPr>
                <w:rFonts w:ascii="Times New Roman" w:eastAsia="Times New Roman" w:hAnsi="Times New Roman" w:cs="Times New Roman"/>
                <w:sz w:val="24"/>
                <w:szCs w:val="24"/>
                <w:lang w:eastAsia="en-IN"/>
              </w:rPr>
              <w:instrText>0.50 mg/1. In three municipalities well water had a mean F- concentration &gt; 0.70 mg/1; in one instance the mean was as high as 1.45 mg/1. In 10 municipalities maximum F- values were &gt; 1.50 mg/1. F- values showed a positive correlation with the pH of the water and the depth of...","author":[{"dropping-particle":"","family":"Bårdsen","given":"Asgeir","non-dropping-particle":"","parse-names":false,"suffix":""},{"dropping-particle":"","family":"Bjorvatn","given":"Kjell","non-dropping-particle":"","parse-names":false,"suffix":""},{"dropping-particle":"","family":"Selvig","given":"Knut A.","non-dropping-particle":"","parse-names":false,"suffix":""}],"container-title":"Acta Odontologica Scandinavica","id":"ITEM-1","issue":"6","issued":{"date-parts":[["1996","1","2"]]},"page":"343-347","publisher":"Taylor &amp; Francis","title":"Variability in fluoride content of subsurface water reservoirs","type":"article-journal","volume":"54"},"uris":["http://www.mendeley.com/documents/?uuid=a1662a47-1d06-382c-bc30-0806a71878c3"]}],"mendeley":{"formattedCitation":"(Bårdsen et al. 1996)","plainTextFormattedCitation":"(Bårdsen et al. 1996)","previouslyFormattedCitation":"(Bårdsen et al. 199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Bårdsen et al. 199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hAnsi="Times New Roman" w:cs="Times New Roman"/>
                <w:sz w:val="24"/>
                <w:szCs w:val="24"/>
              </w:rPr>
              <w:t>Assam, Ind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abstract":"Vol. 1-3 have subtitle: Science in the making; - a monthly journal of science; - a fortnightly journal of research.","author":[{"dropping-particle":"","family":"Chakraborti","given":"D.","non-dropping-particle":"","parse-names":false,"suffix":""},{"dropping-particle":"","family":"Chanda","given":"C. R.","non-dropping-particle":"","parse-names":false,"suffix":""},{"dropping-particle":"","family":"Samanta","given":"G.","non-dropping-particle":"","parse-names":false,"suffix":""},{"dropping-particle":"","family":"Chowdhury","given":"U. K.","non-dropping-particle":"","parse-names":false,"suffix":""},{"dropping-particle":"","family":"Mukherjee","given":"S. C.","non-dropping-particle":"","parse-names":false,"suffix":""},{"dropping-particle":"","family":"Pal","given":"A. B.","non-dropping-particle":"","parse-names":false,"suffix":""},{"dropping-particle":"","family":"Sharma","given":"B.","non-dropping-particle":"","parse-names":false,"suffix":""},{"dropping-particle":"","family":"Mahanta","given":"K. J.","non-dropping-particle":"","parse-names":false,"suffix":""},{"dropping-particle":"","family":"Ahmed","given":"H. A.","non-dropping-particle":"","parse-names":false,"suffix":""},{"dropping-particle":"","family":"Sing","given":"B.","non-dropping-particle":"","parse-names":false,"suffix":""}],"container-title":"Current Science","id":"ITEM-1","issue":"12","issued":{"date-parts":[["2000"]]},"page":"1421-1423","publisher":"Current Science Association","title":"Fluorosis in Assam, India.","type":"article-journal","volume":"78"},"uris":["http://www.mendeley.com/documents/?uuid=07fa8aef-ef9c-395e-bf94-98088c77c085"]}],"mendeley":{"formattedCitation":"(Chakraborti et al. 2000)","plainTextFormattedCitation":"(Chakraborti et al. 2000)","previouslyFormattedCitation":"(Chakraborti et al. 2000)"},"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Chakraborti et al. 2000)</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hAnsi="Times New Roman" w:cs="Times New Roman"/>
                <w:sz w:val="24"/>
                <w:szCs w:val="24"/>
              </w:rPr>
              <w:t xml:space="preserve">Rajasthan, </w:t>
            </w:r>
            <w:r w:rsidRPr="005541D0">
              <w:rPr>
                <w:rFonts w:ascii="Times New Roman" w:eastAsia="Times New Roman" w:hAnsi="Times New Roman" w:cs="Times New Roman"/>
                <w:bCs/>
                <w:sz w:val="24"/>
                <w:szCs w:val="24"/>
                <w:lang w:eastAsia="en-IN"/>
              </w:rPr>
              <w:t>Ind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2594-009-0062-4","ISBN":"0016-7622","ISSN":"00167622","PMID":"45","abstract":"High fluoride in groundwater has been reported from many parts of India. However, a systematic study is required to understand the behaviour of fluoride in natural water in terms of local hydrogeological setting, climatic conditions and agricultural practices. Present study is an attempt to assess hydrogeochemistry of groundwater in Ajmer district in Rajasthan to understand the fluoride abundance in groundwater and to deduce the chemical parameters responsible for the dissolution activity of fluoride. Ajmer district falls in the semi-arid tract of central Rajasthan and is geologically occupied by Precambrian rocks (granites, pegmatites, gneisses, schists etc) where groundwater occurs under unconfined condition. A total of 153 well-water samples, representing an area of 8481 km 2 (further subdivided into eight blocks), were collected and chemically analyzed. The results of chemical analyses (pre-monsoon 2004) show fluoride abundance in the range of 0.12 to 16.9 mg/l with 66% of the samples in excess of permissible limit of 1.5 mg/1. Presence of fluoride bearing minerals in the host rock, the chemical properties like decomposition, dissociation and dissolution and their interaction with water is considered to be the main cause for fluoride in groundwater. Chemical weathering under arid to semi-arid conditions with relatively high alkalinity favours high concentration of fluoride in groundwater. Dental and skeletal fluorosis are prevalent in the study area which can be related to the usage of high fluoride groundwater for drinking. The suggested remedial measures to reduce fluoride pollution in groundwater include dilution by blending, artificial recharge, efficient irrigation practices and well construction. © Geol. Soc. India.","author":[{"dropping-particle":"","family":"Vikas","given":"C.","non-dropping-particle":"","parse-names":false,"suffix":""},{"dropping-particle":"","family":"Kushwaha","given":"R. K.","non-dropping-particle":"","parse-names":false,"suffix":""},{"dropping-particle":"","family":"Pandit","given":"M. K.","non-dropping-particle":"","parse-names":false,"suffix":""}],"container-title":"Journal of the Geological Society of India","id":"ITEM-1","issue":"6","issued":{"date-parts":[["2009","6","14"]]},"page":"773-784","publisher":"Springer-Verlag","title":"Hydrochemical status of groundwater in district Ajmer (nw India) with reference to fluoride distribution","type":"article-journal","volume":"73"},"uris":["http://www.mendeley.com/documents/?uuid=6015abb5-12f0-337d-abc7-ef042867230b"]}],"mendeley":{"formattedCitation":"(Vikas et al. 2009)","plainTextFormattedCitation":"(Vikas et al. 2009)","previouslyFormattedCitation":"(Vikas et al. 2009a)"},"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00D64DAD" w:rsidRPr="00D64DAD">
              <w:rPr>
                <w:rFonts w:ascii="Times New Roman" w:eastAsia="Times New Roman" w:hAnsi="Times New Roman" w:cs="Times New Roman"/>
                <w:noProof/>
                <w:sz w:val="24"/>
                <w:szCs w:val="24"/>
                <w:lang w:eastAsia="en-IN"/>
              </w:rPr>
              <w:t>(Vikas et al. 2009)</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hAnsi="Times New Roman" w:cs="Times New Roman"/>
                <w:sz w:val="24"/>
                <w:szCs w:val="24"/>
              </w:rPr>
              <w:t xml:space="preserve">Agra, </w:t>
            </w:r>
            <w:r w:rsidRPr="005541D0">
              <w:rPr>
                <w:rFonts w:ascii="Times New Roman" w:eastAsia="Times New Roman" w:hAnsi="Times New Roman" w:cs="Times New Roman"/>
                <w:bCs/>
                <w:sz w:val="24"/>
                <w:szCs w:val="24"/>
                <w:lang w:eastAsia="en-IN"/>
              </w:rPr>
              <w:t>Ind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23/A:1006117604763","ISBN":"0278-095X","ISSN":"01676369","PMID":"25","abstract":"Nonlinear buckling behavior of stiffened composite B-Al plates was analyzed by means of finite element analysis (FEA) method. In the method, the composite material was taken as B matrix into which Al fibers were embedded in different configurations. The laminated B-Al material in the form of rectangular plates was subjected to lateral compressive loading. It is observed that stiffeners have significant effect on the buckling behavior of plates under compressive loading and for various geometrical configurations. The stiffeners used in the modeling are one-sided and have rectangular cross-sections. It is found that there are physically important loading intervals and the critical buckling modes make transitions back and forth between stable and unstable states. Bifurcation buckling regions resulting from various configurations of fiber orientations and different plate aspect ratios are determined. The whole analysis is performed by using ANSYS finite element computations. Only the buckling patterns of stiffened plate configurations under simply supported boundary conditions are studied. Distributions of compressive stresses (σx) vs in-plane contractions (u) and compressive stresses (σx) vs out-of plane deflections (δ) are obtained. Nonlinear analysis of the C2 fiber configuration yields the safest critical buckling stress amongst C1, C2, C3 and C4 configurations. It is concluded that FEA method for the nonlinear buckling analysis generates accurate results. © 2014 The Nonferrous Metals Society of China.","author":[{"dropping-particle":"","family":"Gupta","given":"M. K.","non-dropping-particle":"","parse-names":false,"suffix":""},{"dropping-particle":"","family":"Singh","given":"Vibha","non-dropping-particle":"","parse-names":false,"suffix":""},{"dropping-particle":"","family":"Rajwanshi","given":"Poonam","non-dropping-particle":"","parse-names":false,"suffix":""},{"dropping-particle":"","family":"Agarwal","given":"Meetu","non-dropping-particle":"","parse-names":false,"suffix":""},{"dropping-particle":"","family":"Rai","given":"Kavita","non-dropping-particle":"","parse-names":false,"suffix":""},{"dropping-particle":"","family":"Srivastava","given":"Shalini","non-dropping-particle":"","parse-names":false,"suffix":""},{"dropping-particle":"","family":"Shrivastav","given":"Rohit","non-dropping-particle":"","parse-names":false,"suffix":""},{"dropping-particle":"","family":"Dass","given":"Sahab","non-dropping-particle":"","parse-names":false,"suffix":""}],"container-title":"Environmental Monitoring and Assessment","id":"ITEM-1","issue":"3","issued":{"date-parts":[["1999"]]},"page":"275-285","publisher":"Kluwer Academic Publishers","title":"Groundwater quality assessment of Tehsil Kheragarh, Agra (India) with special reference to fluoride","type":"article-journal","volume":"59"},"uris":["http://www.mendeley.com/documents/?uuid=fbcec91a-3f25-3039-a2d8-9d4902558cbf"]}],"mendeley":{"formattedCitation":"(Gupta et al. 1999)","plainTextFormattedCitation":"(Gupta et al. 1999)","previouslyFormattedCitation":"(Gupta et al. 1999)"},"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Gupta et al. 1999)</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hAnsi="Times New Roman" w:cs="Times New Roman"/>
                <w:sz w:val="24"/>
                <w:szCs w:val="24"/>
              </w:rPr>
              <w:lastRenderedPageBreak/>
              <w:t xml:space="preserve">Haryana, </w:t>
            </w:r>
            <w:r w:rsidRPr="005541D0">
              <w:rPr>
                <w:rFonts w:ascii="Times New Roman" w:eastAsia="Times New Roman" w:hAnsi="Times New Roman" w:cs="Times New Roman"/>
                <w:bCs/>
                <w:sz w:val="24"/>
                <w:szCs w:val="24"/>
                <w:lang w:eastAsia="en-IN"/>
              </w:rPr>
              <w:t>Ind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JHAZMAT.2003.09.007","ISSN":"0304-3894","abstract":"The fluoride concentration in underground water was determined in four villages of Jind district of Haryana state (India) where it is the only source of drinking water. Various other water quality parameters such as pH, electrical conductivity, total dissolved salts, total hardness, total alkalinity as well as sodium, potassium, calcium, magnesium, carbonate, bicarbonate, chloride and sulfate concentrations were also measured. A systematic calculation of correlation coefficients among different physico-chemical parameters was performed. The analytical results indicated considerable variations among the analyzed samples with respect to their chemical composition. Majority of the samples do not comply with Indian as well as WHO standards for most of the water quality parameters measured. The fluoride concentration in the underground water of these villages varied from 0.3 to 6.9mg/l, causing dental fluorosis among people especially children of these villages. Overall water quality was found unsatisfactory for drinking purposes without any prior treatment except at eight locations out of 60.","author":[{"dropping-particle":"","family":"Meenakshi","given":"","non-dropping-particle":"","parse-names":false,"suffix":""},{"dropping-particle":"","family":"Garg","given":"V.K","non-dropping-particle":"","parse-names":false,"suffix":""},{"dropping-particle":"","family":"Kavita","given":"","non-dropping-particle":"","parse-names":false,"suffix":""},{"dropping-particle":"","family":"Renuka","given":"","non-dropping-particle":"","parse-names":false,"suffix":""},{"dropping-particle":"","family":"Malik","given":"Anju","non-dropping-particle":"","parse-names":false,"suffix":""}],"container-title":"Journal of Hazardous Materials","id":"ITEM-1","issue":"1","issued":{"date-parts":[["2004","1","2"]]},"page":"85-97","publisher":"Elsevier","title":"Groundwater quality in some villages of Haryana, India: focus on fluoride and fluorosis","type":"article-journal","volume":"106"},"uris":["http://www.mendeley.com/documents/?uuid=700944b8-cc9a-367a-b33c-f63283f6a22f"]}],"mendeley":{"formattedCitation":"(Meenakshi et al. 2004)","plainTextFormattedCitation":"(Meenakshi et al. 2004)","previouslyFormattedCitation":"(Meenakshi et al. 2004)"},"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Meenakshi et al. 2004)</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hAnsi="Times New Roman" w:cs="Times New Roman"/>
                <w:sz w:val="24"/>
                <w:szCs w:val="24"/>
              </w:rPr>
              <w:t xml:space="preserve">Tamil Nadu, </w:t>
            </w:r>
            <w:r w:rsidRPr="005541D0">
              <w:rPr>
                <w:rFonts w:ascii="Times New Roman" w:eastAsia="Times New Roman" w:hAnsi="Times New Roman" w:cs="Times New Roman"/>
                <w:bCs/>
                <w:sz w:val="24"/>
                <w:szCs w:val="24"/>
                <w:lang w:eastAsia="en-IN"/>
              </w:rPr>
              <w:t>Ind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0661-008-0664-0","ISSN":"0167-6369","PMID":"19101813","abstract":"A total of 60 drinking water samples collected from Erode district, Tamilnadu, India were analysed for fluoride contamination, besides water quality parameters such as pH, electrical conductivity, total dissolved solids, total alkalinity, total hardness, fluoride, bicarbonates, calcium, magnesium, nitrate, sulphate, phosphate, sodium and potassium. The results obtained were found to exceed the permissible limits. The concentration of fluoride in the water samples ranged between 0.5 and 8.2 mg/l and revealed that 80% of the water samples contain fluoride above the maximum permissible limit. Similarly, the concentrations of nitrate, hardness, calcium and magnesium in some samples were also more than the permissible level. Pearson's correlation coefficient among the parameters showed a positive correlation of fluoride with total hardness and calcium. It is inferred from the study that these water sources can be used for potable purpose only after prior treatment.","author":[{"dropping-particle":"","family":"Karthikeyan","given":"K.","non-dropping-particle":"","parse-names":false,"suffix":""},{"dropping-particle":"","family":"Nanthakumar","given":"K.","non-dropping-particle":"","parse-names":false,"suffix":""},{"dropping-particle":"","family":"Velmurugan","given":"P.","non-dropping-particle":"","parse-names":false,"suffix":""},{"dropping-particle":"","family":"Tamilarasi","given":"S.","non-dropping-particle":"","parse-names":false,"suffix":""},{"dropping-particle":"","family":"Lakshmanaperumalsamy","given":"P.","non-dropping-particle":"","parse-names":false,"suffix":""}],"container-title":"Environmental Monitoring and Assessment","id":"ITEM-1","issue":"1-4","issued":{"date-parts":[["2010","1","20"]]},"page":"141-155","title":"Prevalence of certain inorganic constituents in groundwater samples of Erode district, Tamilnadu, India, with special emphasis on fluoride, fluorosis and its remedial measures","type":"article-journal","volume":"160"},"uris":["http://www.mendeley.com/documents/?uuid=281ddef0-5f93-3b61-9f9c-5624661d57fc"]}],"mendeley":{"formattedCitation":"(Karthikeyan et al. 2010)","plainTextFormattedCitation":"(Karthikeyan et al. 2010)","previouslyFormattedCitation":"(Karthikeyan et al. 2010)"},"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arthikeyan et al. 2010)</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 xml:space="preserve">Orissa, </w:t>
            </w:r>
            <w:r w:rsidRPr="005541D0">
              <w:rPr>
                <w:rFonts w:ascii="Times New Roman" w:eastAsia="Times New Roman" w:hAnsi="Times New Roman" w:cs="Times New Roman"/>
                <w:bCs/>
                <w:sz w:val="24"/>
                <w:szCs w:val="24"/>
                <w:lang w:eastAsia="en-IN"/>
              </w:rPr>
              <w:t>Ind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ISSN":"2049-8373","abstract":"The Patripal Panchayat Balasore , District Odisha , India , has been recognised as a fluoride affected area . The survey indicates that many of the people in this region of Odisha have either dental or skeletal fluorosis . The high concentration of fluoride in the water resources in some localities such as in the Nuagan , Chakulia , Baharda , Kuanrpur of Patripal Panchayat are of great concern . A study has been carried out for the determination of fluoride in drinking water at various villages of Patripal Panchayat , Balasore District , Odisha . Fluoride was determined by using SPAND reagent and acid zirconium chloride by spectrophotometer at 570 nm . The value ranges from 0 . 6 mg / L to 5 . 83 mg / L . Most of the villages have higher concentration of fluoride than suggested by WHO and BIS and most of the people were affected by fluorosis like dental fluorosis or skeletal fluorosis . After the analysis of samples in this region , it was found that 70 percent of villagers are prone to fluorosis which caused by excess fluoride concentration in drinking water .","author":[{"dropping-particle":"","family":"Das","given":"Kausik Kumar","non-dropping-particle":"","parse-names":false,"suffix":""},{"dropping-particle":"","family":"Panigrahi","given":"Tanuja","non-dropping-particle":"","parse-names":false,"suffix":""},{"dropping-particle":"","family":"Panda","given":"R B","non-dropping-particle":"","parse-names":false,"suffix":""}],"container-title":"Journal of Environment","id":"ITEM-1","issue":"02","issued":{"date-parts":[["2012"]]},"page":"33-39","title":"Occurrence of fluoride in groundwater of Patripal panchayat in Balasore district, Odisha , India","type":"article-journal","volume":"01"},"uris":["http://www.mendeley.com/documents/?uuid=b4acbd43-db28-3c92-8cdb-d09704b490e2"]}],"mendeley":{"formattedCitation":"(Das et al. 2012)","plainTextFormattedCitation":"(Das et al. 2012)","previouslyFormattedCitation":"(Das et al. 2012)"},"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Das et al. 2012)</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Madhya Pradesh, Ind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111/1755-6724.12139","ISBN":"1755-6724","ISSN":"17556724","abstract":"The aim of the present study is to locate and decipher the groundwater quality, types, and hydrogeochemical reactions, which are responsible for elevated concentration of fluoride in the Chhindwara district in Madhya Pradesh, India. Groundwater samples, quality data and other ancillary information were collected for 26 villages in the Chhindwara District, M.P. India during May 2006. The saturation index was computed for the selected samples in the region, which suggest that generally most of the minerals are saturated with respect to water. The concentration of fluoride in the region varies from 0.6 to 4.74 mg/l, which is much higher as per the national and international water quality standards. The study also reveals that the fluoride bearing rock formations are the main source of the higher concentration of fluoride in groundwater along with the conjuncture of land use change. Moreover, the area is a hard rock terrain and consists of fractured granites and amygdaloidal and highly jointed compact basalt acting as good aquifer, which is probably enriching the high content of fluoride in groundwater. High concentration of fluoride is found in deeper level of groundwater and it is possible due to rock-water interaction, which requires further detailed investigation. The highly alkaline conditions indicate fluorite dissolution, which works as a major process for higher concentration of fluoride in the study area. The results of this study will ultimately help in the identification of risk areas and taking measures to mitigate negative impacts related to fluoride pollution and toxicity.","author":[{"dropping-particle":"","family":"Thakur","given":"Jay Krishna","non-dropping-particle":"","parse-names":false,"suffix":""},{"dropping-particle":"","family":"Singh","given":"Prafiill","non-dropping-particle":"","parse-names":false,"suffix":""},{"dropping-particle":"","family":"Singh","given":"Sudhir Kumar","non-dropping-particle":"","parse-names":false,"suffix":""},{"dropping-particle":"","family":"Bhaghel","given":"Bijendra","non-dropping-particle":"","parse-names":false,"suffix":""}],"container-title":"Acta Geologica Sinica","id":"ITEM-1","issue":"5","issued":{"date-parts":[["2013","10"]]},"page":"1421-1433","publisher":"Wiley/Blackwell (10.1111)","title":"Geochemical modelling of fluoride concentration in hard rock terrain of Madhya Pradesh, India","type":"article-journal","volume":"87"},"uris":["http://www.mendeley.com/documents/?uuid=d180915a-fc7a-3e32-ba38-4f95bb9d9d46"]}],"mendeley":{"formattedCitation":"(Thakur et al. 2013)","plainTextFormattedCitation":"(Thakur et al. 2013)","previouslyFormattedCitation":"(Thakur et al.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Thakur et al.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hAnsi="Times New Roman" w:cs="Times New Roman"/>
                <w:sz w:val="24"/>
                <w:szCs w:val="24"/>
              </w:rPr>
            </w:pPr>
            <w:proofErr w:type="spellStart"/>
            <w:r w:rsidRPr="005541D0">
              <w:rPr>
                <w:rFonts w:ascii="Times New Roman" w:eastAsia="Times New Roman" w:hAnsi="Times New Roman" w:cs="Times New Roman"/>
                <w:bCs/>
                <w:sz w:val="24"/>
                <w:szCs w:val="24"/>
                <w:lang w:eastAsia="en-IN"/>
              </w:rPr>
              <w:t>Asembagus</w:t>
            </w:r>
            <w:proofErr w:type="spellEnd"/>
            <w:r w:rsidRPr="005541D0">
              <w:rPr>
                <w:rFonts w:ascii="Times New Roman" w:eastAsia="Times New Roman" w:hAnsi="Times New Roman" w:cs="Times New Roman"/>
                <w:bCs/>
                <w:sz w:val="24"/>
                <w:szCs w:val="24"/>
                <w:lang w:eastAsia="en-IN"/>
              </w:rPr>
              <w:t>, Indones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46/j.1365-263X.2002.00398.x","ISBN":"0960-7439","ISSN":"09607439","PMID":"12452983","abstract":"OBJECTIVES: The aim of this study was to determine the prevalence and severity of dental fluorosis and caries in a fluorosis endemic area, with fluoride content in drinking water ranging from 0.51 to 3.15 ppm.\\n\\nMATERIALS AND METHODS: Children (n = 474), aged 6-12 years, were randomly selected from one primary school in each of ten villages in the subdistrict of Asembagus. The villages were grouped into four according to the fluoride content in the drinking water: Group A: 0.41-0.50; Group B: 0.73-0.90; Group C: 2.01-2.41 and Group D: 3.07-3.25. Fluorosis examination used Bischoff's modification (1976), which was based on Dean's classifications, and caries was scored according to WHO standard 1997.\\n\\nRESULTS: D(T) from Group A to D increased from 0.46, 0.55, 0.66 to 1.03; while d(T) decreased from 0.89, 0.87, 0.86 to 0.32. CFI increased from 1.36, 1.67, 2.03 to 1.80. Kruskal-Wallis one-way ANOVA was significant for the relationship between fluoride water content and CFI, D(T), and d(T). There was no significant linear relationship between fluoride water content and D(T) or d(T), but there was a positive correlation with CFI. Caries prevalence in the subdistrict was 62% for permanent teeth and 68% for primary teeth. Fluorosis prevalence was 96% with a mean CFI of 1.71.\\n\\nCONCLUSIONS: The high CFI values of 1.36 and 1.67 in villages A and B may relate to the main side-dishes eaten in the two villages. Of these, 88% contained fish, 68% dried salted fish and 61% a type of shellfish gathered locally.","author":[{"dropping-particle":"","family":"Budipramana","given":"E. S.","non-dropping-particle":"","parse-names":false,"suffix":""},{"dropping-particle":"","family":"Hapsoro","given":"A.","non-dropping-particle":"","parse-names":false,"suffix":""},{"dropping-particle":"","family":"Irmawati","given":"E. S.","non-dropping-particle":"","parse-names":false,"suffix":""},{"dropping-particle":"","family":"Kuntari","given":"S.","non-dropping-particle":"","parse-names":false,"suffix":""}],"container-title":"International Journal of Paediatric Dentistry","id":"ITEM-1","issue":"6","issued":{"date-parts":[["2002","12","11"]]},"page":"415-422","publisher":"John Wiley &amp; Sons, Ltd (10.1111)","title":"Dental fluorosis and caries prevalence in the fluorosis endemic area of Asembagus, Indonesia","type":"article-journal","volume":"12"},"uris":["http://www.mendeley.com/documents/?uuid=00f49364-ea79-30fc-b4c6-645de358a89b"]}],"mendeley":{"formattedCitation":"(Budipramana et al. 2002)","plainTextFormattedCitation":"(Budipramana et al. 2002)","previouslyFormattedCitation":"(Budipramana et al. 2002)"},"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Budipramana et al. 2002)</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hAnsi="Times New Roman" w:cs="Times New Roman"/>
                <w:sz w:val="24"/>
                <w:szCs w:val="24"/>
              </w:rPr>
              <w:t>Indones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scitotenv.2004.12.007","ISSN":"00489697","PMID":"15993682","abstract":"The Asembagus irrigation area (East Java, Indonesia) receives a high input of fluoride (F) via surface water that partially originates from the hyperacid crater lake of the Ijen volcano. Endemic dental fluorosis among local residents has been ascribed to F in water wells. In this study, the total F intake by children and adults was estimated, based on concentrations in well waters and foods throughout the area. These values were compared with the Lowest Observed Adverse Effect Level (LOAEL) for dental fluorosis among children and skeletal fluorosis among adults. Fluorosis hazard maps were prepared, identifying the most hazardous locations in the area. It was concluded that there is not only a high risk of dental fluorosis, but also of skeletal fluorosis. Based on the total daily intake, the lowest F concentration in drinking water that poses a risk of developing fluorosis is approximately 0.5 mg/l for dental fluorosis and 1.1 mg/l for skeletal fluorosis. This is below 1.5 mg/l, which is both the guideline value for drinking water from the World Health Organization (WHO) and the Indonesian drinking water standard. This is the first documented case of human health problems that may be directly associated with natural pollutants originating from a volcano-hosted crater lake. © 2004 Elsevier B.V. All rights reserved.","author":[{"dropping-particle":"","family":"Heikens","given":"Alex","non-dropping-particle":"","parse-names":false,"suffix":""},{"dropping-particle":"","family":"Sumarti","given":"Sri","non-dropping-particle":"","parse-names":false,"suffix":""},{"dropping-particle":"","family":"Bergen","given":"Manfred","non-dropping-particle":"Van","parse-names":false,"suffix":""},{"dropping-particle":"","family":"Widianarko","given":"Budi","non-dropping-particle":"","parse-names":false,"suffix":""},{"dropping-particle":"","family":"Fokkert","given":"Luuk","non-dropping-particle":"","parse-names":false,"suffix":""},{"dropping-particle":"","family":"Leeuwen","given":"Kees","non-dropping-particle":"Van","parse-names":false,"suffix":""},{"dropping-particle":"","family":"Seinen","given":"Willem","non-dropping-particle":"","parse-names":false,"suffix":""}],"container-title":"Science of the Total Environment","id":"ITEM-1","issue":"1-3","issued":{"date-parts":[["2005","6","15"]]},"page":"56-69","publisher":"Elsevier","title":"The impact of the hyperacid Ijen Crater Lake: Risks of excess fluoride to human health","type":"article-journal","volume":"346"},"uris":["http://www.mendeley.com/documents/?uuid=1869d72e-3305-3949-8542-af7198b8dc34"]}],"mendeley":{"formattedCitation":"(Heikens et al. 2005)","plainTextFormattedCitation":"(Heikens et al. 2005)","previouslyFormattedCitation":"(Heikens et al. 2005)"},"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Heikens et al. 2005)</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hAnsi="Times New Roman" w:cs="Times New Roman"/>
                <w:sz w:val="24"/>
                <w:szCs w:val="24"/>
              </w:rPr>
              <w:t>Maku</w:t>
            </w:r>
            <w:proofErr w:type="spellEnd"/>
            <w:r w:rsidRPr="005541D0">
              <w:rPr>
                <w:rFonts w:ascii="Times New Roman" w:hAnsi="Times New Roman" w:cs="Times New Roman"/>
                <w:sz w:val="24"/>
                <w:szCs w:val="24"/>
              </w:rPr>
              <w:t xml:space="preserve">, </w:t>
            </w:r>
            <w:r w:rsidRPr="005541D0">
              <w:rPr>
                <w:rFonts w:ascii="Times New Roman" w:eastAsia="Times New Roman" w:hAnsi="Times New Roman" w:cs="Times New Roman"/>
                <w:sz w:val="24"/>
                <w:szCs w:val="24"/>
                <w:lang w:eastAsia="en-IN"/>
              </w:rPr>
              <w:t>Ir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00254-007-1163-2","ISSN":"0943-0105","author":[{"dropping-particle":"","family":"Asghari Moghaddam","given":"Asghar","non-dropping-particle":"","parse-names":false,"suffix":""},{"dropping-particle":"","family":"Fijani","given":"Elham","non-dropping-particle":"","parse-names":false,"suffix":""}],"container-title":"Environmental Geology","id":"ITEM-1","issue":"2","issued":{"date-parts":[["2008","11","3"]]},"page":"281-287","publisher":"Springer-Verlag","title":"Distribution of fluoride in groundwater of Maku area, northwest of Iran","type":"article-journal","volume":"56"},"uris":["http://www.mendeley.com/documents/?uuid=eb7a47db-3159-3ae9-9a22-68e7a8462854"]}],"mendeley":{"formattedCitation":"(Asghari Moghaddam and Fijani 2008)","plainTextFormattedCitation":"(Asghari Moghaddam and Fijani 2008)","previouslyFormattedCitation":"(Asghari Moghaddam and Fijani 2008)"},"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sghari Moghaddam and Fijani 2008)</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Isfahan, Ir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2011-018-1418-7","ISSN":"15590720","PMID":"29943372","abstract":"A systematic review, meta-analysis, and non-carcinogenic risk considering fluoride content of drinking water resources of 31 provinces of Iran among some international databases such as Science Direct, Scopus, PubMed, and national databases including SID and Irandoc (2011 to July 2017) were conducted. In this context, 10 articles (40 studies) with 1706 samples were included in meta-analyses and risk assessment studies. The pooled concentration of fluoride in the cold, mild, and warm weather provinces were calculated as 0.39 mg/L (95% CI 0.32-0.48 mg/L), 0.52 (95% CI 0.43-0.61 mg/L), and 0.75 (95% CI 0.56-0.94 mg/L), respectively. The pooled concentration of fluoride in Iranian drinking water resources was 0.51 (95% CI 0.45-0.57 mg/L). The minimum and maximum concentrations of fluoride content were related to Kermanshah (0.19 mg/L) and Kerman (1.13 mg/L) provinces, respectively. The HQ of fluoride in the children and adults were 0.462 and 0.077, respectively as children are more vulnerable than adults. The HQ for children and adults was lower than 1 value. Therefore, there is no considerable non-carcinogenic risk for consumers due to drinking water in Iran. Although the non-carcinogenic of fluoride in drinking water was not significant, fluoride entry from other sources, such as food or inhalation, could endanger the health of the residents of Kerman and Bushehr provinces.","author":[{"dropping-particle":"","family":"Keramati","given":"Hassan","non-dropping-particle":"","parse-names":false,"suffix":""},{"dropping-particle":"","family":"Miri","given":"Ali","non-dropping-particle":"","parse-names":false,"suffix":""},{"dropping-particle":"","family":"Baghaei","given":"Mehdi","non-dropping-particle":"","parse-names":false,"suffix":""},{"dropping-particle":"","family":"Rahimizadeh","given":"Aziz","non-dropping-particle":"","parse-names":false,"suffix":""},{"dropping-particle":"","family":"Ghorbani","given":"Raheb","non-dropping-particle":"","parse-names":false,"suffix":""},{"dropping-particle":"","family":"Fakhri","given":"Yadolah","non-dropping-particle":"","parse-names":false,"suffix":""},{"dropping-particle":"","family":"Bay","given":"Abotaleb","non-dropping-particle":"","parse-names":false,"suffix":""},{"dropping-particle":"","family":"Moradi","given":"Masoud","non-dropping-particle":"","parse-names":false,"suffix":""},{"dropping-particle":"","family":"Bahmani","given":"Zohreh","non-dropping-particle":"","parse-names":false,"suffix":""},{"dropping-particle":"","family":"Ghaderpoori","given":"Mansour","non-dropping-particle":"","parse-names":false,"suffix":""},{"dropping-particle":"","family":"Mousavi Khaneghah","given":"Amin","non-dropping-particle":"","parse-names":false,"suffix":""}],"container-title":"Biological Trace Element Research","id":"ITEM-1","issued":{"date-parts":[["2018","6","25"]]},"page":"1-13","publisher":"Springer US","title":"Fluoride in Iranian drinking water resources: A systematic review, meta-analysis and non-carcinogenic risk assessment","type":"article-journal"},"uris":["http://www.mendeley.com/documents/?uuid=48e60348-d65a-353c-bae7-9d3889beee43"]}],"mendeley":{"formattedCitation":"(Keramati et al. 2018)","plainTextFormattedCitation":"(Keramati et al. 2018)","previouslyFormattedCitation":"(Keramati et al. 2018)"},"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eramati et al. 2018)</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hAnsi="Times New Roman" w:cs="Times New Roman"/>
                <w:spacing w:val="2"/>
                <w:sz w:val="24"/>
                <w:szCs w:val="24"/>
                <w:shd w:val="clear" w:color="auto" w:fill="FFFFFF"/>
              </w:rPr>
              <w:t xml:space="preserve">Bushehr, </w:t>
            </w:r>
            <w:r w:rsidRPr="005541D0">
              <w:rPr>
                <w:rFonts w:ascii="Times New Roman" w:eastAsia="Times New Roman" w:hAnsi="Times New Roman" w:cs="Times New Roman"/>
                <w:sz w:val="24"/>
                <w:szCs w:val="24"/>
                <w:lang w:eastAsia="en-IN"/>
              </w:rPr>
              <w:t>Ir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2011-018-1418-7","ISSN":"15590720","PMID":"29943372","abstract":"A systematic review, meta-analysis, and non-carcinogenic risk considering fluoride content of drinking water resources of 31 provinces of Iran among some international databases such as Science Direct, Scopus, PubMed, and national databases including SID and Irandoc (2011 to July 2017) were conducted. In this context, 10 articles (40 studies) with 1706 samples were included in meta-analyses and risk assessment studies. The pooled concentration of fluoride in the cold, mild, and warm weather provinces were calculated as 0.39 mg/L (95% CI 0.32-0.48 mg/L), 0.52 (95% CI 0.43-0.61 mg/L), and 0.75 (95% CI 0.56-0.94 mg/L), respectively. The pooled concentration of fluoride in Iranian drinking water resources was 0.51 (95% CI 0.45-0.57 mg/L). The minimum and maximum concentrations of fluoride content were related to Kermanshah (0.19 mg/L) and Kerman (1.13 mg/L) provinces, respectively. The HQ of fluoride in the children and adults were 0.462 and 0.077, respectively as children are more vulnerable than adults. The HQ for children and adults was lower than 1 value. Therefore, there is no considerable non-carcinogenic risk for consumers due to drinking water in Iran. Although the non-carcinogenic of fluoride in drinking water was not significant, fluoride entry from other sources, such as food or inhalation, could endanger the health of the residents of Kerman and Bushehr provinces.","author":[{"dropping-particle":"","family":"Keramati","given":"Hassan","non-dropping-particle":"","parse-names":false,"suffix":""},{"dropping-particle":"","family":"Miri","given":"Ali","non-dropping-particle":"","parse-names":false,"suffix":""},{"dropping-particle":"","family":"Baghaei","given":"Mehdi","non-dropping-particle":"","parse-names":false,"suffix":""},{"dropping-particle":"","family":"Rahimizadeh","given":"Aziz","non-dropping-particle":"","parse-names":false,"suffix":""},{"dropping-particle":"","family":"Ghorbani","given":"Raheb","non-dropping-particle":"","parse-names":false,"suffix":""},{"dropping-particle":"","family":"Fakhri","given":"Yadolah","non-dropping-particle":"","parse-names":false,"suffix":""},{"dropping-particle":"","family":"Bay","given":"Abotaleb","non-dropping-particle":"","parse-names":false,"suffix":""},{"dropping-particle":"","family":"Moradi","given":"Masoud","non-dropping-particle":"","parse-names":false,"suffix":""},{"dropping-particle":"","family":"Bahmani","given":"Zohreh","non-dropping-particle":"","parse-names":false,"suffix":""},{"dropping-particle":"","family":"Ghaderpoori","given":"Mansour","non-dropping-particle":"","parse-names":false,"suffix":""},{"dropping-particle":"","family":"Mousavi Khaneghah","given":"Amin","non-dropping-particle":"","parse-names":false,"suffix":""}],"container-title":"Biological Trace Element Research","id":"ITEM-1","issued":{"date-parts":[["2018","6","25"]]},"page":"1-13","publisher":"Springer US","title":"Fluoride in Iranian drinking water resources: A systematic review, meta-analysis and non-carcinogenic risk assessment","type":"article-journal"},"uris":["http://www.mendeley.com/documents/?uuid=48e60348-d65a-353c-bae7-9d3889beee43"]}],"mendeley":{"formattedCitation":"(Keramati et al. 2018)","plainTextFormattedCitation":"(Keramati et al. 2018)","previouslyFormattedCitation":"(Keramati et al. 2018)"},"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eramati et al. 2018)</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hd w:val="clear" w:color="auto" w:fill="FFFFFF"/>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 xml:space="preserve">Shush, </w:t>
            </w:r>
            <w:r w:rsidRPr="005541D0">
              <w:rPr>
                <w:rFonts w:ascii="Times New Roman" w:eastAsia="Times New Roman" w:hAnsi="Times New Roman" w:cs="Times New Roman"/>
                <w:sz w:val="24"/>
                <w:szCs w:val="24"/>
                <w:lang w:eastAsia="en-IN"/>
              </w:rPr>
              <w:t>Ir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2403-016-0204-z","ISSN":"24519685","abstract":"? 2016, Springer Science+Business Media Dordrecht.The effects of acute fluoride toxicity have been well documented in the literature. Drinking water is an important source of fluoride intake by humans, hence studies need to be carried out to determine the concentration of Fluoride in water. Therefore, this study tends to demonstrate the fluoride concentration in drinking water in thirty-one provinces of Iran during 2014. This cross-sectional study on drinking water was conducted in 2014. SPADNS method was determined for fluoride concentration examination according to instruction of Standard Methods. The minimum concentration of fluoride in provinces, such as Fars, Kermanshah, Kohgiluyeh and Boyer-Ahmad, Markazi, and Hormozgan, was observed to be 0.01?mg/L, while the maximum concentrations were observed to be 3.72 and 3.52?mg/L for Bushehr and Fars, respectively. The minimum and maximum average mean concentrations were 0.193 (SD?=?0.11) and 0.889 (SD?=?0.31) for Kermanshah and Bushehr, respectively. Due to the disadvantages of fluoride and because of the existence of different ecological conditions in Iran, there are different concentrations of water fluoride in the country. Therefore, proper policies should be made for water treatment plants based on the regional conditions in order to achieve a desirable fluoride concentration standard.","author":[{"dropping-particle":"","family":"KheradPisheh","given":"Z.","non-dropping-particle":"","parse-names":false,"suffix":""},{"dropping-particle":"","family":"Ehrampoush","given":"M. H.","non-dropping-particle":"","parse-names":false,"suffix":""},{"dropping-particle":"","family":"Montazeri","given":"Ahmad","non-dropping-particle":"","parse-names":false,"suffix":""},{"dropping-particle":"","family":"Mirzaei","given":"M.","non-dropping-particle":"","parse-names":false,"suffix":""},{"dropping-particle":"","family":"Mokhtari","given":"M.","non-dropping-particle":"","parse-names":false,"suffix":""},{"dropping-particle":"","family":"Mahvi","given":"A. H.","non-dropping-particle":"","parse-names":false,"suffix":""}],"container-title":"Exposure and Health","id":"ITEM-1","issue":"4","issued":{"date-parts":[["2016","12","16"]]},"page":"465-474","publisher":"Springer Netherlands","title":"Fluoride in drinking water in 31 provinces of Iran","type":"article-journal","volume":"8"},"uris":["http://www.mendeley.com/documents/?uuid=0d34668f-6011-3e0e-b1d3-1d9eef6b3304"]}],"mendeley":{"formattedCitation":"(KheradPisheh et al. 2016)","plainTextFormattedCitation":"(KheradPisheh et al. 2016)","previouslyFormattedCitation":"(KheradPisheh et al. 201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heradPisheh et al. 201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Ireland</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111/j.1875-595X.2000.tb00552.x","ISSN":"00206539","author":[{"dropping-particle":"","family":"Clarkson","given":"John J.","non-dropping-particle":"","parse-names":false,"suffix":""},{"dropping-particle":"","family":"McLoughlin","given":"Jacinta","non-dropping-particle":"","parse-names":false,"suffix":""}],"container-title":"International Dental Journal","id":"ITEM-1","issue":"3","issued":{"date-parts":[["2000","6","1"]]},"page":"119-128","publisher":"John Wiley &amp; Sons, Ltd","title":"Role of fluoride in oral health promotion","type":"article-journal","volume":"50"},"uris":["http://www.mendeley.com/documents/?uuid=adc5d6c2-215e-38f7-8bfc-04450760a4a2"]}],"mendeley":{"formattedCitation":"(Clarkson and McLoughlin 2000)","plainTextFormattedCitation":"(Clarkson and McLoughlin 2000)","previouslyFormattedCitation":"(Clarkson and McLoughlin 2000)"},"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Clarkson and McLoughlin 2000)</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hd w:val="clear" w:color="auto" w:fill="FFFFFF"/>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Israel</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40726-017-0054-8","ISBN":"4072601700548","ISSN":"21986592","author":[{"dropping-particle":"","family":"Biswas","given":"Gargi","non-dropping-particle":"","parse-names":false,"suffix":""},{"dropping-particle":"","family":"Kumari","given":"Manjari","non-dropping-particle":"","parse-names":false,"suffix":""},{"dropping-particle":"","family":"Adhikari","given":"Kalyan","non-dropping-particle":"","parse-names":false,"suffix":""},{"dropping-particle":"","family":"Dutta","given":"Susmita","non-dropping-particle":"","parse-names":false,"suffix":""}],"container-title":"Current Pollution Reports","id":"ITEM-1","issue":"2","issued":{"date-parts":[["2017","6","25"]]},"page":"104-119","publisher":"Springer International Publishing","title":"A critical review on occurrence of fluoride and its removal through adsorption with an emphasis on natural minerals","type":"article-journal","volume":"3"},"uris":["http://www.mendeley.com/documents/?uuid=7709b558-7c07-3b28-830f-4cb5459b6b34"]}],"mendeley":{"formattedCitation":"(Biswas et al. 2017)","plainTextFormattedCitation":"(Biswas et al. 2017)","previouslyFormattedCitation":"(Biswas et al. 2017)"},"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Biswas et al. 2017)</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hd w:val="clear" w:color="auto" w:fill="FFFFFF"/>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Italy</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23/A:1007471707836","ISSN":"03932990","author":[{"dropping-particle":"","family":"Angelillo","given":"Italo Francesco","non-dropping-particle":"","parse-names":false,"suffix":""},{"dropping-particle":"","family":"Anfosso","given":"Rosa","non-dropping-particle":"","parse-names":false,"suffix":""},{"dropping-particle":"","family":"Nobile","given":"Carmelo Giuseppe A.","non-dropping-particle":"","parse-names":false,"suffix":""},{"dropping-particle":"","family":"Pavia","given":"Maria","non-dropping-particle":"","parse-names":false,"suffix":""}],"container-title":"European Journal of Epidemiology","id":"ITEM-1","issue":"4","issued":{"date-parts":[["1998"]]},"page":"351-357","publisher":"Kluwer Academic Publishers","title":"Prevalence of dental caries in schoolchildren in Italy","type":"article-journal","volume":"14"},"uris":["http://www.mendeley.com/documents/?uuid=2333cf6b-f85e-3616-a4eb-07f52932d97c"]}],"mendeley":{"formattedCitation":"(Angelillo et al. 1998)","plainTextFormattedCitation":"(Angelillo et al. 1998)","previouslyFormattedCitation":"(Angelillo et al. 1998)"},"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ngelillo et al. 1998)</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Jap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40726-017-0054-8","ISBN":"4072601700548","ISSN":"21986592","author":[{"dropping-particle":"","family":"Biswas","given":"Gargi","non-dropping-particle":"","parse-names":false,"suffix":""},{"dropping-particle":"","family":"Kumari","given":"Manjari","non-dropping-particle":"","parse-names":false,"suffix":""},{"dropping-particle":"","family":"Adhikari","given":"Kalyan","non-dropping-particle":"","parse-names":false,"suffix":""},{"dropping-particle":"","family":"Dutta","given":"Susmita","non-dropping-particle":"","parse-names":false,"suffix":""}],"container-title":"Current Pollution Reports","id":"ITEM-1","issue":"2","issued":{"date-parts":[["2017","6","25"]]},"page":"104-119","publisher":"Springer International Publishing","title":"A critical review on occurrence of fluoride and its removal through adsorption with an emphasis on natural minerals","type":"article-journal","volume":"3"},"uris":["http://www.mendeley.com/documents/?uuid=7709b558-7c07-3b28-830f-4cb5459b6b34"]}],"mendeley":{"formattedCitation":"(Biswas et al. 2017)","plainTextFormattedCitation":"(Biswas et al. 2017)","previouslyFormattedCitation":"(Biswas et al. 2017)"},"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Biswas et al. 2017)</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Jord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CHEMER.2003.11.003","ISSN":"0009-2819","abstract":"The concentrations of fluorine in groundwater of North Jordan range from 0.009 to 0.055mg/l. Other chemical parameters, e.g. pH, EC, TDS, Cl, TH, HCO3, PO4, SO4, NO3, NH4, K, Ca, Mg, and NO3 have been studied and showed higher concentrations in HCO3− and NO3− of 307 and 51mg/l, respectively. Thermodynamic considerations show that almost all the analyzed samples are undersaturated with respect to calcite and fluorite. This undersaturation is probably due to their low availability in the locations. Fluoride concentration shows a positive relation to pH and HCO3, whereas Cl, Mg, Ca, and Na initially increase and then decrease with increasing fluoride in the water. Saturation indexes of fluorite and calcite are estimated. The chemistry of the groundwater is controlled by the fluorite and calcite solubility. The topography of the area has exerted control on the aerial extent of fluoride concentration.","author":[{"dropping-particle":"","family":"Abu Rukah","given":"Y","non-dropping-particle":"","parse-names":false,"suffix":""},{"dropping-particle":"","family":"Alsokhny","given":"Khaled","non-dropping-particle":"","parse-names":false,"suffix":""}],"container-title":"Chemie der Erde - Geochemistry","id":"ITEM-1","issue":"2","issued":{"date-parts":[["2004","7","13"]]},"page":"171-181","publisher":"Urban &amp; Fischer","title":"Geochemical assessment of groundwater contamination with special emphasis on fluoride concentration, North Jordan","type":"article-journal","volume":"64"},"uris":["http://www.mendeley.com/documents/?uuid=254ba5a8-1667-33ce-b471-f7bc53aab02e"]}],"mendeley":{"formattedCitation":"(Abu Rukah and Alsokhny 2004)","plainTextFormattedCitation":"(Abu Rukah and Alsokhny 2004)","previouslyFormattedCitation":"(Abu Rukah and Alsokhny 2004)"},"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bu Rukah and Alsokhny 2004)</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Kazakhst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Not Found</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Lemongo</w:t>
            </w:r>
            <w:proofErr w:type="spellEnd"/>
            <w:r w:rsidRPr="005541D0">
              <w:rPr>
                <w:rFonts w:ascii="Times New Roman" w:eastAsia="Times New Roman" w:hAnsi="Times New Roman" w:cs="Times New Roman"/>
                <w:sz w:val="24"/>
                <w:szCs w:val="24"/>
                <w:lang w:eastAsia="en-IN"/>
              </w:rPr>
              <w:t xml:space="preserve"> Spring, Keny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5772/54985","ISBN":"978-953-51-1076-7","abstract":"Ground water is main source of water supply in most rural communities in Africa. It has good microbiological and biological properties in general as such requires minimal treatment. Unfortunately groundwater is sometimes contaminated with naturally occurring chemicals. One such naturally occurring toxicant is fluoride. In some parts of Africa ground water contains high fluoride levels beyond the recommended World Health Organisation upper limit of 1.5 mg/l. It is reported that the East African Rift Valley is a high fluoride area. This region extends from Jordan valley down through Sudan, Ethiopia, Uganda, Kenya and Tanzania. High fluoride levels have also been reported in Malawi and The Republic of South Africa. In Kenya high fluoride levels in ground water beyond 5 mg/l and beyond 8 mg/l were reported in 20% and 30% respectively of 1000 samples taken nationally. A survey of fluoride in ground water in Tanzania showed that 30% of the waters used for drinking exceeded 1.5 mg/l fluoride. In Malawi and the Republic of South Africa fluoride levels beyond 1.5 mg/l and occurrence of dental fluorosis have also been reported. Proxy indicators of high fluoride levels in ground water are high pH, pH beyond 7, and high sodium and bicarbonate concentrations in the water. High fluoride waters often have low calcium and magnesium concentrations as such are fairly soft. There are some exceptions of fluoride occurrence that may not adhere to these proxy indicators.","author":[{"dropping-particle":"","family":"Thole","given":"Bernard","non-dropping-particle":"","parse-names":false,"suffix":""}],"chapter-number":"4","container-title":"Perspectives in water pollution","editor":[{"dropping-particle":"","family":"Dar","given":"Imran Ahmad","non-dropping-particle":"","parse-names":false,"suffix":""},{"dropping-particle":"","family":"Dar","given":"Mithas Ahmad","non-dropping-particle":"","parse-names":false,"suffix":""}],"id":"ITEM-1","issued":{"date-parts":[["2013","4","17"]]},"page":"65-95","publisher":"InTech","title":"Ground water contamination with fluoride and potential fluoride removal technologies for east and southern Africa","type":"chapter"},"uris":["http://www.mendeley.com/documents/?uuid=8799d849-24fd-3d12-9fde-5f9b63dc4aa3"]}],"mendeley":{"formattedCitation":"(Thole 2013)","plainTextFormattedCitation":"(Thole 2013)","previouslyFormattedCitation":"(Thole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Thole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Gilgil</w:t>
            </w:r>
            <w:proofErr w:type="spellEnd"/>
            <w:r w:rsidRPr="005541D0">
              <w:rPr>
                <w:rFonts w:ascii="Times New Roman" w:eastAsia="Times New Roman" w:hAnsi="Times New Roman" w:cs="Times New Roman"/>
                <w:sz w:val="24"/>
                <w:szCs w:val="24"/>
                <w:lang w:eastAsia="en-IN"/>
              </w:rPr>
              <w:t>, Keny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gsd.2016.09.001","ISSN":"2352801X","abstract":"Groundwater is the major source of drinking water supply in the bulk of African urban and rural communities. However, groundwater in some parts of the African countries contains fluoride in concentrations exceeding the 1.5 mg/L permissible limit established by the WHO. No confirmed data are available on the number of people depending on groundwater with higher contents of fluoride, yet ~40% of the 680 million people living in the 13 countries of Sub-Sahara Africa are without access to safe water supplies. The number of people worldwide who depend on drinking groundwater which contains fluoride concentrations that exceed the WHO guideline of 1.5 mg/L is estimated as 200 million. The East Africa Rift valley often displays high groundwater's fluoride contents. This region originates in the Jordanian Valley in West Asia and extends southward through Sudan, Eritrea, Ethiopia, Kenya, Uganda, Tanzania, Malawi, and Mozambique. Fluoride presence in drinking water within desirable limits, benefits the healthy growth of both teeth and bones. In contrast, the chronic consumption of groundwater with fluoride contents above the WHO limit of 1.5 mg/L results in dental or skeletal fluorosis and other serious health effects. No comprehensive review is available on fluoride's groundwater status/contamination and available defluoridation methods in African countries. Therefore, the objective of this paper is to review the fluoride status in African countries, including its mobilization from rocks/minerals into drinking groundwater and its health and toxicological effects. The existing technologies in Africa for defluoridation have been analyzed. Literature data on the fluoride sorption behavior on commercial and other low cost adsorbents in Africa have been surveyed and discussed. Finally, recommendations for further research on presence of fluoride in groundwater and decontamination needs have been made.","author":[{"dropping-particle":"","family":"Kut","given":"Kwai Malak Kwai","non-dropping-particle":"","parse-names":false,"suffix":""},{"dropping-particle":"","family":"Sarswat","given":"Ankur","non-dropping-particle":"","parse-names":false,"suffix":""},{"dropping-particle":"","family":"Srivastava","given":"Anju","non-dropping-particle":"","parse-names":false,"suffix":""},{"dropping-particle":"","family":"Pittman","given":"Charles U.","non-dropping-particle":"","parse-names":false,"suffix":""},{"dropping-particle":"","family":"Mohan","given":"Dinesh","non-dropping-particle":"","parse-names":false,"suffix":""}],"container-title":"Groundwater for Sustainable Development","id":"ITEM-1","issue":"November","issued":{"date-parts":[["2016"]]},"page":"190-212","publisher":"Elsevier","title":"A review of fluoride in african groundwater and local remediation methods","type":"article-journal","volume":"2-3"},"uris":["http://www.mendeley.com/documents/?uuid=0dd7ea81-4d7f-4584-ac64-11f1ecf3752a"]}],"mendeley":{"formattedCitation":"(Kut et al. 2016)","plainTextFormattedCitation":"(Kut et al. 2016)","previouslyFormattedCitation":"(Kut et al. 201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ut et al. 201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Bondo-Rarieda</w:t>
            </w:r>
            <w:proofErr w:type="spellEnd"/>
            <w:r w:rsidRPr="005541D0">
              <w:rPr>
                <w:rFonts w:ascii="Times New Roman" w:eastAsia="Times New Roman" w:hAnsi="Times New Roman" w:cs="Times New Roman"/>
                <w:sz w:val="24"/>
                <w:szCs w:val="24"/>
                <w:lang w:eastAsia="en-IN"/>
              </w:rPr>
              <w:t>, Keny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186/1471-2458-14-462","ISSN":"1471-2458","abstract":"Only a few studies to evaluate groundwater fluoride in Eastern Africa have been undertaken outside the volcanic belt of the Great Eastern Africa Rift Valley. The extent and impact of water fluoride outside these regions therefore remain unclear. The current study evaluated fluoride levels in household water sources in Bondo-Rarieda Area in the Kenyan part of the Lake Victoria Basin (LVB) and highlighted the risk posed by water fluoride to the resident communities. The results, it was anticipated, will contribute to in-depth understanding of the fluoride problem in the region. A total of 128 water samples were collected from different water sources from the entire study area and analyzed for fluoride content using ion-selective electrodes. Lake Victoria was the main water source in the area but dams and open pans (39.5%), boreholes and shallow wells (23.5%), and streams (18.5%) were the principal water sources outside walking distances from the lake. The overall mean fluoride content of the water exceeded recommended limits for drinking water. The mean water fluoride was highest in Uyoma (1.39±0.84 ppm), Nyang’oma (1.00±0.59 ppm) and Asembo (0.92±0.46 ppm) and lowest in Maranda Division (0.69±0.42 ppm). Ponds (1.41±0.82 ppm), springs (1.25±0.43 ppm), dams and open pans (0.96±0.79 ppm), and streams (0.95±0.41 ppm) had highest fluoride levels but lake and river water did not have elevated fluoride levels. Groundwater fluoride decreased with increasing distance from the lake indicating that water fluoride may have hydro-geologically been translocated into the region from geochemical sources outside the area. Lake Victoria was the main water source for the residents of Bondo-Rarieda Area. Majority of in-land residents however used water from dams, open pans, boreholes, shallow wells, ponds and streams, which was generally saline and fluoridated. It was estimated that 36% of children living in this area, who consume water from ground sources from the area could be at the risk of dental fluorosis.","author":[{"dropping-particle":"","family":"Wambu","given":"Enos W","non-dropping-particle":"","parse-names":false,"suffix":""},{"dropping-particle":"","family":"Agong","given":"Stephen G","non-dropping-particle":"","parse-names":false,"suffix":""},{"dropping-particle":"","family":"Anyango","given":"Beatrice","non-dropping-particle":"","parse-names":false,"suffix":""},{"dropping-particle":"","family":"Akuno","given":"Walter","non-dropping-particle":"","parse-names":false,"suffix":""},{"dropping-particle":"","family":"Akenga","given":"Teresa","non-dropping-particle":"","parse-names":false,"suffix":""}],"container-title":"BMC Public Health","id":"ITEM-1","issue":"1","issued":{"date-parts":[["2014","12","17"]]},"page":"462","publisher":"BioMed Central","title":"High fluoride water in Bondo-Rarieda area of Siaya County, Kenya: a hydro-geological implication on public health in the Lake Victoria Basin","type":"article-journal","volume":"14"},"uris":["http://www.mendeley.com/documents/?uuid=afaddfec-2c1f-3cdf-b550-54c346d69360"]}],"mendeley":{"formattedCitation":"(Wambu et al. 2014)","plainTextFormattedCitation":"(Wambu et al. 2014)","previouslyFormattedCitation":"(Wambu et al. 2014)"},"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Wambu et al. 2014)</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Upper East Region Nairobi area, Keny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623/hysj.53.6.1230","ISSN":"02626667","abstract":"This study aims to identify the hydrogeochemical processes influencing the high fluoride concentrations in groundwater of the Nairobi area, Kenya. For this purpose 16 groundwater samples were collected and analysed. Fluoride concentrations above the WHO standard are found in the downstream areas. The high F(-) concentrations are correlated with high sodium and pH and low Ca(2+) concentrations. Weathering of sodium-rich alkaline igneous rocks causes a pH increase resulting in an increase in HCO(3)(-) and CO(3)(2-) by dissolution of CO(2). Groundwater becomes oversaturated compared to calcite and calcite precipitation occurs, leading to a decrease in Ca(2+). This causes a sub-saturation with respect to fluorite and dissolution of fluorite increases the F(-) concentration. These reactions were modelled using the PHREEQC model and the results showed a good agreement with the measured groundwater quality, indicating that the proposed reactions are plausible for explaining the observed concentrations in groundwater.","author":[{"dropping-particle":"","family":"Coetsiers","given":"Marleen","non-dropping-particle":"","parse-names":false,"suffix":""},{"dropping-particle":"","family":"Kilonzo","given":"Fidelis","non-dropping-particle":"","parse-names":false,"suffix":""},{"dropping-particle":"","family":"Walraevens","given":"Kristine","non-dropping-particle":"","parse-names":false,"suffix":""}],"container-title":"Hydrological Sciences Journal","id":"ITEM-1","issue":"6","issued":{"date-parts":[["2008","12"]]},"page":"1230-1240","title":"Hydrochemistry and source of high fluoride in groundwater of the Nairobi area, Kenya","type":"article-journal","volume":"53"},"uris":["http://www.mendeley.com/documents/?uuid=71148b2f-2dd8-356d-8d24-884848e726d3"]},{"id":"ITEM-2","itemData":{"DOI":"10.5772/54985","ISBN":"978-953-51-1076-7","abstract":"Ground water is main source of water supply in most rural communities in Africa. It has good microbiological and biological properties in general as such requires minimal treatment. Unfortunately groundwater is sometimes contaminated with naturally occurring chemicals. One such naturally occurring toxicant is fluoride. In some parts of Africa ground water contains high fluoride levels beyond the recommended World Health Organisation upper limit of 1.5 mg/l. It is reported that the East African Rift Valley is a high fluoride area. This region extends from Jordan valley down through Sudan, Ethiopia, Uganda, Kenya and Tanzania. High fluoride levels have also been reported in Malawi and The Republic of South Africa. In Kenya high fluoride levels in ground water beyond 5 mg/l and beyond 8 mg/l were reported in 20% and 30% respectively of 1000 samples taken nationally. A survey of fluoride in ground water in Tanzania showed that 30% of the waters used for drinking exceeded 1.5 mg/l fluoride. In Malawi and the Republic of South Africa fluoride levels beyond 1.5 mg/l and occurrence of dental fluorosis have also been reported. Proxy indicators of high fluoride levels in ground water are high pH, pH beyond 7, and high sodium and bicarbonate concentrations in the water. High fluoride waters often have low calcium and magnesium concentrations as such are fairly soft. There are some exceptions of fluoride occurrence that may not adhere to these proxy indicators.","author":[{"dropping-particle":"","family":"Thole","given":"Bernard","non-dropping-particle":"","parse-names":false,"suffix":""}],"chapter-number":"4","container-title":"Perspectives in water pollution","editor":[{"dropping-particle":"","family":"Dar","given":"Imran Ahmad","non-dropping-particle":"","parse-names":false,"suffix":""},{"dropping-particle":"","family":"Dar","given":"Mithas Ahmad","non-dropping-particle":"","parse-names":false,"suffix":""}],"id":"ITEM-2","issued":{"date-parts":[["2013","4","17"]]},"page":"65-95","publisher":"InTech","title":"Ground water contamination with fluoride and potential fluoride removal technologies for east and southern Africa","type":"chapter"},"uris":["http://www.mendeley.com/documents/?uuid=8799d849-24fd-3d12-9fde-5f9b63dc4aa3"]}],"mendeley":{"formattedCitation":"(Coetsiers et al. 2008; Thole 2013)","plainTextFormattedCitation":"(Coetsiers et al. 2008; Thole 2013)","previouslyFormattedCitation":"(Coetsiers et al. 2008; Thole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Coetsiers et al. 2008; Thole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Kuwait</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 xml:space="preserve">Al </w:t>
            </w:r>
            <w:proofErr w:type="spellStart"/>
            <w:r w:rsidRPr="005541D0">
              <w:rPr>
                <w:rFonts w:ascii="Times New Roman" w:eastAsia="Times New Roman" w:hAnsi="Times New Roman" w:cs="Times New Roman"/>
                <w:sz w:val="24"/>
                <w:szCs w:val="24"/>
                <w:lang w:eastAsia="en-IN"/>
              </w:rPr>
              <w:t>Zawia</w:t>
            </w:r>
            <w:proofErr w:type="spellEnd"/>
            <w:r w:rsidRPr="005541D0">
              <w:rPr>
                <w:rFonts w:ascii="Times New Roman" w:eastAsia="Times New Roman" w:hAnsi="Times New Roman" w:cs="Times New Roman"/>
                <w:sz w:val="24"/>
                <w:szCs w:val="24"/>
                <w:lang w:eastAsia="en-IN"/>
              </w:rPr>
              <w:t xml:space="preserve"> and Al </w:t>
            </w:r>
            <w:proofErr w:type="spellStart"/>
            <w:r w:rsidRPr="005541D0">
              <w:rPr>
                <w:rFonts w:ascii="Times New Roman" w:eastAsia="Times New Roman" w:hAnsi="Times New Roman" w:cs="Times New Roman"/>
                <w:sz w:val="24"/>
                <w:szCs w:val="24"/>
                <w:lang w:eastAsia="en-IN"/>
              </w:rPr>
              <w:t>Zahara</w:t>
            </w:r>
            <w:proofErr w:type="spellEnd"/>
            <w:r w:rsidRPr="005541D0">
              <w:rPr>
                <w:rFonts w:ascii="Times New Roman" w:eastAsia="Times New Roman" w:hAnsi="Times New Roman" w:cs="Times New Roman"/>
                <w:sz w:val="24"/>
                <w:szCs w:val="24"/>
                <w:lang w:eastAsia="en-IN"/>
              </w:rPr>
              <w:t>, Liby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abstract":"Background: Dental caries is one of the commonest oral diseases in children. Despite this fact, not much attention has been given to studies on this issue among libyan school children. Objectives: To assess prevalence and severity of dental caries among 6-12 years old children in relation to fluoride concentration levels in drinking water. Design: Cross-sectional observational study, done in two cities, Libya (endemic fluoride belt). Subjects and Methods: 2000 children; aged 6-12 years (969 boys, 1031 girls) were examined from four randomly selected public schools. Dental caries was measured using the WHO diagnostic criteria (1997). Water fluoride levels were determined from samples obtained from drinking water sources. Results: Overall caries prevalence was 60.8%, off all the three groups (Group I 6-8 years old = 55%; Group II 9-10 years old = 64.2% and Group III 11-12 years old = 61.5%) with the highest caries prevalence in group III and lowest in group I. The overall mean DMFT, deft and dmft indices were 1.01 (SD ± 1.48), 1.35 (SD ± 1.84) and 1.45 (SD ± 2.39), respectively for all subjects. There was a statistically significantly negative correlation in overall mean DMFT scores of children at various water fluoride levels (10.73 ± 0.36 ppm)(P = 0.020). Caries experience was more among girls than boys (P = 0.021). Conclusion: The caries prevalence among schoolchildren was very high, and that there was a negative correlation between caries experience and fluoride concentration for the entire study population. In high fluoride areas, there was a positive correlation between fluoride concentration and dental caries. Water defluoridation on an urgent basis is a priority in Libya than water fluoridation. Effective oral health promotion strategies need to be implemented to further improve the dental health of school children. [Abdalraof MN, Moheb DM and El Masry ES. Prevalence of Dental Caries in Child School from two Libya's Western Cities with Different Levels of Fluoride in Their Drinking Water. Nat Sci 2014;12(1):28-34]. (ISSN: 1545-0740). http://www.sciencepub.net/nature. 5","author":[{"dropping-particle":"","family":"Nasr","given":"Abdalraof M","non-dropping-particle":"","parse-names":false,"suffix":""},{"dropping-particle":"","family":"Moheb","given":"Dalia M","non-dropping-particle":"","parse-names":false,"suffix":""},{"dropping-particle":"El","family":"Masry","given":"Eman S","non-dropping-particle":"","parse-names":false,"suffix":""}],"container-title":"Nature and Science","id":"ITEM-1","issue":"1","issued":{"date-parts":[["2014"]]},"page":"28-34","title":"Prevalence of Dental Caries in Child School from two Libya's Western Cities with Different Levels of Fluoride in Their Drinking Water","type":"article-journal","volume":"12"},"uris":["http://www.mendeley.com/documents/?uuid=e39fe5b0-f5bd-3496-89d4-d52523ebea41"]}],"mendeley":{"formattedCitation":"(Nasr et al. 2014)","plainTextFormattedCitation":"(Nasr et al. 2014)","previouslyFormattedCitation":"(Nasr et al. 2014)"},"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Nasr et al. 2014)</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North-east Liby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ISSN":"0254-8704","PMID":"17405333","abstract":"The quality of groundwater was assessed to their suitability for drinking at six places of north-east Libya viz. El-Marj, Albayda, Shahat, Susa, Ras al-Hilal and Derna, during November, 2003 to March, 2004, by determining their physicochemical parameters (17 parameters) and water quality index (15 parameters). The temperatures of water samples averaged 15.1 degree C, pH values were alkaline and dissolved oxygen values were in safe ranges. Electrical conductivity, total dissolved solids and hardness of water at all places except Susa were within the standard limits. Alkalinity of well water at all six places exceeded, and chlorine and chloride (except Susa) were within the desirable limits set for them. Fluoride and nitrate contaminations of well water were not observed, and only very low values of phosphorus, manganese, chromium, iron and zinc were recorded. Copper in well water was generally high, and at Susa and Ras al-Hilal, it exceeded the desirable limit. Parametric ratios showed that all parameters studied except those of pH, dissolved oxygen, alkalinity and total chlorine originated from sources different from that of hardness. Water quality index (WQI) revealed that well water of Albayda and Shahat were good for drinking and were only slightly polluted, whereas those of El-Marj, Ras al-Hilal and Derna were moderately polluted. However, the well water of Susa was excessively polluted and was unsuitable for drinking. Suitable suggestions were made to improve the quality of groundwater of N.E. Libya.","author":[{"dropping-particle":"","family":"Nair","given":"G Achuthan","non-dropping-particle":"","parse-names":false,"suffix":""},{"dropping-particle":"","family":"Bohjuari","given":"Jalal Ahmed","non-dropping-particle":"","parse-names":false,"suffix":""},{"dropping-particle":"","family":"Al-Mariami","given":"Muftah A","non-dropping-particle":"","parse-names":false,"suffix":""},{"dropping-particle":"","family":"Attia","given":"Fathi Ali","non-dropping-particle":"","parse-names":false,"suffix":""},{"dropping-particle":"","family":"El-Toumi","given":"Fatma F","non-dropping-particle":"","parse-names":false,"suffix":""}],"container-title":"Journal of environmental biology","id":"ITEM-1","issue":"4","issued":{"date-parts":[["2006","10"]]},"page":"695-700","title":"Groundwater quality of north-east Libya.","type":"article-journal","volume":"27"},"uris":["http://www.mendeley.com/documents/?uuid=f41fd0bf-0a1f-304a-8499-6e95fc1a8cd6"]}],"mendeley":{"formattedCitation":"(Nair et al. 2006)","plainTextFormattedCitation":"(Nair et al. 2006)","previouslyFormattedCitation":"(Nair et al. 200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Nair et al. 200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Alagilat</w:t>
            </w:r>
            <w:proofErr w:type="spellEnd"/>
            <w:r w:rsidRPr="005541D0">
              <w:rPr>
                <w:rFonts w:ascii="Times New Roman" w:eastAsia="Times New Roman" w:hAnsi="Times New Roman" w:cs="Times New Roman"/>
                <w:sz w:val="24"/>
                <w:szCs w:val="24"/>
                <w:lang w:eastAsia="en-IN"/>
              </w:rPr>
              <w:t xml:space="preserve"> City, Liby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7897/2230-8407.069120","abstract":"Fluoride plays significant role in the human body if it presents between 0.6ppm and 1.5ppm in drinking water but if the concentration is higher than 1.5ppm. It causes dental and skeletal fluorosis. In this study, fluoride levels in ground water samples were collected and analyzed in twenty six villages of Alagilat city, Libya. Sixty five samples were collected in polyethylene plastic bottles and analyzed for fluoride levels with pH, Electrical Conductivity (EC), Calcium (Ca), Magnesium (Mg), Potassium (K), Sulfate (SO4), sodium (Na), Phosphate (PO4) and chloride (Cl). Fluoride concentration ranged between 0.8 and 3.2 mg / l with an average of 2.04mg/l. Out of 56 samples above 1.5mgL-1 fluoride (above the recommended value set by the world health organization) is 86.15% and between 0.6 mg/l and 1.5 fluorides is 13.84 %. As per the minimum and maximum permissible limit for fluoride in drinking water, recommended by the WHO, the ground water of the most studied villages is unfit for drinking proposes without prior treatment. From the correlation analysis fluoride was found to be positively correlated with Ca, K, Na, SO4, PO4, Cl and EC and negatively correlated with Mg and pH.","author":[{"dropping-particle":"","family":"Elmabrok","given":"Fathi M","non-dropping-particle":"","parse-names":false,"suffix":""}],"container-title":"Int. Res. J. Pharm","id":"ITEM-1","issue":"9","issued":{"date-parts":[["2015"]]},"page":"615-622","title":"Study of fluoride level in the ground water of Alagilat city, Libya: Correlation with physicochemical parameters","type":"article-journal","volume":"6"},"uris":["http://www.mendeley.com/documents/?uuid=3a952ad4-5ada-3a7f-aee3-d863076c273f"]}],"mendeley":{"formattedCitation":"(Elmabrok 2015)","plainTextFormattedCitation":"(Elmabrok 2015)","previouslyFormattedCitation":"(Elmabrok 2015)"},"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Elmabrok 2015)</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hAnsi="Times New Roman" w:cs="Times New Roman"/>
                <w:sz w:val="24"/>
                <w:szCs w:val="24"/>
              </w:rPr>
              <w:t xml:space="preserve">Al </w:t>
            </w:r>
            <w:proofErr w:type="spellStart"/>
            <w:r w:rsidRPr="005541D0">
              <w:rPr>
                <w:rFonts w:ascii="Times New Roman" w:hAnsi="Times New Roman" w:cs="Times New Roman"/>
                <w:sz w:val="24"/>
                <w:szCs w:val="24"/>
              </w:rPr>
              <w:t>Zawia</w:t>
            </w:r>
            <w:proofErr w:type="spellEnd"/>
            <w:r w:rsidRPr="005541D0">
              <w:rPr>
                <w:rFonts w:ascii="Times New Roman" w:hAnsi="Times New Roman" w:cs="Times New Roman"/>
                <w:sz w:val="24"/>
                <w:szCs w:val="24"/>
              </w:rPr>
              <w:t xml:space="preserve">, </w:t>
            </w:r>
            <w:r w:rsidRPr="005541D0">
              <w:rPr>
                <w:rFonts w:ascii="Times New Roman" w:eastAsia="Times New Roman" w:hAnsi="Times New Roman" w:cs="Times New Roman"/>
                <w:sz w:val="24"/>
                <w:szCs w:val="24"/>
                <w:lang w:eastAsia="en-IN"/>
              </w:rPr>
              <w:t>Liby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abstract":"Background: Dental caries is one of the commonest oral diseases in children. Despite this fact, not much attention has been given to studies on this issue among libyan school children. Objectives: To assess prevalence and severity of dental caries among 6-12 years old children in relation to fluoride concentration levels in drinking water. Design: Cross-sectional observational study, done in two cities, Libya (endemic fluoride belt). Subjects and Methods: 2000 children; aged 6-12 years (969 boys, 1031 girls) were examined from four randomly selected public schools. Dental caries was measured using the WHO diagnostic criteria (1997). Water fluoride levels were determined from samples obtained from drinking water sources. Results: Overall caries prevalence was 60.8%, off all the three groups (Group I 6-8 years old = 55%; Group II 9-10 years old = 64.2% and Group III 11-12 years old = 61.5%) with the highest caries prevalence in group III and lowest in group I. The overall mean DMFT, deft and dmft indices were 1.01 (SD ± 1.48), 1.35 (SD ± 1.84) and 1.45 (SD ± 2.39), respectively for all subjects. There was a statistically significantly negative correlation in overall mean DMFT scores of children at various water fluoride levels (10.73 ± 0.36 ppm)(P = 0.020). Caries experience was more among girls than boys (P = 0.021). Conclusion: The caries prevalence among schoolchildren was very high, and that there was a negative correlation between caries experience and fluoride concentration for the entire study population. In high fluoride areas, there was a positive correlation between fluoride concentration and dental caries. Water defluoridation on an urgent basis is a priority in Libya than water fluoridation. Effective oral health promotion strategies need to be implemented to further improve the dental health of school children. [Abdalraof MN, Moheb DM and El Masry ES. Prevalence of Dental Caries in Child School from two Libya's Western Cities with Different Levels of Fluoride in Their Drinking Water. Nat Sci 2014;12(1):28-34]. (ISSN: 1545-0740). http://www.sciencepub.net/nature. 5","author":[{"dropping-particle":"","family":"Nasr","given":"Abdalraof M","non-dropping-particle":"","parse-names":false,"suffix":""},{"dropping-particle":"","family":"Moheb","given":"Dalia M","non-dropping-particle":"","parse-names":false,"suffix":""},{"dropping-particle":"El","family":"Masry","given":"Eman S","non-dropping-particle":"","parse-names":false,"suffix":""}],"container-title":"Nature and Science","id":"ITEM-1","issue":"1","issued":{"date-parts":[["2014"]]},"page":"28-34","title":"Prevalence of Dental Caries in Child School from two Libya's Western Cities with Different Levels of Fluoride in Their Drinking Water","type":"article-journal","volume":"12"},"uris":["http://www.mendeley.com/documents/?uuid=e39fe5b0-f5bd-3496-89d4-d52523ebea41"]}],"mendeley":{"formattedCitation":"(Nasr et al. 2014)","plainTextFormattedCitation":"(Nasr et al. 2014)","previouslyFormattedCitation":"(Nasr et al. 2014)"},"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Nasr et al. 2014)</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Benghazi, Liby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BF03262814","ISSN":"1818-6300","author":[{"dropping-particle":"","family":"Huew","given":"R.","non-dropping-particle":"","parse-names":false,"suffix":""},{"dropping-particle":"","family":"Waterhouse","given":"P. J.","non-dropping-particle":"","parse-names":false,"suffix":""},{"dropping-particle":"","family":"Moynihan","given":"P. J.","non-dropping-particle":"","parse-names":false,"suffix":""},{"dropping-particle":"","family":"Kometa","given":"S.","non-dropping-particle":"","parse-names":false,"suffix":""},{"dropping-particle":"","family":"Maguire","given":"A.","non-dropping-particle":"","parse-names":false,"suffix":""}],"container-title":"European Archives of Paediatric Dentistry","id":"ITEM-1","issue":"5","issued":{"date-parts":[["2011","10","30"]]},"page":"234-240","publisher":"Springer-Verlag","title":"Dental erosion and its association with diet in Libyan schoolchildren","type":"article-journal","volume":"12"},"uris":["http://www.mendeley.com/documents/?uuid=bf542899-bb4b-391e-8777-ec4083907a0c"]}],"mendeley":{"formattedCitation":"(Huew et al. 2011)","plainTextFormattedCitation":"(Huew et al. 2011)","previouslyFormattedCitation":"(Huew et al. 2011)"},"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Huew et al. 2011)</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Nsanje</w:t>
            </w:r>
            <w:proofErr w:type="spellEnd"/>
            <w:r w:rsidRPr="005541D0">
              <w:rPr>
                <w:rFonts w:ascii="Times New Roman" w:eastAsia="Times New Roman" w:hAnsi="Times New Roman" w:cs="Times New Roman"/>
                <w:sz w:val="24"/>
                <w:szCs w:val="24"/>
                <w:lang w:eastAsia="en-IN"/>
              </w:rPr>
              <w:t>, Malawi</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5772/54985","ISBN":"978-953-51-1076-7","abstract":"Ground water is main source of water supply in most rural communities in Africa. It has good microbiological and biological properties in general as such requires minimal treatment. Unfortunately groundwater is sometimes contaminated with naturally occurring chemicals. One such naturally occurring toxicant is fluoride. In some parts of Africa ground water contains high fluoride levels beyond the recommended World Health Organisation upper limit of 1.5 mg/l. It is reported that the East African Rift Valley is a high fluoride area. This region extends from Jordan valley down through Sudan, Ethiopia, Uganda, Kenya and Tanzania. High fluoride levels have also been reported in Malawi and The Republic of South Africa. In Kenya high fluoride levels in ground water beyond 5 mg/l and beyond 8 mg/l were reported in 20% and 30% respectively of 1000 samples taken nationally. A survey of fluoride in ground water in Tanzania showed that 30% of the waters used for drinking exceeded 1.5 mg/l fluoride. In Malawi and the Republic of South Africa fluoride levels beyond 1.5 mg/l and occurrence of dental fluorosis have also been reported. Proxy indicators of high fluoride levels in ground water are high pH, pH beyond 7, and high sodium and bicarbonate concentrations in the water. High fluoride waters often have low calcium and magnesium concentrations as such are fairly soft. There are some exceptions of fluoride occurrence that may not adhere to these proxy indicators.","author":[{"dropping-particle":"","family":"Thole","given":"Bernard","non-dropping-particle":"","parse-names":false,"suffix":""}],"chapter-number":"4","container-title":"Perspectives in water pollution","editor":[{"dropping-particle":"","family":"Dar","given":"Imran Ahmad","non-dropping-particle":"","parse-names":false,"suffix":""},{"dropping-particle":"","family":"Dar","given":"Mithas Ahmad","non-dropping-particle":"","parse-names":false,"suffix":""}],"id":"ITEM-1","issued":{"date-parts":[["2013","4","17"]]},"page":"65-95","publisher":"InTech","title":"Ground water contamination with fluoride and potential fluoride removal technologies for east and southern Africa","type":"chapter"},"uris":["http://www.mendeley.com/documents/?uuid=8799d849-24fd-3d12-9fde-5f9b63dc4aa3"]}],"mendeley":{"formattedCitation":"(Thole 2013)","plainTextFormattedCitation":"(Thole 2013)","previouslyFormattedCitation":"(Thole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Thole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Zomba</w:t>
            </w:r>
            <w:proofErr w:type="spellEnd"/>
            <w:r w:rsidRPr="005541D0">
              <w:rPr>
                <w:rFonts w:ascii="Times New Roman" w:eastAsia="Times New Roman" w:hAnsi="Times New Roman" w:cs="Times New Roman"/>
                <w:sz w:val="24"/>
                <w:szCs w:val="24"/>
                <w:lang w:eastAsia="en-IN"/>
              </w:rPr>
              <w:t>, Malawi</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5772/54985","ISBN":"978-953-51-1076-7","abstract":"Ground water is main source of water supply in most rural communities in Africa. It has good microbiological and biological properties in general as such requires minimal treatment. Unfortunately groundwater is sometimes contaminated with naturally occurring chemicals. One such naturally occurring toxicant is fluoride. In some parts of Africa ground water contains high fluoride levels beyond the recommended World Health Organisation upper limit of 1.5 mg/l. It is reported that the East African Rift Valley is a high fluoride area. This region extends from Jordan valley down through Sudan, Ethiopia, Uganda, Kenya and Tanzania. High fluoride levels have also been reported in Malawi and The Republic of South Africa. In Kenya high fluoride levels in ground water beyond 5 mg/l and beyond 8 mg/l were reported in 20% and 30% respectively of 1000 samples taken nationally. A survey of fluoride in ground water in Tanzania showed that 30% of the waters used for drinking exceeded 1.5 mg/l fluoride. In Malawi and the Republic of South Africa fluoride levels beyond 1.5 mg/l and occurrence of dental fluorosis have also been reported. Proxy indicators of high fluoride levels in ground water are high pH, pH beyond 7, and high sodium and bicarbonate concentrations in the water. High fluoride waters often have low calcium and magnesium concentrations as such are fairly soft. There are some exceptions of fluoride occurrence that may not adhere to these proxy indicators.","author":[{"dropping-particle":"","family":"Thole","given":"Bernard","non-dropping-particle":"","parse-names":false,"suffix":""}],"chapter-number":"4","container-title":"Perspectives in water pollution","editor":[{"dropping-particle":"","family":"Dar","given":"Imran Ahmad","non-dropping-particle":"","parse-names":false,"suffix":""},{"dropping-particle":"","family":"Dar","given":"Mithas Ahmad","non-dropping-particle":"","parse-names":false,"suffix":""}],"id":"ITEM-1","issued":{"date-parts":[["2013","4","17"]]},"page":"65-95","publisher":"InTech","title":"Ground water contamination with fluoride and potential fluoride removal technologies for east and southern Africa","type":"chapter"},"uris":["http://www.mendeley.com/documents/?uuid=8799d849-24fd-3d12-9fde-5f9b63dc4aa3"]}],"mendeley":{"formattedCitation":"(Thole 2013)","plainTextFormattedCitation":"(Thole 2013)","previouslyFormattedCitation":"(Thole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Thole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Lilongwe, Malawi</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5772/54985","ISBN":"978-953-51-1076-7","abstract":"Ground water is main source of water supply in most rural communities in Africa. It has good microbiological and biological properties in general as such requires minimal treatment. Unfortunately groundwater is sometimes contaminated with naturally occurring chemicals. One such naturally occurring toxicant is fluoride. In some parts of Africa ground water contains high fluoride levels beyond the recommended World Health Organisation upper limit of 1.5 mg/l. It is reported that the East African Rift Valley is a high fluoride area. This region extends from Jordan valley down through Sudan, Ethiopia, Uganda, Kenya and Tanzania. High fluoride levels have also been reported in Malawi and The Republic of South Africa. In Kenya high fluoride levels in ground water beyond 5 mg/l and beyond 8 mg/l were reported in 20% and 30% respectively of 1000 samples taken nationally. A survey of fluoride in ground water in Tanzania showed that 30% of the waters used for drinking exceeded 1.5 mg/l fluoride. In Malawi and the Republic of South Africa fluoride levels beyond 1.5 mg/l and occurrence of dental fluorosis have also been reported. Proxy indicators of high fluoride levels in ground water are high pH, pH beyond 7, and high sodium and bicarbonate concentrations in the water. High fluoride waters often have low calcium and magnesium concentrations as such are fairly soft. There are some exceptions of fluoride occurrence that may not adhere to these proxy indicators.","author":[{"dropping-particle":"","family":"Thole","given":"Bernard","non-dropping-particle":"","parse-names":false,"suffix":""}],"chapter-number":"4","container-title":"Perspectives in water pollution","editor":[{"dropping-particle":"","family":"Dar","given":"Imran Ahmad","non-dropping-particle":"","parse-names":false,"suffix":""},{"dropping-particle":"","family":"Dar","given":"Mithas Ahmad","non-dropping-particle":"","parse-names":false,"suffix":""}],"id":"ITEM-1","issued":{"date-parts":[["2013","4","17"]]},"page":"65-95","publisher":"InTech","title":"Ground water contamination with fluoride and potential fluoride removal technologies for east and southern Africa","type":"chapter"},"uris":["http://www.mendeley.com/documents/?uuid=8799d849-24fd-3d12-9fde-5f9b63dc4aa3"]}],"mendeley":{"formattedCitation":"(Thole 2013)","plainTextFormattedCitation":"(Thole 2013)","previouslyFormattedCitation":"(Thole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Thole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Nkhotakota</w:t>
            </w:r>
            <w:proofErr w:type="spellEnd"/>
            <w:r w:rsidRPr="005541D0">
              <w:rPr>
                <w:rFonts w:ascii="Times New Roman" w:eastAsia="Times New Roman" w:hAnsi="Times New Roman" w:cs="Times New Roman"/>
                <w:sz w:val="24"/>
                <w:szCs w:val="24"/>
                <w:lang w:eastAsia="en-IN"/>
              </w:rPr>
              <w:t>, Malawi</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5772/54985","ISBN":"978-953-51-1076-7","abstract":"Ground water is main source of water supply in most rural communities in Africa. It has good microbiological and biological properties in general as such requires minimal treatment. Unfortunately groundwater is sometimes contaminated with naturally occurring chemicals. One such naturally occurring toxicant is fluoride. In some parts of Africa ground water contains high fluoride levels beyond the recommended World Health Organisation upper limit of 1.5 mg/l. It is reported that the East African Rift Valley is a high fluoride area. This region extends from Jordan valley down through Sudan, Ethiopia, Uganda, Kenya and Tanzania. High fluoride levels have also been reported in Malawi and The Republic of South Africa. In Kenya high fluoride levels in ground water beyond 5 mg/l and beyond 8 mg/l were reported in 20% and 30% respectively of 1000 samples taken nationally. A survey of fluoride in ground water in Tanzania showed that 30% of the waters used for drinking exceeded 1.5 mg/l fluoride. In Malawi and the Republic of South Africa fluoride levels beyond 1.5 mg/l and occurrence of dental fluorosis have also been reported. Proxy indicators of high fluoride levels in ground water are high pH, pH beyond 7, and high sodium and bicarbonate concentrations in the water. High fluoride waters often have low calcium and magnesium concentrations as such are fairly soft. There are some exceptions of fluoride occurrence that may not adhere to these proxy indicators.","author":[{"dropping-particle":"","family":"Thole","given":"Bernard","non-dropping-particle":"","parse-names":false,"suffix":""}],"chapter-number":"4","container-title":"Perspectives in water pollution","editor":[{"dropping-particle":"","family":"Dar","given":"Imran Ahmad","non-dropping-particle":"","parse-names":false,"suffix":""},{"dropping-particle":"","family":"Dar","given":"Mithas Ahmad","non-dropping-particle":"","parse-names":false,"suffix":""}],"id":"ITEM-1","issued":{"date-parts":[["2013","4","17"]]},"page":"65-95","publisher":"InTech","title":"Ground water contamination with fluoride and potential fluoride removal technologies for east and southern Africa","type":"chapter"},"uris":["http://www.mendeley.com/documents/?uuid=8799d849-24fd-3d12-9fde-5f9b63dc4aa3"]}],"mendeley":{"formattedCitation":"(Thole 2013)","plainTextFormattedCitation":"(Thole 2013)","previouslyFormattedCitation":"(Thole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Thole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lastRenderedPageBreak/>
              <w:t>Karonga</w:t>
            </w:r>
            <w:proofErr w:type="spellEnd"/>
            <w:r w:rsidRPr="005541D0">
              <w:rPr>
                <w:rFonts w:ascii="Times New Roman" w:eastAsia="Times New Roman" w:hAnsi="Times New Roman" w:cs="Times New Roman"/>
                <w:sz w:val="24"/>
                <w:szCs w:val="24"/>
                <w:lang w:eastAsia="en-IN"/>
              </w:rPr>
              <w:t>, Malawi</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5772/54985","ISBN":"978-953-51-1076-7","abstract":"Ground water is main source of water supply in most rural communities in Africa. It has good microbiological and biological properties in general as such requires minimal treatment. Unfortunately groundwater is sometimes contaminated with naturally occurring chemicals. One such naturally occurring toxicant is fluoride. In some parts of Africa ground water contains high fluoride levels beyond the recommended World Health Organisation upper limit of 1.5 mg/l. It is reported that the East African Rift Valley is a high fluoride area. This region extends from Jordan valley down through Sudan, Ethiopia, Uganda, Kenya and Tanzania. High fluoride levels have also been reported in Malawi and The Republic of South Africa. In Kenya high fluoride levels in ground water beyond 5 mg/l and beyond 8 mg/l were reported in 20% and 30% respectively of 1000 samples taken nationally. A survey of fluoride in ground water in Tanzania showed that 30% of the waters used for drinking exceeded 1.5 mg/l fluoride. In Malawi and the Republic of South Africa fluoride levels beyond 1.5 mg/l and occurrence of dental fluorosis have also been reported. Proxy indicators of high fluoride levels in ground water are high pH, pH beyond 7, and high sodium and bicarbonate concentrations in the water. High fluoride waters often have low calcium and magnesium concentrations as such are fairly soft. There are some exceptions of fluoride occurrence that may not adhere to these proxy indicators.","author":[{"dropping-particle":"","family":"Thole","given":"Bernard","non-dropping-particle":"","parse-names":false,"suffix":""}],"chapter-number":"4","container-title":"Perspectives in water pollution","editor":[{"dropping-particle":"","family":"Dar","given":"Imran Ahmad","non-dropping-particle":"","parse-names":false,"suffix":""},{"dropping-particle":"","family":"Dar","given":"Mithas Ahmad","non-dropping-particle":"","parse-names":false,"suffix":""}],"id":"ITEM-1","issued":{"date-parts":[["2013","4","17"]]},"page":"65-95","publisher":"InTech","title":"Ground water contamination with fluoride and potential fluoride removal technologies for east and southern Africa","type":"chapter"},"uris":["http://www.mendeley.com/documents/?uuid=8799d849-24fd-3d12-9fde-5f9b63dc4aa3"]}],"mendeley":{"formattedCitation":"(Thole 2013)","plainTextFormattedCitation":"(Thole 2013)","previouslyFormattedCitation":"(Thole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Thole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Southern Malawi (</w:t>
            </w:r>
            <w:proofErr w:type="spellStart"/>
            <w:r w:rsidRPr="005541D0">
              <w:rPr>
                <w:rFonts w:ascii="Times New Roman" w:eastAsia="Times New Roman" w:hAnsi="Times New Roman" w:cs="Times New Roman"/>
                <w:sz w:val="24"/>
                <w:szCs w:val="24"/>
                <w:lang w:eastAsia="en-IN"/>
              </w:rPr>
              <w:t>Zomba</w:t>
            </w:r>
            <w:proofErr w:type="spellEnd"/>
            <w:r w:rsidRPr="005541D0">
              <w:rPr>
                <w:rFonts w:ascii="Times New Roman" w:eastAsia="Times New Roman" w:hAnsi="Times New Roman" w:cs="Times New Roman"/>
                <w:sz w:val="24"/>
                <w:szCs w:val="24"/>
                <w:lang w:eastAsia="en-IN"/>
              </w:rPr>
              <w:t xml:space="preserve">, and </w:t>
            </w:r>
            <w:proofErr w:type="spellStart"/>
            <w:r w:rsidRPr="005541D0">
              <w:rPr>
                <w:rFonts w:ascii="Times New Roman" w:eastAsia="Times New Roman" w:hAnsi="Times New Roman" w:cs="Times New Roman"/>
                <w:sz w:val="24"/>
                <w:szCs w:val="24"/>
                <w:lang w:eastAsia="en-IN"/>
              </w:rPr>
              <w:t>Mangoch</w:t>
            </w:r>
            <w:proofErr w:type="spellEnd"/>
            <w:r w:rsidRPr="005541D0">
              <w:rPr>
                <w:rFonts w:ascii="Times New Roman" w:eastAsia="Times New Roman" w:hAnsi="Times New Roman" w:cs="Times New Roman"/>
                <w:sz w:val="24"/>
                <w:szCs w:val="24"/>
                <w:lang w:eastAsia="en-IN"/>
              </w:rPr>
              <w:t>)</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ISSN":"1992-1950","abstract":"Dental and skeletal fluorosis are known to be caused by excessive fluoride ingestion particularly from drinking water sources. Dental fluorosis is common in some parts of Malawi but studies on fluoride levels of drinking water sources have not been adequately done. This paper presents our findings in fluoride levels of some drinking water sources in selected rural areas of Southern Malawi and studies on the potential of locally sourced bauxite in water defluoridation at laboratory scale. The work has revealed high levels of fluorides (&amp;gt;1.5 mg/L) in some parts of the study area. A positive correlation was observed between the pH of the water and fluoride concentrations. No correlation existed between fluoride concentration and electroconductivity. Experiments on water defluoridation with bauxite showed that the raw bauxite has a capacity of 93.8 % at a dose of 2.5g/200 ml of 8 mg/L F-&amp;nbsp;solution. Powder X-ray diffraction characterization of the raw bauxite showed gibbsite (Al(OH)3) and kaolinite (Al2Si2O5(OH)4) as the major components. The high defluoridation capacity of the bauxite is thus attributable to gibbsite and kaolinite minerals. Precipitation of AlF3&amp;nbsp;is predicted to be the fluoride removal mechanism with the gibbsite while exchange of OH-&amp;nbsp;groups in the gibbsite layers of the kaolinite with F-&amp;nbsp;ions occurs in the kaolinite component of the defluoridation material. Evaluated by the residual fluoride concentration in solution the fluoride uptake reaction kinetics of the system was found to be consistent with pseudo-first-order kinetics.&amp;nbsp; &amp;nbsp; Key words:&amp;nbsp;Fluoride, bauxite, Southern Malawi, gibbsite, kaolinite.","author":[{"dropping-particle":"","family":"Sajidu, S. M.","given":"I","non-dropping-particle":"","parse-names":false,"suffix":""},{"dropping-particle":"","family":"Masamba, W. R.","given":"L","non-dropping-particle":"","parse-names":false,"suffix":""},{"dropping-particle":"","family":"Thole","given":"B.","non-dropping-particle":"","parse-names":false,"suffix":""},{"dropping-particle":"","family":"Mwatseteza","given":"F.","non-dropping-particle":"","parse-names":false,"suffix":""}],"container-title":"International Journal of Physical Sciences","id":"ITEM-1","issue":"1","issued":{"date-parts":[["2008"]]},"page":"1-11","title":"Groundwater fluoride levels in villages of Southern Malawi and removal studies using bauxite","type":"article-journal","volume":"3"},"uris":["http://www.mendeley.com/documents/?uuid=e4b1ca51-a62b-317b-98b5-c50e0809e47b"]}],"mendeley":{"formattedCitation":"(Sajidu, S. M. et al. 2008)","plainTextFormattedCitation":"(Sajidu, S. M. et al. 2008)","previouslyFormattedCitation":"(Sajidu, S. M. et al. 2008)"},"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Sajidu, S. M. et al. 2008)</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Balaka</w:t>
            </w:r>
            <w:proofErr w:type="spellEnd"/>
            <w:r w:rsidRPr="005541D0">
              <w:rPr>
                <w:rFonts w:ascii="Times New Roman" w:eastAsia="Times New Roman" w:hAnsi="Times New Roman" w:cs="Times New Roman"/>
                <w:sz w:val="24"/>
                <w:szCs w:val="24"/>
                <w:lang w:eastAsia="en-IN"/>
              </w:rPr>
              <w:t>, Malawi</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PCE.2008.06.036","ISSN":"1474-7065","abstract":"Lack of safe drinking water is a major problem in developing countries. Within Africa most people rely mainly on local groundwater sources for their water needs. These can be deep boreholes or shallow wells, the latter are normally found in poorer communities as they are the least expensive to construct. Over time water from these sources can be contaminated leading to fatal consequences. Previous monitoring of the quality of water from boreholes and shallow wells have been irregular, with the focus being mainly on boreholes. Information on seasonal water quality changes in shallow wells used by rural communities in Malawi has generally been lacking. A study was conducted from 2006 to 2007 to determine the quality of water from shallow wells in three districts in southern Malawi namely, Balaka, Chikwawa and Zomba districts. Water samples from 21 covered and five open shallow wells were analysed for chemical, microbiological and physical parameters using a portable water testing kit. Sampling was carried out at four different times of the year i.e. in August and October 2006 (dry season) and February and April 2007 (wet season). Microbiological data indicated that around 80% of the samples, obtained from the covered wells, failed to meet safe drinking water limits, set by World Health Organisation guidelines and Malawi Bureau of Standards, of zero total and faecal colony forming units (cfu)/100ml. Values in excess of 1000 cfu/100ml were noted in 10% of the samples, indicating gross contamination and the probability of pathogens being present. Contamination levels were higher during the wet season than the dry season in all three districts. Arsenic, ammonia, nitrate, nitrite and sulphate were all within the acceptable limits. Elevated levels of hardness, turbidity were noted in certain wells.","author":[{"dropping-particle":"","family":"Pritchard","given":"M.","non-dropping-particle":"","parse-names":false,"suffix":""},{"dropping-particle":"","family":"Mkandawire","given":"T.","non-dropping-particle":"","parse-names":false,"suffix":""},{"dropping-particle":"","family":"O’Neill","given":"J.G.","non-dropping-particle":"","parse-names":false,"suffix":""}],"container-title":"Physics and Chemistry of the Earth, Parts A/B/C","id":"ITEM-1","issue":"8-13","issued":{"date-parts":[["2008","1","1"]]},"page":"812-823","publisher":"Pergamon","title":"Assessment of groundwater quality in shallow wells within the southern districts of Malawi","type":"article-journal","volume":"33"},"uris":["http://www.mendeley.com/documents/?uuid=ff630da0-bda9-3391-9ee6-8abdf39bceff"]}],"mendeley":{"formattedCitation":"(Pritchard et al. 2008)","plainTextFormattedCitation":"(Pritchard et al. 2008)","previouslyFormattedCitation":"(Pritchard et al. 2008)"},"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Pritchard et al. 2008)</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Chikwawa</w:t>
            </w:r>
            <w:proofErr w:type="spellEnd"/>
            <w:r w:rsidRPr="005541D0">
              <w:rPr>
                <w:rFonts w:ascii="Times New Roman" w:eastAsia="Times New Roman" w:hAnsi="Times New Roman" w:cs="Times New Roman"/>
                <w:sz w:val="24"/>
                <w:szCs w:val="24"/>
                <w:lang w:eastAsia="en-IN"/>
              </w:rPr>
              <w:t>, Malawi</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4314/wsa.v39i4.16","ISSN":"0378-4738","abstract":"This paper presents data on the physico-chemical quality of groundwater supplies in Chikhwawa, Malawi. Eighty-four water samples were collected and analysed for a range of chemical constituents (Al, As, Ca, Cd, Co, Cr, Cu, Fe, Hg, Mg, Mn, Ni, Pb, Se, V, Zn, K, Na,Cl - , F - , NO 3  - , SO 4  2- ), pH, temperature, electrical conductivity and turbidity, from 28 boreholes located in 25 remote, rural villages (n=3 per village) distributed along the east (n=15) and west (n=10) banks of the Shire River. Samples were collected every 2 months during the wet season, over a period of 5 months (December to April). Results were compared with national (Malawi Bureau of Standards Maximum Permissible Levels (MBS MPL)) and international (World Health Organization Guideline Values (WHO GV)) drinking-water standards. In general, most parameters complied with the Malawi Bureau of Standards Maximum Permissible Levels (MBS MPL) for borehole water supplies. The MBS MPL standards for iron, sodium and nitrate were slightly exceed at a few boreholes, technically rendering the water supply unwholesome but not necessarily unfit for human consumption. In contrast, significantly high nitrate (&amp;lt; 200 mg/ℓ) and fluoride (&amp;lt; 5 mg/ℓ) concentrations at levels which constitute a significant risk to the health of the consumer were detected in borehole samples in a number of villages and warrant further investigation. Water committee members complained of problems associated with taste (saltiness or bitterness) and appearance (discoloured water) primarily on the west bank, presumably as a result of the high sodium and chloride levels, and precipitation of soluble iron and manganese, respectively. This resulted in some water collectors reverting to the use of surface water sources to obtain drinking-water, a practice which should be dissuaded through the education of water and village health committees.   Keywords:  Wholesomeness, fitness for human consumption, borehole water quality, Malawi","author":[{"dropping-particle":"","family":"Grimason","given":"AM","non-dropping-particle":"","parse-names":false,"suffix":""},{"dropping-particle":"","family":"Morse","given":"TD","non-dropping-particle":"","parse-names":false,"suffix":""},{"dropping-particle":"","family":"Beattie","given":"TK","non-dropping-particle":"","parse-names":false,"suffix":""},{"dropping-particle":"","family":"Masangwi","given":"SJ","non-dropping-particle":"","parse-names":false,"suffix":""},{"dropping-particle":"","family":"Jabu","given":"GC","non-dropping-particle":"","parse-names":false,"suffix":""},{"dropping-particle":"","family":"Taulo","given":"SC","non-dropping-particle":"","parse-names":false,"suffix":""},{"dropping-particle":"","family":"Lungu","given":"KK","non-dropping-particle":"","parse-names":false,"suffix":""}],"container-title":"Water SA","id":"ITEM-1","issue":"4","issued":{"date-parts":[["2013","7","10"]]},"page":"563-572","publisher":"Water Research Commission (WRC)","title":"Classification and quality of groundwater supplies in the Lower Shire Valley, Malawi – Part 1: Physico-chemical quality of borehole water supplies in Chikhwawa, Malawi","type":"article-journal","volume":"39"},"uris":["http://www.mendeley.com/documents/?uuid=1fdcb808-125c-3499-9ad8-5e8e76a92086"]}],"mendeley":{"formattedCitation":"(Grimason et al. 2013)","plainTextFormattedCitation":"(Grimason et al. 2013)","previouslyFormattedCitation":"(Grimason et al.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Grimason et al.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Machinga</w:t>
            </w:r>
            <w:proofErr w:type="spellEnd"/>
            <w:r w:rsidRPr="005541D0">
              <w:rPr>
                <w:rFonts w:ascii="Times New Roman" w:eastAsia="Times New Roman" w:hAnsi="Times New Roman" w:cs="Times New Roman"/>
                <w:sz w:val="24"/>
                <w:szCs w:val="24"/>
                <w:lang w:eastAsia="en-IN"/>
              </w:rPr>
              <w:t>, Malawi</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5539/enrr.v2n3p1","ISSN":"1927-0496","abstract":"The objective of this study was to develop a rural domestic defluoridation technology for the removal of fluoride from groundwater using locally available raw bauxite. Drinking groundwater sample of high fluoride concentration (6.17 mg/L) was collected from a borehole in Machinga district of Southern Malawi where dental fluorosis is prevalent due to the high fluoride. Defluoridation of the water sample was done in a model domestic defluoridation unit in batch mode to optimize raw bauxite dosage and contact time. Sand and charcoal were used for water clarification. Optimum bauxite dosage and optimum contact time were determined as 0.150 kg/L and 15.0 min respectively. An optimum combined dosage of sand and charcoal for water clarification was found to be 0.720 kg/L. The specific safe water yield for this system was found to be 36.0 L/kg adsorbent. An empirical model of the form where Y is the specific safe water yield, x is the height/cross sectional area ratio of a defluoridator is developed to show the significance of defluoridator design in defluoridation.","author":[{"dropping-particle":"","family":"Sajidu","given":"Samson","non-dropping-particle":"","parse-names":false,"suffix":""},{"dropping-particle":"","family":"Kayira","given":"Chikumbusho","non-dropping-particle":"","parse-names":false,"suffix":""},{"dropping-particle":"","family":"Masamba","given":"Wellington","non-dropping-particle":"","parse-names":false,"suffix":""},{"dropping-particle":"","family":"Mwatseteza","given":"Jonas","non-dropping-particle":"","parse-names":false,"suffix":""}],"container-title":"Environment and Natural Resources Research","id":"ITEM-1","issue":"3","issued":{"date-parts":[["2012","7","8"]]},"page":"p1","title":"Defluoridation of groundwater using raw bauxite: Rural domestic defluoridation technology","type":"article-journal","volume":"2"},"uris":["http://www.mendeley.com/documents/?uuid=c73d1393-7981-382d-bdbe-9c2d361c494b"]}],"mendeley":{"formattedCitation":"(Sajidu et al. 2012)","plainTextFormattedCitation":"(Sajidu et al. 2012)","previouslyFormattedCitation":"(Sajidu et al. 2012)"},"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Sajidu et al. 2012)</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bCs/>
                <w:sz w:val="24"/>
                <w:szCs w:val="24"/>
                <w:lang w:eastAsia="en-IN"/>
              </w:rPr>
              <w:t>Malaysia (</w:t>
            </w:r>
            <w:r w:rsidRPr="005541D0">
              <w:rPr>
                <w:rFonts w:ascii="Times New Roman" w:hAnsi="Times New Roman" w:cs="Times New Roman"/>
                <w:sz w:val="24"/>
                <w:szCs w:val="24"/>
                <w:shd w:val="clear" w:color="auto" w:fill="FFFFFF"/>
              </w:rPr>
              <w:t>(bottled drinking water)</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2669/pjms.302.4413","ISBN":"1682-024X (Print)\\r1681-715X (Linking)","ISSN":"1682024X","PMID":"24772152","abstract":"OBJECTIVE: In children, excessive ingestion of fluoride from different sources including bottled drinking water and flavoured beverages or soft drinks can lead to the development of dental fluorosis. In addition, the pH level of beverages is important. Low pH can cause dental erosion. In this study we explore the fluoride content and pH level of certain popular beverages available in Malaysian supermarkets and hawkers' stalls. METHODS: Bottled drinking water and selected popular flavoured packet drinks were purchased from a supermarket and the corresponding flavoured hawkers' drinks, from a hawker's stall in Kuala Lumpur. Fluoride and pH of the beverages were determined using digital fluoride meter and digital pH meter respectively. RESULTS: It was found that fluoride content and pH level vary among the beverages. The mean fluoride content in both packet and hawkers' drinks (7.64+/-1.88 mg/L, 7.51+/-1.60 mg/L, respectively) was approximately 7 times higher than the bottled drinking water (1.05+/-0.35 mg/L). Among the beverages, the tea packet drink was found to contain the highest amount of fluoride (13.02+/-0.23 mg/L). The mean pH of bottled-drinking water was near neutral (6.96+/-0.17), but acidic for both supermarket (4.78.00+/-0.49) and hawkers' drinks (5.73+/-0.24). The lychee packet drink had the lowest pH level (2.97+/-0.03). CONCLUSIONS: Due to the wide variation of the fluoride content and pH level of the drinks tested in this study, it is recommended that steps should be taken to control the fluoride concentration and pH level in beverages if dental fluorosis and erosion are to be prevented.","author":[{"dropping-particle":"","family":"Rahim","given":"Zubaidah H.A.","non-dropping-particle":"","parse-names":false,"suffix":""},{"dropping-particle":"","family":"Bakri","given":"Marina M.","non-dropping-particle":"","parse-names":false,"suffix":""},{"dropping-particle":"","family":"Zakir","given":"H. M.","non-dropping-particle":"","parse-names":false,"suffix":""},{"dropping-particle":"","family":"Ahmed","given":"I. A.","non-dropping-particle":"","parse-names":false,"suffix":""},{"dropping-particle":"","family":"Zulkifli","given":"N. A.","non-dropping-particle":"","parse-names":false,"suffix":""}],"container-title":"Pakistan Journal of Medical Sciences","id":"ITEM-1","issue":"2","issued":{"date-parts":[["2014","3"]]},"page":"404-408","publisher":"Professional Medical Publications","title":"High fluoride and low pH level have been detected in popular flavoured beverages in Malaysia","type":"article-journal","volume":"30"},"uris":["http://www.mendeley.com/documents/?uuid=debb59ba-4c32-3038-ba9b-71aff0b7b95f"]}],"mendeley":{"formattedCitation":"(Rahim et al. 2014)","plainTextFormattedCitation":"(Rahim et al. 2014)","previouslyFormattedCitation":"(Rahim et al. 2014)"},"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Rahim et al. 2014)</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Taoudenni</w:t>
            </w:r>
            <w:proofErr w:type="spellEnd"/>
            <w:r w:rsidRPr="005541D0">
              <w:rPr>
                <w:rFonts w:ascii="Times New Roman" w:eastAsia="Times New Roman" w:hAnsi="Times New Roman" w:cs="Times New Roman"/>
                <w:sz w:val="24"/>
                <w:szCs w:val="24"/>
                <w:lang w:eastAsia="en-IN"/>
              </w:rPr>
              <w:t>, Mali</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gsd.2016.09.001","ISSN":"2352801X","abstract":"Groundwater is the major source of drinking water supply in the bulk of African urban and rural communities. However, groundwater in some parts of the African countries contains fluoride in concentrations exceeding the 1.5 mg/L permissible limit established by the WHO. No confirmed data are available on the number of people depending on groundwater with higher contents of fluoride, yet ~40% of the 680 million people living in the 13 countries of Sub-Sahara Africa are without access to safe water supplies. The number of people worldwide who depend on drinking groundwater which contains fluoride concentrations that exceed the WHO guideline of 1.5 mg/L is estimated as 200 million. The East Africa Rift valley often displays high groundwater's fluoride contents. This region originates in the Jordanian Valley in West Asia and extends southward through Sudan, Eritrea, Ethiopia, Kenya, Uganda, Tanzania, Malawi, and Mozambique. Fluoride presence in drinking water within desirable limits, benefits the healthy growth of both teeth and bones. In contrast, the chronic consumption of groundwater with fluoride contents above the WHO limit of 1.5 mg/L results in dental or skeletal fluorosis and other serious health effects. No comprehensive review is available on fluoride's groundwater status/contamination and available defluoridation methods in African countries. Therefore, the objective of this paper is to review the fluoride status in African countries, including its mobilization from rocks/minerals into drinking groundwater and its health and toxicological effects. The existing technologies in Africa for defluoridation have been analyzed. Literature data on the fluoride sorption behavior on commercial and other low cost adsorbents in Africa have been surveyed and discussed. Finally, recommendations for further research on presence of fluoride in groundwater and decontamination needs have been made.","author":[{"dropping-particle":"","family":"Kut","given":"Kwai Malak Kwai","non-dropping-particle":"","parse-names":false,"suffix":""},{"dropping-particle":"","family":"Sarswat","given":"Ankur","non-dropping-particle":"","parse-names":false,"suffix":""},{"dropping-particle":"","family":"Srivastava","given":"Anju","non-dropping-particle":"","parse-names":false,"suffix":""},{"dropping-particle":"","family":"Pittman","given":"Charles U.","non-dropping-particle":"","parse-names":false,"suffix":""},{"dropping-particle":"","family":"Mohan","given":"Dinesh","non-dropping-particle":"","parse-names":false,"suffix":""}],"container-title":"Groundwater for Sustainable Development","id":"ITEM-1","issue":"November","issued":{"date-parts":[["2016"]]},"page":"190-212","publisher":"Elsevier","title":"A review of fluoride in african groundwater and local remediation methods","type":"article-journal","volume":"2-3"},"uris":["http://www.mendeley.com/documents/?uuid=0dd7ea81-4d7f-4584-ac64-11f1ecf3752a"]}],"mendeley":{"formattedCitation":"(Kut et al. 2016)","plainTextFormattedCitation":"(Kut et al. 2016)","previouslyFormattedCitation":"(Kut et al. 201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ut et al. 201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Durango, Mexico</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author":[{"dropping-particle":"","family":"Ortiz","given":"Deogracias","non-dropping-particle":"","parse-names":false,"suffix":""},{"dropping-particle":"de","family":"Castro","given":"Lorena Egidio","non-dropping-particle":"","parse-names":false,"suffix":""},{"dropping-particle":"","family":"Turrubiartes","given":"Francisco","non-dropping-particle":"","parse-names":false,"suffix":""},{"dropping-particle":"","family":"Milan","given":"J. B.","non-dropping-particle":"","parse-names":false,"suffix":""},{"dropping-particle":"","family":"Díaz-Barriga","given":"Fernando Martínez","non-dropping-particle":"","parse-names":false,"suffix":""}],"container-title":"Fluoride","id":"ITEM-1","issue":"4","issued":{"date-parts":[["1998"]]},"page":"183-187","title":"Assessment of the exposure to fluoride from drinking water in Durango , Mexico , using a geographic information system","type":"article-journal","volume":"31"},"uris":["http://www.mendeley.com/documents/?uuid=9cb81b54-73e2-3f7e-9ce6-a825be609685"]}],"mendeley":{"formattedCitation":"(Ortiz et al. 1998)","plainTextFormattedCitation":"(Ortiz et al. 1998)","previouslyFormattedCitation":"(Ortiz et al. 1998)"},"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Ortiz et al. 1998)</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 xml:space="preserve">La </w:t>
            </w:r>
            <w:proofErr w:type="spellStart"/>
            <w:r w:rsidRPr="005541D0">
              <w:rPr>
                <w:rFonts w:ascii="Times New Roman" w:eastAsia="Times New Roman" w:hAnsi="Times New Roman" w:cs="Times New Roman"/>
                <w:sz w:val="24"/>
                <w:szCs w:val="24"/>
                <w:lang w:eastAsia="en-IN"/>
              </w:rPr>
              <w:t>Lagunera</w:t>
            </w:r>
            <w:proofErr w:type="spellEnd"/>
            <w:r w:rsidRPr="005541D0">
              <w:rPr>
                <w:rFonts w:ascii="Times New Roman" w:eastAsia="Times New Roman" w:hAnsi="Times New Roman" w:cs="Times New Roman"/>
                <w:sz w:val="24"/>
                <w:szCs w:val="24"/>
                <w:lang w:eastAsia="en-IN"/>
              </w:rPr>
              <w:t>, Mexico</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0269-7491(93)90015-G","ISBN":"0269-7491 (Print)\\n0269-7491 (Linking)","ISSN":"02697491","PMID":"15091878","abstract":"This paper reports on the concentrations and geographical relationships between fluoride and total arsenic in 129 water wells of the Región Lagunera, Mexico, where arsenic has caused severe health effects. Fluoride concentrations ranged from less than 0·5 to 3·7 mg liter-1; 25 samples (19·4%) had levels above 1·5mg liter-1, the current WHO and Mexican drinking water standard, whereas 45 (34·9%) had levels below 0·5 mg liter-1. The range of total arsenic concentrations was 0·008-0·624 mg liter-1and 64 (50%) had levels above 0·050 mg liter-1, the current WHO standard. A linear regression analysis of arsenic and fluoride concentrations showed a highly positive correlation (r = 0·774), consistent with their geograohical distribution. The highest concentrations of both elements were found in the northeastern part of the Región, mostly corresponding to rural areas, whereas the lowest concentrations were found in the southwestern part of the Región, as well as in the cities of Torreón in the state of Coahuila, and Gómez Palacio and Lerdo in the state of Durango. In consequence, people exposed to high arsenic concentrations are also exposed to fluoride at levels above the drinking water standard. The possibility of interactions between both elements is also discussed. © 1993.","author":[{"dropping-particle":"Del","family":"Razo","given":"L. M.","non-dropping-particle":"","parse-names":false,"suffix":""},{"dropping-particle":"","family":"Corona","given":"J. C.","non-dropping-particle":"","parse-names":false,"suffix":""},{"dropping-particle":"","family":"García-Vargas","given":"G.","non-dropping-particle":"","parse-names":false,"suffix":""},{"dropping-particle":"","family":"Albores","given":"A.","non-dropping-particle":"","parse-names":false,"suffix":""},{"dropping-particle":"","family":"Cebrián","given":"M. E.","non-dropping-particle":"","parse-names":false,"suffix":""}],"container-title":"Environmental Pollution","id":"ITEM-1","issue":"1","issued":{"date-parts":[["1993","1","1"]]},"page":"91-94","publisher":"Elsevier","title":"Fluoride levels in well-water from a chronic arsenicism area of Northern Mexico","type":"article-journal","volume":"80"},"uris":["http://www.mendeley.com/documents/?uuid=3a9441eb-1c36-30dd-a78d-9118fcc2f1ef"]}],"mendeley":{"formattedCitation":"(Razo et al. 1993)","plainTextFormattedCitation":"(Razo et al. 1993)","previouslyFormattedCitation":"(Razo et al. 199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Razo et al. 199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 xml:space="preserve">Laguna El </w:t>
            </w:r>
            <w:proofErr w:type="spellStart"/>
            <w:r w:rsidRPr="005541D0">
              <w:rPr>
                <w:rFonts w:ascii="Times New Roman" w:eastAsia="Times New Roman" w:hAnsi="Times New Roman" w:cs="Times New Roman"/>
                <w:sz w:val="24"/>
                <w:szCs w:val="24"/>
                <w:lang w:eastAsia="en-IN"/>
              </w:rPr>
              <w:t>Cuervo</w:t>
            </w:r>
            <w:proofErr w:type="spellEnd"/>
            <w:r w:rsidRPr="005541D0">
              <w:rPr>
                <w:rFonts w:ascii="Times New Roman" w:eastAsia="Times New Roman" w:hAnsi="Times New Roman" w:cs="Times New Roman"/>
                <w:sz w:val="24"/>
                <w:szCs w:val="24"/>
                <w:lang w:eastAsia="en-IN"/>
              </w:rPr>
              <w:t>, Mexico</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00244-014-0082-y","ISBN":"1432-0703 (Electronic) 0090-4341 (Linking)","ISSN":"14320703","PMID":"25224991","abstract":"The salt content of soil and water in endorheic basins within arid areas greatly restrict agricultural activities. Despite this limitation, these lands are increasingly used to accommodate new settlements and/or agricultural practices. This study focuses on the Laguna El Cuervo closed basin of northern Mexico and its underlying aquifer, which has been found to contain high concentrations of arsenic (As) and fluoride (F). The spatial distribution of As and F, their variations with time, and the impact of drought conditions and land-use changes were investigated using well data collected from a total of 27 wells in 2007, 2010, and 2011 (As data also collected in 2005). Four of these wells were used as monitoring wells. Data also included the As content of 140 surface sediments. Results showed that 54.5 % of the wells surpassed the As limit for drinking water of 0.025 mg L(-1) and that 89.0 % surpassed he F limit of 1.5 mg L(-1). Spatial analyses identified the areas in the center of the basin with the highest content of contaminants. Principal component and correlation analyses showed a co-occurrence of As and F with r = 0.55 for the 2011 data and 0.59 for the combined data. In contrast, the relationship of As and F concentrations to droughts and changes in land use were not as clearly shown, possibly because of the short time this area has been monitored. The high As and F concentrations in the groundwater may be limiting the availability of water within this basin, especially considering the greater groundwater demand foreseen for the future. Water-conservation practices, such as drip irrigation and artificial groundwater recharge, should be considered to maintain groundwater levels supportive of agricultural practices.","author":[{"dropping-particle":"","family":"Reyes-Gómez","given":"Víctor M.","non-dropping-particle":"","parse-names":false,"suffix":""},{"dropping-particle":"","family":"Alarcón-Herrera","given":"María Teresa","non-dropping-particle":"","parse-names":false,"suffix":""},{"dropping-particle":"","family":"Gutiérrez","given":"Mélida","non-dropping-particle":"","parse-names":false,"suffix":""},{"dropping-particle":"","family":"López","given":"Daniel Núñez","non-dropping-particle":"","parse-names":false,"suffix":""}],"container-title":"Archives of Environmental Contamination and Toxicology","id":"ITEM-1","issue":"2","issued":{"date-parts":[["2015","2","16"]]},"page":"292-304","publisher":"Springer US","title":"Arsenic and fluoride variations in groundwater of an Endorheic basin undergoing land-use changes","type":"article-journal","volume":"68"},"uris":["http://www.mendeley.com/documents/?uuid=5daf942d-7da3-3c3a-940a-2ecc91c16d66"]}],"mendeley":{"formattedCitation":"(Reyes-Gómez et al. 2015)","plainTextFormattedCitation":"(Reyes-Gómez et al. 2015)","previouslyFormattedCitation":"(Reyes-Gómez et al. 2015)"},"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Reyes-Gómez et al. 2015)</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Myingyan</w:t>
            </w:r>
            <w:proofErr w:type="spellEnd"/>
            <w:r w:rsidRPr="005541D0">
              <w:rPr>
                <w:rFonts w:ascii="Times New Roman" w:eastAsia="Times New Roman" w:hAnsi="Times New Roman" w:cs="Times New Roman"/>
                <w:sz w:val="24"/>
                <w:szCs w:val="24"/>
                <w:lang w:eastAsia="en-IN"/>
              </w:rPr>
              <w:t>, Myanmar</w:t>
            </w:r>
          </w:p>
        </w:tc>
        <w:tc>
          <w:tcPr>
            <w:tcW w:w="1916" w:type="dxa"/>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SCITOTENV.2015.02.038","ISSN":"0048-9697","abstract":"In South Asia, the technological and societal shift from drinking surface water to groundwater has resulted in a great reduction of acute diseases due to water borne pathogens. However, arsenic and other naturally occurring inorganic toxic substances present in groundwater in the region have been linked to a variety of chronic diseases, including cancers, heart disease, and neurological problems. Due to the highly specific symptoms of chronic arsenic poisoning, arsenic was the first inorganic toxic substance to be noticed at unsafe levels in the groundwater of West Bengal, India and Bangladesh. Subsequently, other inorganic toxic substances, including manganese, uranium, and fluoride have been found at unsafe levels in groundwater in South Asia. While numerous drinking water wells throughout Myanmar have been tested for arsenic, relatively little is known about the concentrations of other inorganic toxic substances in Myanmar groundwater. In this study, we analyzed samples from 18 drinking water wells (12 in Myingyan City and 6 in nearby Tha Pyay Thar Village) and 2 locations in the Ayeyarwaddy River for arsenic, boron, barium, beryllium, cadmium, cobalt, chromium, copper, fluoride, iron, mercury, manganese, molybdenum, nickel, lead, antimony, selenium, thallium, uranium, vanadium, and zinc. Concentrations of arsenic, manganese, fluoride, iron, or uranium exceeded health-based reference values in most wells. In addition, any given well usually contained more than one toxic substance at unsafe concentrations. While water testing and well sharing could reduce health risks, none of the wells sampled provide water that is entirely safe with respect to inorganic toxic substances. It is imperative that users of these wells, and users of other wells that have not been tested for multiple inorganic toxic substances throughout the region, be informed of the need for drinking water testing and the health consequences of drinking water contaminated with inorganic toxic substances.","author":[{"dropping-particle":"","family":"Bacquart","given":"Thomas","non-dropping-particle":"","parse-names":false,"suffix":""},{"dropping-particle":"","family":"Frisbie","given":"Seth","non-dropping-particle":"","parse-names":false,"suffix":""},{"dropping-particle":"","family":"Mitchell","given":"Erika","non-dropping-particle":"","parse-names":false,"suffix":""},{"dropping-particle":"","family":"Grigg","given":"Laurie","non-dropping-particle":"","parse-names":false,"suffix":""},{"dropping-particle":"","family":"Cole","given":"Christopher","non-dropping-particle":"","parse-names":false,"suffix":""},{"dropping-particle":"","family":"Small","given":"Colleen","non-dropping-particle":"","parse-names":false,"suffix":""},{"dropping-particle":"","family":"Sarkar","given":"Bibudhendra","non-dropping-particle":"","parse-names":false,"suffix":""}],"container-title":"Science of The Total Environment","id":"ITEM-1","issued":{"date-parts":[["2015","6","1"]]},"page":"232-245","publisher":"Elsevier","title":"Multiple inorganic toxic substances contaminating the groundwater of Myingyan Township, Myanmar: Arsenic, manganese, fluoride, iron, and uranium","type":"article-journal","volume":"517"},"uris":["http://www.mendeley.com/documents/?uuid=31ca66a2-27af-335e-893d-a21a6ddcd6ee"]}],"mendeley":{"formattedCitation":"(Bacquart et al. 2015)","plainTextFormattedCitation":"(Bacquart et al. 2015)","previouslyFormattedCitation":"(Bacquart et al. 2015)"},"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Bacquart et al. 2015)</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La Victoria Region, Mexico</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00254-006-0300-7","ISSN":"0943-0105","author":[{"dropping-particle":"","family":"Valenzuela-Vásquez","given":"L.","non-dropping-particle":"","parse-names":false,"suffix":""},{"dropping-particle":"","family":"Ramírez-Hernández","given":"J.","non-dropping-particle":"","parse-names":false,"suffix":""},{"dropping-particle":"","family":"Reyes-López","given":"J.","non-dropping-particle":"","parse-names":false,"suffix":""},{"dropping-particle":"","family":"Sol-Uribe","given":"A.","non-dropping-particle":"","parse-names":false,"suffix":""},{"dropping-particle":"","family":"Lázaro-Mancilla","given":"O.","non-dropping-particle":"","parse-names":false,"suffix":""}],"container-title":"Environmental Geology","id":"ITEM-1","issue":"1","issued":{"date-parts":[["2006","10","17"]]},"page":"17-27","publisher":"Springer-Verlag","title":"The origin of fluoride in groundwater supply to Hermosillo City, Sonora, México","type":"article-journal","volume":"51"},"uris":["http://www.mendeley.com/documents/?uuid=fe23afef-396c-389e-b483-3a6f8fda4fc2"]}],"mendeley":{"formattedCitation":"(Valenzuela-Vásquez et al. 2006)","plainTextFormattedCitation":"(Valenzuela-Vásquez et al. 2006)","previouslyFormattedCitation":"(Valenzuela-Vásquez et al. 200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Valenzuela-Vásquez et al. 200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bCs/>
                <w:sz w:val="24"/>
                <w:szCs w:val="24"/>
                <w:lang w:eastAsia="en-IN"/>
              </w:rPr>
              <w:t>Mindanao</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Not Found</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bCs/>
                <w:sz w:val="24"/>
                <w:szCs w:val="24"/>
                <w:lang w:eastAsia="en-IN"/>
              </w:rPr>
              <w:t>Moldov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ISSN":"00154725","abstract":"Fluoride content was determined in different soil types of Moldova. The total fluoride concentrations varied in soils depending on their granular composition. Flood sodic soils are characterized by the highest content of fluoride - up to 1120 ppm. The level of water-soluble fluoride ranged from 0.2 to 14.6 ppm. Long-term phosphoric fertilizer application and irrigation with fluoride-containing water have led to fluoride accumulation in soil and plants.","author":[{"dropping-particle":"","family":"Toma","given":"S.","non-dropping-particle":"","parse-names":false,"suffix":""},{"dropping-particle":"","family":"Kreidman","given":"J.","non-dropping-particle":"","parse-names":false,"suffix":""},{"dropping-particle":"","family":"Vedina","given":"O.","non-dropping-particle":"","parse-names":false,"suffix":""},{"dropping-particle":"","family":"Veliksar","given":"S.","non-dropping-particle":"","parse-names":false,"suffix":""}],"container-title":"Fluoride","id":"ITEM-1","issue":"2","issued":{"date-parts":[["1999"]]},"page":"67-70","title":"Some observations on fluoride problems in the Moldova Republic","type":"article-journal","volume":"32"},"uris":["http://www.mendeley.com/documents/?uuid=dd05c721-cc5a-42bc-b783-e43e9a759350"]}],"mendeley":{"formattedCitation":"(Toma et al. 1999)","plainTextFormattedCitation":"(Toma et al. 1999)","previouslyFormattedCitation":"(Toma et al. 1999)"},"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Toma et al. 1999)</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hAnsi="Times New Roman" w:cs="Times New Roman"/>
                <w:sz w:val="24"/>
                <w:szCs w:val="24"/>
              </w:rPr>
              <w:t>Inner Mongol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proeps.2013.03.183","ISSN":"18785220","abstract":"Twenty groundwater samples and two surface water samples were collected to determine the occurrence and distribution of iodine and fluoride in groundwater in the area of Hangjinhouqi, the Hetao Plain, Inner Mongolia. Currently, 65% and 50% of samples exceeded the Chinese standard (I=150μg/L, F=1mg/L) for drinking water for iodine and fluoride, respectively. No correlation has been shown between I and F, although the spatial distribution of high iodine and high fluoride groundwater samples overlaps, with 80% of the high fluoride groundwater samples located in the high iodine areas. Different enrichment mechanisms of fluoride and iodine are involved. Water-rock interaction processes are at the origin of fluoride rich-groundwater, whereas evaporation of shallow groundwater and the oxidation by microorganisms of elevated organic matter content in deep groundwater contribute to the enrichment of iodine.","author":[{"dropping-particle":"","family":"Xu","given":"F.","non-dropping-particle":"","parse-names":false,"suffix":""},{"dropping-particle":"","family":"Ma","given":"T.","non-dropping-particle":"","parse-names":false,"suffix":""},{"dropping-particle":"","family":"Shi","given":"L.","non-dropping-particle":"","parse-names":false,"suffix":""},{"dropping-particle":"","family":"Zhang","given":"J.W.","non-dropping-particle":"","parse-names":false,"suffix":""},{"dropping-particle":"","family":"Wang","given":"Y.Y.","non-dropping-particle":"","parse-names":false,"suffix":""},{"dropping-particle":"","family":"Dong","given":"Y.H.","non-dropping-particle":"","parse-names":false,"suffix":""}],"container-title":"Procedia Earth and Planetary Science","id":"ITEM-1","issued":{"date-parts":[["2013","1","1"]]},"page":"908-911","publisher":"Elsevier","title":"The hydrogeochemical characteristics of high iodine and fluoride groundwater in the Hetao plain, inner Mongolia","type":"article-journal","volume":"7"},"uris":["http://www.mendeley.com/documents/?uuid=da5e86b3-c4da-33f4-a47c-3735169b170c"]}],"mendeley":{"formattedCitation":"(Xu et al. 2013)","plainTextFormattedCitation":"(Xu et al. 2013)","previouslyFormattedCitation":"(Xu et al.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Xu et al.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 xml:space="preserve">Ben </w:t>
            </w:r>
            <w:proofErr w:type="spellStart"/>
            <w:r w:rsidRPr="005541D0">
              <w:rPr>
                <w:rFonts w:ascii="Times New Roman" w:eastAsia="Times New Roman" w:hAnsi="Times New Roman" w:cs="Times New Roman"/>
                <w:sz w:val="24"/>
                <w:szCs w:val="24"/>
                <w:lang w:eastAsia="en-IN"/>
              </w:rPr>
              <w:t>Guerir</w:t>
            </w:r>
            <w:proofErr w:type="spellEnd"/>
            <w:r w:rsidRPr="005541D0">
              <w:rPr>
                <w:rFonts w:ascii="Times New Roman" w:eastAsia="Times New Roman" w:hAnsi="Times New Roman" w:cs="Times New Roman"/>
                <w:sz w:val="24"/>
                <w:szCs w:val="24"/>
                <w:lang w:eastAsia="en-IN"/>
              </w:rPr>
              <w:t>, Morocco</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S0011-9164(02)00424-1","ISSN":"0011-9164","abstract":"According to World Health Organization norms, the upper limit of fluoride concentration in drinking water was 1.5 mg 1−1. The purpose of this study is to apply a hybrid process that combines the adsorption on conventional solid adsorbents such as aluminum and zirconium oxide along with a specific Donnan dialysis (DD) procedure to treat groundwater with an excessive fluoride concentration of 4 mg 1−1 resulting from phosphate mining in Morocco. The DD pre-industrial pilot was equipped with ACS anion-exchange membranes (Tokuyama Co.) having a total area of 0.176 m2. The DD process was studied under two circulating modes of the receiver solution, single pass and batch, whereas the feed solution flowed continuously as a single pass. To maintain the fluoride concentration below the acceptable values at the outlet of the feed compartment, the extracted fluoride ions are adsorbed by Al2O3 and ZrO2, which were added in the receiver solution. The mineralization of the treated groundwater was not modified. The cation composition remained unchanged, whereas anions, except chloride, were partially eliminated and substituted by chloride ions, giving a fluoride concentration below the acceptable values.","author":[{"dropping-particle":"","family":"Garmes","given":"Hocine","non-dropping-particle":"","parse-names":false,"suffix":""},{"dropping-particle":"","family":"Persin","given":"Françoise","non-dropping-particle":"","parse-names":false,"suffix":""},{"dropping-particle":"","family":"Sandeaux","given":"Jacqueline","non-dropping-particle":"","parse-names":false,"suffix":""},{"dropping-particle":"","family":"Pourcelly","given":"Gérald","non-dropping-particle":"","parse-names":false,"suffix":""},{"dropping-particle":"","family":"Mountadar","given":"Mohamed","non-dropping-particle":"","parse-names":false,"suffix":""}],"container-title":"Desalination","id":"ITEM-1","issue":"1-3","issued":{"date-parts":[["2002","9","10"]]},"page":"287-291","publisher":"Elsevier","title":"Defluoridation of groundwater by a hybrid process combining adsorption and Donnan dialysis","type":"article-journal","volume":"145"},"uris":["http://www.mendeley.com/documents/?uuid=76edf7eb-3571-34c8-b8b3-5e6d36af746a"]}],"mendeley":{"formattedCitation":"(Garmes et al. 2002)","plainTextFormattedCitation":"(Garmes et al. 2002)","previouslyFormattedCitation":"(Garmes et al. 2002)"},"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Garmes et al. 2002)</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Namib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gsd.2016.09.001","ISSN":"2352801X","abstract":"Groundwater is the major source of drinking water supply in the bulk of African urban and rural communities. However, groundwater in some parts of the African countries contains fluoride in concentrations exceeding the 1.5 mg/L permissible limit established by the WHO. No confirmed data are available on the number of people depending on groundwater with higher contents of fluoride, yet ~40% of the 680 million people living in the 13 countries of Sub-Sahara Africa are without access to safe water supplies. The number of people worldwide who depend on drinking groundwater which contains fluoride concentrations that exceed the WHO guideline of 1.5 mg/L is estimated as 200 million. The East Africa Rift valley often displays high groundwater's fluoride contents. This region originates in the Jordanian Valley in West Asia and extends southward through Sudan, Eritrea, Ethiopia, Kenya, Uganda, Tanzania, Malawi, and Mozambique. Fluoride presence in drinking water within desirable limits, benefits the healthy growth of both teeth and bones. In contrast, the chronic consumption of groundwater with fluoride contents above the WHO limit of 1.5 mg/L results in dental or skeletal fluorosis and other serious health effects. No comprehensive review is available on fluoride's groundwater status/contamination and available defluoridation methods in African countries. Therefore, the objective of this paper is to review the fluoride status in African countries, including its mobilization from rocks/minerals into drinking groundwater and its health and toxicological effects. The existing technologies in Africa for defluoridation have been analyzed. Literature data on the fluoride sorption behavior on commercial and other low cost adsorbents in Africa have been surveyed and discussed. Finally, recommendations for further research on presence of fluoride in groundwater and decontamination needs have been made.","author":[{"dropping-particle":"","family":"Kut","given":"Kwai Malak Kwai","non-dropping-particle":"","parse-names":false,"suffix":""},{"dropping-particle":"","family":"Sarswat","given":"Ankur","non-dropping-particle":"","parse-names":false,"suffix":""},{"dropping-particle":"","family":"Srivastava","given":"Anju","non-dropping-particle":"","parse-names":false,"suffix":""},{"dropping-particle":"","family":"Pittman","given":"Charles U.","non-dropping-particle":"","parse-names":false,"suffix":""},{"dropping-particle":"","family":"Mohan","given":"Dinesh","non-dropping-particle":"","parse-names":false,"suffix":""}],"container-title":"Groundwater for Sustainable Development","id":"ITEM-1","issue":"November","issued":{"date-parts":[["2016"]]},"page":"190-212","publisher":"Elsevier","title":"A review of fluoride in african groundwater and local remediation methods","type":"article-journal","volume":"2-3"},"uris":["http://www.mendeley.com/documents/?uuid=0dd7ea81-4d7f-4584-ac64-11f1ecf3752a"]}],"mendeley":{"formattedCitation":"(Kut et al. 2016)","plainTextFormattedCitation":"(Kut et al. 2016)","previouslyFormattedCitation":"(Kut et al. 201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ut et al. 201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pStyle w:val="Heading1"/>
              <w:shd w:val="clear" w:color="auto" w:fill="FCFCFC"/>
              <w:spacing w:before="0" w:beforeAutospacing="0" w:after="120" w:afterAutospacing="0" w:line="360" w:lineRule="auto"/>
              <w:rPr>
                <w:b w:val="0"/>
                <w:bCs w:val="0"/>
                <w:spacing w:val="2"/>
                <w:sz w:val="24"/>
                <w:szCs w:val="24"/>
                <w:lang w:val="en"/>
              </w:rPr>
            </w:pPr>
            <w:proofErr w:type="spellStart"/>
            <w:r w:rsidRPr="005541D0">
              <w:rPr>
                <w:b w:val="0"/>
                <w:bCs w:val="0"/>
                <w:spacing w:val="2"/>
                <w:sz w:val="24"/>
                <w:szCs w:val="24"/>
                <w:lang w:val="en"/>
              </w:rPr>
              <w:t>Bhaktapur</w:t>
            </w:r>
            <w:proofErr w:type="spellEnd"/>
            <w:r w:rsidRPr="005541D0">
              <w:rPr>
                <w:b w:val="0"/>
                <w:bCs w:val="0"/>
                <w:spacing w:val="2"/>
                <w:sz w:val="24"/>
                <w:szCs w:val="24"/>
                <w:lang w:val="en"/>
              </w:rPr>
              <w:t xml:space="preserve">, </w:t>
            </w:r>
            <w:r w:rsidRPr="00D73EF7">
              <w:rPr>
                <w:b w:val="0"/>
                <w:bCs w:val="0"/>
                <w:sz w:val="24"/>
                <w:szCs w:val="24"/>
              </w:rPr>
              <w:t>Nepal</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2665-015-4514-4","ISSN":"1866-6280","author":[{"dropping-particle":"","family":"Thakur","given":"Jay Krishna","non-dropping-particle":"","parse-names":false,"suffix":""},{"dropping-particle":"","family":"Diwakar","given":"Jasmine","non-dropping-particle":"","parse-names":false,"suffix":""},{"dropping-particle":"","family":"Singh","given":"Sudhir Kumar","non-dropping-particle":"","parse-names":false,"suffix":""}],"container-title":"Environmental Earth Sciences","id":"ITEM-1","issue":"6","issued":{"date-parts":[["2015","9","26"]]},"page":"4973-4988","publisher":"Springer Berlin Heidelberg","title":"Hydrogeochemical evaluation of groundwater of Bhaktapur Municipality, Nepal","type":"article-journal","volume":"74"},"uris":["http://www.mendeley.com/documents/?uuid=a1859dcf-cb5c-3084-a8bd-ba981cdda83a"]}],"mendeley":{"formattedCitation":"(Thakur et al. 2015)","plainTextFormattedCitation":"(Thakur et al. 2015)","previouslyFormattedCitation":"(Thakur et al. 2015)"},"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Thakur et al. 2015)</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Netherland</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desal.2009.10.016","ISBN":"0011-9164","ISSN":"00119164","abstract":"For pretreatment of wastewater discharged from personnel care products (PCPs) factory, two treatment schemes were investigated. The 1st step in both schemes was chemical coagulation followed by precipitation in the 1st scheme and dissolved air flotation in the 2nd one. Ferric chloride (FeCl3·6H2O), alum (Al2(SO4)3·18H2O) and ferrous sulfate (FeSO4·6H2O) were used as coagulants. Lime (CaO) was used as coagulant aid and for pH adjustment. For C/P, the three coagulants investigated were found to be more or less similar in their performance. Maximum CODtotalremoval obtained by ferric chloride, ferrous sulfate and alum was 75.8 ± 9.7, 77.5 ± 9.6 and 76.7 ± 9.9%, respectively. Corresponding BOD5 totalremoval values were 78 ± 15.8, 78.7 ± 15.6 and 74.1 ± 19.3%, respectively. However, the optimum dose of ferric chloride and alum was 600 and 700 mg/l while that of ferrous sulfate was 850 mg/l. Alum produced a voluminous sludge, but with the least solids content. Ferric chloride produced compact sludge with a good settleability as reflected by the low sludge volume index (SVI) of 76.3 ± 28.8 ml/gTSS. In the coagulation-dissolved air flotation (C/DAF) experiments, the results showed that alum produced higher COD removal (77.5 ± 3.2%) as compared to ferric chloride (71.6 ± 2.9%) and ferrous sulfate (67.7 ± 3.7%). A cost evaluation of the initial investment and the running costs using the different coagulants at their optimum operating conditions were calculated. The investment and running cost for C/P process is higher by 27.3 and 23.7% than C/DAF. © 2009 Elsevier B.V. All rights reserved.","author":[{"dropping-particle":"","family":"El-Gohary","given":"F.","non-dropping-particle":"","parse-names":false,"suffix":""},{"dropping-particle":"","family":"Tawfik","given":"A.","non-dropping-particle":"","parse-names":false,"suffix":""},{"dropping-particle":"","family":"Mahmoud","given":"U.","non-dropping-particle":"","parse-names":false,"suffix":""}],"container-title":"Desalination","id":"ITEM-1","issue":"1-3","issued":{"date-parts":[["2010"]]},"page":"106-112","publisher-place":"Bilthoven, The Netherlands","title":"Comparative study between chemical coagulation/precipitation (C/P) versus coagulation/dissolved air flotation (C/DAF) for pre-treatment of personal care products (PCPs) wastewater","type":"article-journal","volume":"252"},"uris":["http://www.mendeley.com/documents/?uuid=3b35b02c-42ec-327c-9ee1-dacae6be0a4b"]}],"mendeley":{"formattedCitation":"(El-Gohary et al. 2010)","plainTextFormattedCitation":"(El-Gohary et al. 2010)","previouslyFormattedCitation":"(El-Gohary et al. 2010)"},"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El-Gohary et al. 2010)</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Tibiri</w:t>
            </w:r>
            <w:proofErr w:type="spellEnd"/>
            <w:r w:rsidRPr="005541D0">
              <w:rPr>
                <w:rFonts w:ascii="Times New Roman" w:eastAsia="Times New Roman" w:hAnsi="Times New Roman" w:cs="Times New Roman"/>
                <w:sz w:val="24"/>
                <w:szCs w:val="24"/>
                <w:lang w:eastAsia="en-IN"/>
              </w:rPr>
              <w:t>, Niger</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gsd.2016.09.001","ISSN":"2352801X","abstract":"Groundwater is the major source of drinking water supply in the bulk of African urban and rural communities. However, groundwater in some parts of the African countries contains fluoride in concentrations exceeding the 1.5 mg/L permissible limit established by the WHO. No confirmed data are available on the number of people depending on groundwater with higher contents of fluoride, yet ~40% of the 680 million people living in the 13 countries of Sub-Sahara Africa are without access to safe water supplies. The number of people worldwide who depend on drinking groundwater which contains fluoride concentrations that exceed the WHO guideline of 1.5 mg/L is estimated as 200 million. The East Africa Rift valley often displays high groundwater's fluoride contents. This region originates in the Jordanian Valley in West Asia and extends southward through Sudan, Eritrea, Ethiopia, Kenya, Uganda, Tanzania, Malawi, and Mozambique. Fluoride presence in drinking water within desirable limits, benefits the healthy growth of both teeth and bones. In contrast, the chronic consumption of groundwater with fluoride contents above the WHO limit of 1.5 mg/L results in dental or skeletal fluorosis and other serious health effects. No comprehensive review is available on fluoride's groundwater status/contamination and available defluoridation methods in African countries. Therefore, the objective of this paper is to review the fluoride status in African countries, including its mobilization from rocks/minerals into drinking groundwater and its health and toxicological effects. The existing technologies in Africa for defluoridation have been analyzed. Literature data on the fluoride sorption behavior on commercial and other low cost adsorbents in Africa have been surveyed and discussed. Finally, recommendations for further research on presence of fluoride in groundwater and decontamination needs have been made.","author":[{"dropping-particle":"","family":"Kut","given":"Kwai Malak Kwai","non-dropping-particle":"","parse-names":false,"suffix":""},{"dropping-particle":"","family":"Sarswat","given":"Ankur","non-dropping-particle":"","parse-names":false,"suffix":""},{"dropping-particle":"","family":"Srivastava","given":"Anju","non-dropping-particle":"","parse-names":false,"suffix":""},{"dropping-particle":"","family":"Pittman","given":"Charles U.","non-dropping-particle":"","parse-names":false,"suffix":""},{"dropping-particle":"","family":"Mohan","given":"Dinesh","non-dropping-particle":"","parse-names":false,"suffix":""}],"container-title":"Groundwater for Sustainable Development","id":"ITEM-1","issue":"November","issued":{"date-parts":[["2016"]]},"page":"190-212","publisher":"Elsevier","title":"A review of fluoride in african groundwater and local remediation methods","type":"article-journal","volume":"2-3"},"uris":["http://www.mendeley.com/documents/?uuid=0dd7ea81-4d7f-4584-ac64-11f1ecf3752a"]}],"mendeley":{"formattedCitation":"(Kut et al. 2016)","plainTextFormattedCitation":"(Kut et al. 2016)","previouslyFormattedCitation":"(Kut et al. 201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ut et al. 201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Langtang</w:t>
            </w:r>
            <w:proofErr w:type="spellEnd"/>
            <w:r w:rsidRPr="005541D0">
              <w:rPr>
                <w:rFonts w:ascii="Times New Roman" w:eastAsia="Times New Roman" w:hAnsi="Times New Roman" w:cs="Times New Roman"/>
                <w:sz w:val="24"/>
                <w:szCs w:val="24"/>
                <w:lang w:eastAsia="en-IN"/>
              </w:rPr>
              <w:t>, Niger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PMID":"14510146","abstract":"This study is aimed at measuring the fluoride concentrations of different water supplies in a Nigerian community known to have endemic fluorosis. This is with the view of mapping out a pattern and to investigate the relationship of this pattern with the distribution of dental fluorosis among residents of the community. A representative sample of 475 persons selected on the basis of criteria described in an earlier publication, constituted the study subjects. Clinical examination were carried out after obtaining sociodemographic information from the subjects. Analyses of fluoride concentrations in 136 water samples revealed, in general the highest levels in stream water range: 2.39-3.96 ppm, followed by wells (range: 1.26-2.82 ppm) and the least in pipe-borne water (range: 0.5-0.97 ppm). In plotting specific fluoride readings from the different identified sources on the geographical map of the study area, a distinctive pattern emerged. High fluoride readings were generally in the highland areas from which rivers and streams took origin. Approximately 50% of the town was supplied with water containing fluoride above the optimum. As reported in the earlier publication, the prevalence of dental fluorosis was found to be 26.1%. The age specific prevalence rate indicated the highest occurrence rate among those aged 10-19 years. Six of the participating children had involvement of deciduous teeth. Even though no correlation was established between dental fluorosis and sex on one hand and fluorosis and ethnicity on the other, there was a markedly significant association between fluorosis and source of drinking water (P &lt; 0.05). Those who drank from streams appeared more likely to have fluorosis. It was concluded that though other sources of fluoride ingestion have been documented, it appeared that water may play a very significant role in the aetiology of fluorosis in this community.","author":[{"dropping-particle":"","family":"Wongdem","given":"J G","non-dropping-particle":"","parse-names":false,"suffix":""},{"dropping-particle":"","family":"Aderinokun","given":"G A","non-dropping-particle":"","parse-names":false,"suffix":""},{"dropping-particle":"","family":"Ubom","given":"G A","non-dropping-particle":"","parse-names":false,"suffix":""},{"dropping-particle":"","family":"Sridhar","given":"M K","non-dropping-particle":"","parse-names":false,"suffix":""},{"dropping-particle":"","family":"Selkur","given":"S","non-dropping-particle":"","parse-names":false,"suffix":""}],"container-title":"African journal of medicine and medical sciences","id":"ITEM-1","issue":"1-2","issued":{"date-parts":[["2001"]]},"page":"31-34","title":"Dental fluorosis and fluoride mapping in Langtang town, Nigeria.","type":"article-journal","volume":"30"},"uris":["http://www.mendeley.com/documents/?uuid=cf51b09f-22f8-36e0-8bd8-ed424471e56d"]}],"mendeley":{"formattedCitation":"(Wongdem et al. 2001)","plainTextFormattedCitation":"(Wongdem et al. 2001)","previouslyFormattedCitation":"(Wongdem et al. 2001)"},"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Wongdem et al. 2001)</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Bomo</w:t>
            </w:r>
            <w:proofErr w:type="spellEnd"/>
            <w:r w:rsidRPr="005541D0">
              <w:rPr>
                <w:rFonts w:ascii="Times New Roman" w:eastAsia="Times New Roman" w:hAnsi="Times New Roman" w:cs="Times New Roman"/>
                <w:sz w:val="24"/>
                <w:szCs w:val="24"/>
                <w:lang w:eastAsia="en-IN"/>
              </w:rPr>
              <w:t>, Niger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gsd.2016.09.001","ISSN":"2352801X","abstract":"Groundwater is the major source of drinking water supply in the bulk of African urban and rural communities. However, groundwater in some parts of the African countries contains fluoride in concentrations exceeding the 1.5 mg/L permissible limit established by the WHO. No confirmed data are available on the number of people depending on groundwater with higher contents of fluoride, yet ~40% of the 680 million people living in the 13 countries of Sub-Sahara Africa are without access to safe water supplies. The number of people worldwide who depend on drinking groundwater which contains fluoride concentrations that exceed the WHO guideline of 1.5 mg/L is estimated as 200 million. The East Africa Rift valley often displays high groundwater's fluoride contents. This region originates in the Jordanian Valley in West Asia and extends southward through Sudan, Eritrea, Ethiopia, Kenya, Uganda, Tanzania, Malawi, and Mozambique. Fluoride presence in drinking water within desirable limits, benefits the healthy growth of both teeth and bones. In contrast, the chronic consumption of groundwater with fluoride contents above the WHO limit of 1.5 mg/L results in dental or skeletal fluorosis and other serious health effects. No comprehensive review is available on fluoride's groundwater status/contamination and available defluoridation methods in African countries. Therefore, the objective of this paper is to review the fluoride status in African countries, including its mobilization from rocks/minerals into drinking groundwater and its health and toxicological effects. The existing technologies in Africa for defluoridation have been analyzed. Literature data on the fluoride sorption behavior on commercial and other low cost adsorbents in Africa have been surveyed and discussed. Finally, recommendations for further research on presence of fluoride in groundwater and decontamination needs have been made.","author":[{"dropping-particle":"","family":"Kut","given":"Kwai Malak Kwai","non-dropping-particle":"","parse-names":false,"suffix":""},{"dropping-particle":"","family":"Sarswat","given":"Ankur","non-dropping-particle":"","parse-names":false,"suffix":""},{"dropping-particle":"","family":"Srivastava","given":"Anju","non-dropping-particle":"","parse-names":false,"suffix":""},{"dropping-particle":"","family":"Pittman","given":"Charles U.","non-dropping-particle":"","parse-names":false,"suffix":""},{"dropping-particle":"","family":"Mohan","given":"Dinesh","non-dropping-particle":"","parse-names":false,"suffix":""}],"container-title":"Groundwater for Sustainable Development","id":"ITEM-1","issue":"November","issued":{"date-parts":[["2016"]]},"page":"190-212","publisher":"Elsevier","title":"A review of fluoride in african groundwater and local remediation methods","type":"article-journal","volume":"2-3"},"uris":["http://www.mendeley.com/documents/?uuid=0dd7ea81-4d7f-4584-ac64-11f1ecf3752a"]}],"mendeley":{"formattedCitation":"(Kut et al. 2016)","plainTextFormattedCitation":"(Kut et al. 2016)","previouslyFormattedCitation":"(Kut et al. 201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ut et al. 201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Maiduguri, Niger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gsd.2016.09.001","ISSN":"2352801X","abstract":"Groundwater is the major source of drinking water supply in the bulk of African urban and rural communities. However, groundwater in some parts of the African countries contains fluoride in concentrations exceeding the 1.5 mg/L permissible limit established by the WHO. No confirmed data are available on the number of people depending on groundwater with higher contents of fluoride, yet ~40% of the 680 million people living in the 13 countries of Sub-Sahara Africa are without access to safe water supplies. The number of people worldwide who depend on drinking groundwater which contains fluoride concentrations that exceed the WHO guideline of 1.5 mg/L is estimated as 200 million. The East Africa Rift valley often displays high groundwater's fluoride contents. This region originates in the Jordanian Valley in West Asia and extends southward through Sudan, Eritrea, Ethiopia, Kenya, Uganda, Tanzania, Malawi, and Mozambique. Fluoride presence in drinking water within desirable limits, benefits the healthy growth of both teeth and bones. In contrast, the chronic consumption of groundwater with fluoride contents above the WHO limit of 1.5 mg/L results in dental or skeletal fluorosis and other serious health effects. No comprehensive review is available on fluoride's groundwater status/contamination and available defluoridation methods in African countries. Therefore, the objective of this paper is to review the fluoride status in African countries, including its mobilization from rocks/minerals into drinking groundwater and its health and toxicological effects. The existing technologies in Africa for defluoridation have been analyzed. Literature data on the fluoride sorption behavior on commercial and other low cost adsorbents in Africa have been surveyed and discussed. Finally, recommendations for further research on presence of fluoride in groundwater and decontamination needs have been made.","author":[{"dropping-particle":"","family":"Kut","given":"Kwai Malak Kwai","non-dropping-particle":"","parse-names":false,"suffix":""},{"dropping-particle":"","family":"Sarswat","given":"Ankur","non-dropping-particle":"","parse-names":false,"suffix":""},{"dropping-particle":"","family":"Srivastava","given":"Anju","non-dropping-particle":"","parse-names":false,"suffix":""},{"dropping-particle":"","family":"Pittman","given":"Charles U.","non-dropping-particle":"","parse-names":false,"suffix":""},{"dropping-particle":"","family":"Mohan","given":"Dinesh","non-dropping-particle":"","parse-names":false,"suffix":""}],"container-title":"Groundwater for Sustainable Development","id":"ITEM-1","issue":"November","issued":{"date-parts":[["2016"]]},"page":"190-212","publisher":"Elsevier","title":"A review of fluoride in african groundwater and local remediation methods","type":"article-journal","volume":"2-3"},"uris":["http://www.mendeley.com/documents/?uuid=0dd7ea81-4d7f-4584-ac64-11f1ecf3752a"]}],"mendeley":{"formattedCitation":"(Kut et al. 2016)","plainTextFormattedCitation":"(Kut et al. 2016)","previouslyFormattedCitation":"(Kut et al. 201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ut et al. 201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Zango</w:t>
            </w:r>
            <w:proofErr w:type="spellEnd"/>
            <w:r w:rsidRPr="005541D0">
              <w:rPr>
                <w:rFonts w:ascii="Times New Roman" w:eastAsia="Times New Roman" w:hAnsi="Times New Roman" w:cs="Times New Roman"/>
                <w:sz w:val="24"/>
                <w:szCs w:val="24"/>
                <w:lang w:eastAsia="en-IN"/>
              </w:rPr>
              <w:t>, Niger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2691/JGG-2-5-1","abstract":"Serious health problems are experienced in many parts of the world due to high concentration of fluoride in drinking water which causes dental and skeletal fluorosis to humans. Zango Local Government Area of Katsina State, Nigeria is one such area where high concentration of fluoride occurs in groundwater. Though there are no major studies with reference to fluoride in the area in the past, the present study was carried out to provide baseline information on groundwater quality in Zango Local Government Area of Katsina State, Nigeria with emphasis on fluoride concentration. A total of 87 groundwater samples each were collected from hand-dug wells and boreholes in the area for both dry and wet seasons, between February 2011 to March 2012 and analyzed for fluoride concentration and other quality parameters at the National Research Institute for Chemical Technology Laboratory Zaria, Nigeria. The fluoride concentration in groundwater of the area ranged between 0.10 to 3.16 mg/l with a mean value of 0.94 mg/l for dry season and between 0.10-1.47 mg/l and an average value of 0.52 mg/l for the rainy season. The low concentration of fluoride in the rainy season is due to the dilution effect of rain-water. The study revealed that about 75% of the groundwater samples in the area that are suitable for human consumption fall within the sedimentary rocks of the Gundumi and Chad Formations as well as the Basement Complex rocks while 25% of the samples with high fluoride concentration above the permissible limit of 1.5 mg/l are from the Younger Granites Suites. Fluorite, a hydrothermal mineral in granite and due to its fast dissolution kinetics, is probably the source of fluoride in the groundwater in the area. The fluoride concentration map developed for the study was in agreement within the interpretation as the area dominated with sedimentary formations show low concentration of fluorite while the region occupy by younger granites show high fluoride concentration. This implies that fluoride-rich groundwater in the area emanates from the granite aquifers and the problem of fluorosis in the area is purely by natural processes. Communities living in the granite/rhyolite dominated region where cases of fluorosis have been observed should discontinue the use of groundwater from the area for domestic and drinking purposes. The Katsina State Government should provide an alternative source of drinking water for the people in the region.","author":[{"dropping-particle":"","family":"Tukur","given":"Aminu","non-dropping-particle":"","parse-names":false,"suffix":""},{"dropping-particle":"","family":"N.","given":"Amadi Akobundu","non-dropping-particle":"","parse-names":false,"suffix":""}],"container-title":"Journal of Geosciences and Geomatics","id":"ITEM-1","issue":"5","issued":{"date-parts":[["2014"]]},"page":"178-185","publisher":"Science and Education Publishing","title":"Fluoride contamination of shallow groundwater in parts of Zango local government area of Katsina State, northwest Nigeria","type":"article-journal","volume":"2"},"uris":["http://www.mendeley.com/documents/?uuid=16353f7e-26d6-3a73-bacb-7d743adebec0"]}],"mendeley":{"formattedCitation":"(Tukur and N. 2014)","plainTextFormattedCitation":"(Tukur and N. 2014)","previouslyFormattedCitation":"(Tukur and N. 2014)"},"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Tukur and N. 2014)</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Enugu, Niger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ISSN":"1729-0503","PMID":"21503173","abstract":"BACKGROUND Knowledge of fluoride levels in drinking water is of importance in dental public health, yet this information is lacking, at national level, in Nigeria. OBJECTIVE To map out fluoride levels in drinking water sources in Nigeria. MATERIALS AND METHODS Fluoride levels in drinking water sources from 109 randomly selected Local Government Areas (LGAs) in the 6 Nigerian geopolitical zones were determined. From the results, maps showing LGAs with fluoride concentrations exceeding 0.3 ppm, were drawn. ANOVA and t-test were used to determine the significance of the differences between the fluoride levels in the drinking water sources. RESULTS Fluoride levels were low in most parts of the country, being 0.3 ppm or less in 62% of the LGAs. Fluoride concentrations were generally higher in North Central geopolitical zone, than the other zones in the country (p&lt;0.05). In a few drinking water sources, fluoride concentrations exceeded 1.5 ppm, but was as high as 6.7 ppm in one well. Only 9% of the water sources were from waterworks. CONCLUSION Most of the water sources in Nigeria contained low fluoride levels; but few had excessive concentrations and need to be partially defluoridated, or else alternative sources of drinking water provided for the community.","author":[{"dropping-particle":"","family":"Akpata","given":"Enosakhare S","non-dropping-particle":"","parse-names":false,"suffix":""},{"dropping-particle":"","family":"Danfillo","given":"I S","non-dropping-particle":"","parse-names":false,"suffix":""},{"dropping-particle":"","family":"Otoh","given":"E C","non-dropping-particle":"","parse-names":false,"suffix":""},{"dropping-particle":"","family":"Mafeni","given":"J O","non-dropping-particle":"","parse-names":false,"suffix":""}],"container-title":"African health sciences","id":"ITEM-1","issue":"4","issued":{"date-parts":[["2009","12"]]},"page":"227-33","publisher":"Makerere University Medical School","title":"Geographical mapping of fluoride levels in drinking water sources in Nigeria.","type":"article-journal","volume":"9"},"uris":["http://www.mendeley.com/documents/?uuid=ebbc46e5-7e72-36b2-89bd-3e44afdfd38b"]}],"mendeley":{"formattedCitation":"(Akpata et al. 2009)","plainTextFormattedCitation":"(Akpata et al. 2009)","previouslyFormattedCitation":"(Akpata et al. 2009)"},"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kpata et al. 2009)</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bCs/>
                <w:sz w:val="24"/>
                <w:szCs w:val="24"/>
                <w:lang w:eastAsia="en-IN"/>
              </w:rPr>
              <w:t>Norway</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0048-9697(96)05272-2","ISSN":"0048-9697","abstract":"Hard rock groundwater (145) samples collected from private drinking water wells in the environs of Oslo and Bergen were analysed for their radon and fluoride contents. A further 62 elements were determined by inductively coupled plasma mass spectrometry (ICP-MS). For 59 elements, more than 50% of all concentration values were above the detection limit. Characteristic differences between the Oslo- and Bergen-dataset can be shown to be related to host rock lithology. Variation in element contents generally spans 2–6 orders of magnitude. Concentrations of several elements (e.g. Ba, F, Fe, Mn, Na, Rn) exceed current drinking water action levels in a significant number of cases. High levels of other parameters such as Be, Mo, Th and U, which could have an impact on health, were observed. There are no Norwegian action levels currently defined for these elements. The economic and toxicological impacts of these findings require urgent assessment.","author":[{"dropping-particle":"","family":"Reimann","given":"C.","non-dropping-particle":"","parse-names":false,"suffix":""},{"dropping-particle":"","family":"Hall","given":"G.E.M.","non-dropping-particle":"","parse-names":false,"suffix":""},{"dropping-particle":"","family":"Siewers","given":"U.","non-dropping-particle":"","parse-names":false,"suffix":""},{"dropping-particle":"","family":"Bjorvatn","given":"K.","non-dropping-particle":"","parse-names":false,"suffix":""},{"dropping-particle":"","family":"Morland","given":"G.","non-dropping-particle":"","parse-names":false,"suffix":""},{"dropping-particle":"","family":"Skarphagen","given":"H.","non-dropping-particle":"","parse-names":false,"suffix":""},{"dropping-particle":"","family":"Strand","given":"T.","non-dropping-particle":"","parse-names":false,"suffix":""}],"container-title":"Science of The Total Environment","id":"ITEM-1","issue":"1","issued":{"date-parts":[["1996","11","29"]]},"page":"1-19","publisher":"Elsevier","title":"Radon, fluoride and 62 elements as determined by ICP-MS in 145 Norwegian hard rock groundwater samples","type":"article-journal","volume":"192"},"uris":["http://www.mendeley.com/documents/?uuid=7ca046b3-a6a0-3329-84d0-daacbfa1f0cc"]}],"mendeley":{"formattedCitation":"(Reimann et al. 1996)","plainTextFormattedCitation":"(Reimann et al. 1996)","previouslyFormattedCitation":"(Reimann et al. 199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Reimann et al. 199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Nunavut</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Not Found</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Ontario</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0169-7722(93)90010-P","ISSN":"0169-7722","abstract":"This hydrogeochemical study concerns the distribution, origins and behaviour of groundwaters in Quaternary sediments of southern Ontario, Canada, containing elevated concentrations of chloride. Major-ion, minor-ion and trace-metal analyses of 37 potential chloride sources and over 400 well waters, 70 urban springs and 30 pore waters are reported. Source chloride concentrations ranged up to 230,000 mg L−1 for brines from southwestern Ontario; for groundwaters in Quaternary sediments, the chlorides range up to 700 mg L−1 for domestic wells, 2,840 mg L−1 for urban springs and 13,700 mg L−1 for shallow pore waters. Regional studies performed in support of the study suggest that very little chloride enrichment is associated with natural chemical evolutionary processes. Background concentrations are in the range 15–20 mg L−1 and these levels are exceeded in over half the wells in the area; potential sources include road salts, landfill leachates, agricultural fertilizers and saline bedrock waters. Most of these sources are found to be chemically pure with 2 or 3 major ions occurring to the virtual exclusion of all other constituents. Source trace-metal concentrations are low and none are diagnostic of origin. Only iodide and fluoride prove useful indicators of source. Iodide is especially useful for differentiating between road salts and saline bedrock waters, sources which are normally indistinguishable using major-ion criteria alone. From an inorganic water quality perspective, trace-metal concentrations in the chloride sources do not appear to be an environmental concern and only the primary chemical components constitute a serious threat to groundwater potability.","author":[{"dropping-particle":"","family":"Howard","given":"Ken W.F","non-dropping-particle":"","parse-names":false,"suffix":""},{"dropping-particle":"","family":"Beck","given":"Paul J","non-dropping-particle":"","parse-names":false,"suffix":""}],"container-title":"Journal of Contaminant Hydrology","id":"ITEM-1","issue":"3","issued":{"date-parts":[["1993","3","1"]]},"page":"245-268","publisher":"Elsevier","title":"Hydrogeochemical implications of groundwater contamination by road de-icing chemicals","type":"article-journal","volume":"12"},"uris":["http://www.mendeley.com/documents/?uuid=ca0dfc3c-6129-3bac-a5c5-8bc55f91b7c9"]}],"mendeley":{"formattedCitation":"(Howard and Beck 1993)","plainTextFormattedCitation":"(Howard and Beck 1993)","previouslyFormattedCitation":"(Howard and Beck 199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Howard and Beck 199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 xml:space="preserve">Tehsil </w:t>
            </w:r>
            <w:proofErr w:type="spellStart"/>
            <w:r w:rsidRPr="005541D0">
              <w:rPr>
                <w:rFonts w:ascii="Times New Roman" w:eastAsia="Times New Roman" w:hAnsi="Times New Roman" w:cs="Times New Roman"/>
                <w:sz w:val="24"/>
                <w:szCs w:val="24"/>
                <w:lang w:eastAsia="en-IN"/>
              </w:rPr>
              <w:t>Mailsi</w:t>
            </w:r>
            <w:proofErr w:type="spellEnd"/>
            <w:r w:rsidRPr="005541D0">
              <w:rPr>
                <w:rFonts w:ascii="Times New Roman" w:eastAsia="Times New Roman" w:hAnsi="Times New Roman" w:cs="Times New Roman"/>
                <w:sz w:val="24"/>
                <w:szCs w:val="24"/>
                <w:lang w:eastAsia="en-IN"/>
              </w:rPr>
              <w:t>, Pakist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1356-015-5159-2","ISSN":"0944-1344","author":[{"dropping-particle":"","family":"Rasool","given":"Atta","non-dropping-particle":"","parse-names":false,"suffix":""},{"dropping-particle":"","family":"Xiao","given":"Tangfu","non-dropping-particle":"","parse-names":false,"suffix":""},{"dropping-particle":"","family":"Baig","given":"Zenab Tariq","non-dropping-particle":"","parse-names":false,"suffix":""},{"dropping-particle":"","family":"Masood","given":"Sajid","non-dropping-particle":"","parse-names":false,"suffix":""},{"dropping-particle":"","family":"Mostofa","given":"Khan M. G.","non-dropping-particle":"","parse-names":false,"suffix":""},{"dropping-particle":"","family":"Iqbal","given":"Muhammad","non-dropping-particle":"","parse-names":false,"suffix":""}],"container-title":"Environmental Science and Pollution Research","id":"ITEM-1","issue":"24","issued":{"date-parts":[["2015","12","18"]]},"page":"19729-19746","publisher":"Springer Berlin Heidelberg","title":"Co-occurrence of arsenic and fluoride in the groundwater of Punjab, Pakistan: source discrimination and health risk assessment","type":"article-journal","volume":"22"},"uris":["http://www.mendeley.com/documents/?uuid=54b9e7fd-6fd5-3041-9054-94372160eb9c"]}],"mendeley":{"formattedCitation":"(Rasool et al. 2015)","plainTextFormattedCitation":"(Rasool et al. 2015)","previouslyFormattedCitation":"(Rasool et al. 2015)"},"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Rasool et al. 2015)</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Lahore, Pakist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2343/geochemj.41.213","ISBN":"0016-7002","ISSN":"00167002","abstract":"This paper reports the extended study from a previously-described study on As and F contaminated groundwater from a small village, Kalalanwala, in cast Punjab, Pakistan (Farooqi et al., 2007). Of the 147 groundwater samples investigated, 91% exceeded the WHO standard (10 mu g/L) for As and 75% exceeded the WHO standard (1.5 mg/L) for F-. The highly contaminated As (max. 2400 mu g/L) and F- (max. 22.8 mg/L) groundwaters were found from shallow depths down to 30 m from the surface. The contaminated groundwaters are characterized by high pH (max. 8.8), alkalinity (HCO3- UP to 1281 mg/L), SO42- (max. 960 mg/L), Na+ (max. 1058 mg/L) and maximum electric conductivity &gt;4.6 mS/cm. Fluoride concentrations showed positive correlations with those of Na+ and HCO3- and negative ones with Ca2+ and Mg2+. The alkaline waters were saturated with calcite in spite of the low Ca2+ concentrations. Fluoride concentration is governed by fluorite solubility. Speciation analysis showed As is mostly in the form of Asv. There was a positive correlation between As and pH, while there is no relationship between As vs. Fe and F-. Thus, the fluoride and As contamination occurred in the oxidizing and alkaline conditions of the groundwater. However, F- and As are derived;from two or more sources. Suspected contaminant sources in the study area contained considerable amounts of F- and As; fertilizers (DAP, n = 5) contained leachable F- ranging from 53-255 mg/kg, and As 5-10 mg/kg, and coals (n = 8) contained Franging from 5-20 mg/kg. Sulfur isotopic ratios indicated that the high SO42- in groundwater (3.2-7.0%o, CDT) is mainly derived from coal combusted atmospheric pollutants, fertilizers and household wastes. Nitrogen isotope data (8-30%o, Air) showed that NO3--N is attributed to animal waste distributed in the study area. The major chemical characteristics of the groundwaters are related with anthropogenic activities on the ground surface. The resultant major chemistry, especially highly alkaline and low Ca2+ and Mg2+ concentrations, must promote the high concentrations of F- and As in the studied groundwaters.","author":[{"dropping-particle":"","family":"Farooqi","given":"Abida","non-dropping-particle":"","parse-names":false,"suffix":""},{"dropping-particle":"","family":"Masuda","given":"Harue","non-dropping-particle":"","parse-names":false,"suffix":""},{"dropping-particle":"","family":"Kusakabe","given":"Minoru","non-dropping-particle":"","parse-names":false,"suffix":""},{"dropping-particle":"","family":"Naseem","given":"Muhammad","non-dropping-particle":"","parse-names":false,"suffix":""},{"dropping-particle":"","family":"Firdous","given":"Nousheen","non-dropping-particle":"","parse-names":false,"suffix":""}],"container-title":"Geochemical Journal","id":"ITEM-1","issue":"4","issued":{"date-parts":[["2007"]]},"page":"213-234","title":"Distribution of highly arsenic and fluoride contaminated groundwater from east Punjab, Pakistan, and the controlling role of anthropogenic pollutants in the natural hydrological cycle","type":"article-journal","volume":"41"},"uris":["http://www.mendeley.com/documents/?uuid=b2c4cc7a-4e65-3e2e-a903-474dc534e2b6"]},{"id":"ITEM-2","itemData":{"DOI":"10.1007/s11356-015-5159-2","ISSN":"0944-1344","author":[{"dropping-particle":"","family":"Rasool","given":"Atta","non-dropping-particle":"","parse-names":false,"suffix":""},{"dropping-particle":"","family":"Xiao","given":"Tangfu","non-dropping-particle":"","parse-names":false,"suffix":""},{"dropping-particle":"","family":"Baig","given":"Zenab Tariq","non-dropping-particle":"","parse-names":false,"suffix":""},{"dropping-particle":"","family":"Masood","given":"Sajid","non-dropping-particle":"","parse-names":false,"suffix":""},{"dropping-particle":"","family":"Mostofa","given":"Khan M. G.","non-dropping-particle":"","parse-names":false,"suffix":""},{"dropping-particle":"","family":"Iqbal","given":"Muhammad","non-dropping-particle":"","parse-names":false,"suffix":""}],"container-title":"Environmental Science and Pollution Research","id":"ITEM-2","issue":"24","issued":{"date-parts":[["2015","12","18"]]},"page":"19729-19746","publisher":"Springer Berlin Heidelberg","title":"Co-occurrence of arsenic and fluoride in the groundwater of Punjab, Pakistan: source discrimination and health risk assessment","type":"article-journal","volume":"22"},"uris":["http://www.mendeley.com/documents/?uuid=54b9e7fd-6fd5-3041-9054-94372160eb9c"]}],"mendeley":{"formattedCitation":"(Farooqi et al. 2007; Rasool et al. 2015)","plainTextFormattedCitation":"(Farooqi et al. 2007; Rasool et al. 2015)","previouslyFormattedCitation":"(Farooqi et al. 2007; Rasool et al. 2015)"},"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Farooqi et al. 2007; Rasool et al. 2015)</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lastRenderedPageBreak/>
              <w:t>Tharparkar</w:t>
            </w:r>
            <w:proofErr w:type="spellEnd"/>
            <w:r w:rsidRPr="005541D0">
              <w:rPr>
                <w:rFonts w:ascii="Times New Roman" w:eastAsia="Times New Roman" w:hAnsi="Times New Roman" w:cs="Times New Roman"/>
                <w:sz w:val="24"/>
                <w:szCs w:val="24"/>
                <w:lang w:eastAsia="en-IN"/>
              </w:rPr>
              <w:t xml:space="preserve"> and </w:t>
            </w:r>
            <w:proofErr w:type="spellStart"/>
            <w:r w:rsidRPr="005541D0">
              <w:rPr>
                <w:rFonts w:ascii="Times New Roman" w:eastAsia="Times New Roman" w:hAnsi="Times New Roman" w:cs="Times New Roman"/>
                <w:sz w:val="24"/>
                <w:szCs w:val="24"/>
                <w:lang w:eastAsia="en-IN"/>
              </w:rPr>
              <w:t>Nagarparkar</w:t>
            </w:r>
            <w:proofErr w:type="spellEnd"/>
            <w:r w:rsidRPr="005541D0">
              <w:rPr>
                <w:rFonts w:ascii="Times New Roman" w:eastAsia="Times New Roman" w:hAnsi="Times New Roman" w:cs="Times New Roman"/>
                <w:sz w:val="24"/>
                <w:szCs w:val="24"/>
                <w:lang w:eastAsia="en-IN"/>
              </w:rPr>
              <w:t>,  Pakist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ECOENV.2012.11.023","ISSN":"0147-6513","abstract":"The present study investigated total arsenic (tAs), inorganic arsenic (iAs) species and fluoride ion (F−) contamination in underground water of Mithi and Nangarparkar subdistricts of Tharparkar, Pakistan. Statistical parameters, principal component analysis, cluster analysis, sodium absorption ratio and saturation indices (SI) were used to detect interrelation and sources of concentration of tAs, iAs species (As3+ and As5+), F− and others physicochemical parameters. The concentration of As3+ was measured by cloud point extraction using ammonium pyrrolidinedithiocarbamate (APDC) as complexing reagent, while inorganic arsenic (iAs) was determined by solid phase extraction, using titanium dioxide. The positive correlation was observed between F− contents with As species and other major ions, found in the underground water of the study area. The resulted data indicated that underground water samples of two areas of Tharparkar were severely contaminated with arsenic (0.100–3.83mg/L) and fluoride ion (13.8–49.3mg/L), which were exceeded the World Health Organization provisional guideline values, 0.01mg/L and 1.5mg/L, respectively. The SI of fluorite and calcite in the underground water samples showed that most of the samples were oversaturated with respect to calcite and fluorite.","author":[{"dropping-particle":"","family":"Brahman","given":"Kapil Dev","non-dropping-particle":"","parse-names":false,"suffix":""},{"dropping-particle":"","family":"Kazi","given":"Tasneem Gul","non-dropping-particle":"","parse-names":false,"suffix":""},{"dropping-particle":"","family":"Afridi","given":"Hassan Imran","non-dropping-particle":"","parse-names":false,"suffix":""},{"dropping-particle":"","family":"Naseem","given":"Shahid","non-dropping-particle":"","parse-names":false,"suffix":""},{"dropping-particle":"","family":"Arain","given":"Sadia Sadaf","non-dropping-particle":"","parse-names":false,"suffix":""},{"dropping-particle":"","family":"Wadhwa","given":"Sham Kumar","non-dropping-particle":"","parse-names":false,"suffix":""},{"dropping-particle":"","family":"Shah","given":"Faheem","non-dropping-particle":"","parse-names":false,"suffix":""}],"container-title":"Ecotoxicology and Environmental Safety","id":"ITEM-1","issued":{"date-parts":[["2013","3","1"]]},"page":"95-107","publisher":"Academic Press","title":"Simultaneously evaluate the toxic levels of fluoride and arsenic species in underground water of Tharparkar and possible contaminant sources: A multivariate study","type":"article-journal","volume":"89"},"uris":["http://www.mendeley.com/documents/?uuid=c739afed-1067-3c2a-abc2-d767e9192a5d"]},{"id":"ITEM-2","itemData":{"DOI":"10.1016/J.CHEMOSPHERE.2010.01.010","ISSN":"0045-6535","abstract":"Factors regulating the occurrence of high fluoride (F−) concentrations in groundwater near Nagar Parkar Town, SE corner of Pakistan have been investigated considering lithological influences. F− ion concentrations in groundwater range up to 7.85 with mean value of 3.33mgL−1. Plots of major elements and their normative mineral composition reflect granitic composition of the rocks in the study area. Modal mineralogical analysis show high perthite, plagioclase feldspars and quartz, while micas, amphiboles and pyroxenes occur in minor quantities. Water–rock interactions, based on dissolved ions of F−, SiO2, Na+, K+, Mg2+, Li+ and Sr2+ suggest that fluoriferous groundwater originates from granitic rocks, typically from albite, biotite, hornblende and pyroxene and its alteration products such as kaolin and soil. The Log TDS, Na/Na+Ca ratio, Mg/Ca+Mg and Cl/Σ anions are significant to review the impact of weathering processes which promote the availability of F− ions in the groundwater of study area. Principal component analysis (PCA) also renders close association among F− ions and other elements in the rocks and groundwater. Studies on F− estimation in the granite rock, china clay, soil and sand samples also indicate the presence of high F− concentration in these materials and average values have been found to be 1939, 710, 254 and 16mgkg−1, respectively.","author":[{"dropping-particle":"","family":"Naseem","given":"Shahid","non-dropping-particle":"","parse-names":false,"suffix":""},{"dropping-particle":"","family":"Rafique","given":"Tahir","non-dropping-particle":"","parse-names":false,"suffix":""},{"dropping-particle":"","family":"Bashir","given":"Erum","non-dropping-particle":"","parse-names":false,"suffix":""},{"dropping-particle":"","family":"Bhanger","given":"Muhammad Iqbal","non-dropping-particle":"","parse-names":false,"suffix":""},{"dropping-particle":"","family":"Laghari","given":"Amanullah","non-dropping-particle":"","parse-names":false,"suffix":""},{"dropping-particle":"","family":"Usmani","given":"Tanzil Haider","non-dropping-particle":"","parse-names":false,"suffix":""}],"container-title":"Chemosphere","id":"ITEM-2","issue":"11","issued":{"date-parts":[["2010","3","1"]]},"page":"1313-1321","publisher":"Pergamon","title":"Lithological influences on occurrence of high-fluoride groundwater in Nagar Parkar area, Thar Desert, Pakistan","type":"article-journal","volume":"78"},"uris":["http://www.mendeley.com/documents/?uuid=ef345bca-74fa-3701-b980-2b56aff4357a"]}],"mendeley":{"formattedCitation":"(Naseem et al. 2010; Brahman et al. 2013)","plainTextFormattedCitation":"(Naseem et al. 2010; Brahman et al. 2013)","previouslyFormattedCitation":"(Naseem et al. 2010; Brahman et al.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Naseem et al. 2010; Brahman et al.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D.G. Khan, Pakist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JSCS.2010.09.009","ISSN":"1319-6103","abstract":"Thirty-two representative samples of groundwater collected randomly from Dera Ghazi Khan (City)-Pakistan were analyzed for physical and chemical quality parameters with special attention to life threatening parameter arsenic (As). The arsenic (As) concentration in groundwater of study area was found from 1 to 29μgL−1, which lies in the satisfactory range recommended by WHO (i.e. &lt;10μgL−1), for most of the samples examined except for few ones. This mild enrichment of Arsenic in few sites/wells is the result of most probably microbial contamination, metal leaching from the mine wastes and reduction of hydrous ferric oxide (HFO). The arsenic (As) trend with respect to physicochemical water quality parameters was observed during the study. Apart from arsenic (As), physical parameters (pH, EC, TDS, turbidity) and chemical parameters (alkalinity, CO3, HCO3, Cl, F, NO3, SO4, Na, K, total hardness (TH), Ca, Mg and microbial contamination) of potential concern for drinking water were estimated by using analytical techniques. Electrical conductance (EC) and total dissolved solids (TDS) values of groundwater were extremely high from WHO guideline values with no appreciable change in pH values for virtually all samples. Likewise, the chemical quality of groundwater samples also goes beyond the WHO guideline values for parameters such as chlorides, sulfates, sodium, calcium, magnesium and total hardness (TH). During the study it was discovered that the tropical or geographical reason works well behind this undesirable chemical behavior of groundwater.","author":[{"dropping-particle":"","family":"Malana","given":"Muhammad Aslam","non-dropping-particle":"","parse-names":false,"suffix":""},{"dropping-particle":"","family":"Khosa","given":"Muhammad Arshad","non-dropping-particle":"","parse-names":false,"suffix":""}],"container-title":"Journal of Saudi Chemical Society","id":"ITEM-1","issue":"1","issued":{"date-parts":[["2011","1","1"]]},"page":"39-47","publisher":"Elsevier","title":"Groundwater pollution with special focus on arsenic, Dera Ghazi Khan-Pakistan","type":"article-journal","volume":"15"},"uris":["http://www.mendeley.com/documents/?uuid=727301d4-f9fc-3718-a335-e7935a54bc6b"]}],"mendeley":{"formattedCitation":"(Malana and Khosa 2011)","plainTextFormattedCitation":"(Malana and Khosa 2011)","previouslyFormattedCitation":"(Malana and Khosa 2011)"},"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Malana and Khosa 2011)</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Sialkot, Pakist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5897/AJEST09.031","ISBN":"1996-0786","ISSN":"1996-0786","PMID":"20103317248","abstract":"Contamination of groundwater due to heavy metals is one of the most important concerns that have received attention at regional, local and global levels because of their toxicological importance in ecosystems and impact on public health. The present study was designed to assess the quality of groundwater in relation to heavy metal pollution and its implication on human health. The groundwater quality of Sialkot, an industrial city of Pakistan, was evaluated using water samples collected from 25 localities during October-November 2005. Twenty-two physiochemical parameters including pH, Electric Conductivity (EC), Total Dissolved Solids (TDS), Salinity, Temperature, Turbidity, Sulfate (SO4) Chloride (Cl), Total Hardness, Iodide, Fluoride, Ferric (Fe+3), Nitrate (NO3), Manganese (Mn), Total Chlorine, Alkalinity, Zinc (Zn), Lead (Pb), Iron (Fe), Copper (Cu), Nickel (Ni) and Chromium (Cr) were recorded. The results were compared with standard guidelines of World Health Organization (WHO) and Pakistan Standard Quality Control Authority (PSQCA) for groundwater quality. Cluster Analysis (CA) grouped all sites into four zones based on spatial similarities and dissimilarities of physiochemical properties. Zone 1 was highly contaminated with high level of turbidity; EC, TDS, SO4, Cl, total hardiness, Zn, Pb and Fe concentrations were above the permissible levels of WHO and PSQCA. Cr+6 was detected in nineteen sampling sites and its concentration ranged between 0.01-0.30 mg/L. Factor Analysis (FA) and Discriminant Analysis (DA) revealed significant variables including pH, EC, TDS, SO4, NO3, Cl, Total Hardness, Iodide, Total Chlorine, Fluoride, alkalinity, Pb, Fe and Mn which are responsible for variations in groundwater quality and affect water chemistry. The results revealed that the groundwater of the study area cannot be considered of good quality as it is highly turbid (57% of total sites) with high level of Zn, Fe and Pb, which were above WHO and PSQCA permissible limits. The spatial distribution maps of water quality parameters were produced using Geographic Information System (GIS). The distribution maps served as important information to understand ecological status of the groundwater systems and for the identification of groundwater quality parameters with concentration above the allowable limits of WHO and to find out potential areas where water treatment plants/technologies can be targeted in Sialkot.","author":[{"dropping-particle":"","family":"Ullah","given":"R","non-dropping-particle":"","parse-names":false,"suffix":""},{"dropping-particle":"","family":"Malik","given":"R N","non-dropping-particle":"","parse-names":false,"suffix":""},{"dropping-particle":"","family":"Qadir","given":"A","non-dropping-particle":"","parse-names":false,"suffix":""}],"container-title":"African Journal of Environmental Science and Technology","id":"ITEM-1","issue":"12","issued":{"date-parts":[["2009"]]},"page":"429-446","publisher":"Academic Journals","title":"Assessment of groundwater contamination in an industrial city, Sialkot, Pakistan","type":"article-journal","volume":"3"},"uris":["http://www.mendeley.com/documents/?uuid=ace22569-57f0-3b34-be7f-910341ce8138"]}],"mendeley":{"formattedCitation":"(Ullah et al. 2009)","plainTextFormattedCitation":"(Ullah et al. 2009)","previouslyFormattedCitation":"(Ullah et al. 2009)"},"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Ullah et al. 2009)</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Tharparkar</w:t>
            </w:r>
            <w:proofErr w:type="spellEnd"/>
            <w:r w:rsidRPr="005541D0">
              <w:rPr>
                <w:rFonts w:ascii="Times New Roman" w:eastAsia="Times New Roman" w:hAnsi="Times New Roman" w:cs="Times New Roman"/>
                <w:sz w:val="24"/>
                <w:szCs w:val="24"/>
                <w:lang w:eastAsia="en-IN"/>
              </w:rPr>
              <w:t>, Pakist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ECOENV.2012.11.023","ISSN":"0147-6513","abstract":"The present study investigated total arsenic (tAs), inorganic arsenic (iAs) species and fluoride ion (F−) contamination in underground water of Mithi and Nangarparkar subdistricts of Tharparkar, Pakistan. Statistical parameters, principal component analysis, cluster analysis, sodium absorption ratio and saturation indices (SI) were used to detect interrelation and sources of concentration of tAs, iAs species (As3+ and As5+), F− and others physicochemical parameters. The concentration of As3+ was measured by cloud point extraction using ammonium pyrrolidinedithiocarbamate (APDC) as complexing reagent, while inorganic arsenic (iAs) was determined by solid phase extraction, using titanium dioxide. The positive correlation was observed between F− contents with As species and other major ions, found in the underground water of the study area. The resulted data indicated that underground water samples of two areas of Tharparkar were severely contaminated with arsenic (0.100–3.83mg/L) and fluoride ion (13.8–49.3mg/L), which were exceeded the World Health Organization provisional guideline values, 0.01mg/L and 1.5mg/L, respectively. The SI of fluorite and calcite in the underground water samples showed that most of the samples were oversaturated with respect to calcite and fluorite.","author":[{"dropping-particle":"","family":"Brahman","given":"Kapil Dev","non-dropping-particle":"","parse-names":false,"suffix":""},{"dropping-particle":"","family":"Kazi","given":"Tasneem Gul","non-dropping-particle":"","parse-names":false,"suffix":""},{"dropping-particle":"","family":"Afridi","given":"Hassan Imran","non-dropping-particle":"","parse-names":false,"suffix":""},{"dropping-particle":"","family":"Naseem","given":"Shahid","non-dropping-particle":"","parse-names":false,"suffix":""},{"dropping-particle":"","family":"Arain","given":"Sadia Sadaf","non-dropping-particle":"","parse-names":false,"suffix":""},{"dropping-particle":"","family":"Wadhwa","given":"Sham Kumar","non-dropping-particle":"","parse-names":false,"suffix":""},{"dropping-particle":"","family":"Shah","given":"Faheem","non-dropping-particle":"","parse-names":false,"suffix":""}],"container-title":"Ecotoxicology and Environmental Safety","id":"ITEM-1","issued":{"date-parts":[["2013","3","1"]]},"page":"95-107","publisher":"Academic Press","title":"Simultaneously evaluate the toxic levels of fluoride and arsenic species in underground water of Tharparkar and possible contaminant sources: A multivariate study","type":"article-journal","volume":"89"},"uris":["http://www.mendeley.com/documents/?uuid=c739afed-1067-3c2a-abc2-d767e9192a5d"]}],"mendeley":{"formattedCitation":"(Brahman et al. 2013)","plainTextFormattedCitation":"(Brahman et al. 2013)","previouslyFormattedCitation":"(Brahman et al.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Brahman et al.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Khairpur</w:t>
            </w:r>
            <w:proofErr w:type="spellEnd"/>
            <w:r w:rsidRPr="005541D0">
              <w:rPr>
                <w:rFonts w:ascii="Times New Roman" w:eastAsia="Times New Roman" w:hAnsi="Times New Roman" w:cs="Times New Roman"/>
                <w:sz w:val="24"/>
                <w:szCs w:val="24"/>
                <w:lang w:eastAsia="en-IN"/>
              </w:rPr>
              <w:t xml:space="preserve"> Mir, Pakist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jhazmat.2008.11.069","abstract":"Arsenic contamination in water has caused severe health problems around the world. The purpose of this study was to evaluate the geological and anthropogenic aspects of As pollution in surface and groundwater resources of Jamshoro Sindh, Pakistan. Hydride generator atomic absorption spectrophotometry (HG-AAS) is employed for the determination of arsenic in water samples, with detection limit of 0.02 g l −1. Arsenic concentrations in surface and underground water range from 3.0 to 50.0, and 13 to 106 g l −1 , respectively. In most of the water samples As levels exceeded the WHO provisional guideline values 10 g l −1. The high level of As in under study area may be due to widespread water logging from Indus river irrigation system which causes high saturation of salts in this semi-arid region and lead to enrichment of As in shallow groundwater. Among the physico-chemical parameters, electrical conductivity, Na + , K + , and SO 4 2− were found to be higher in surface and ground water, while elevated levels of Ca 2+ and Cl − were detected only in ground water than WHO permissible limit. The high level of iron was observed in ground water, which is a possible source of As enrichment in the study area. The multivariate technique (cluster analysis) was used for the elucidation of high, medium and low As contaminated areas. It may be concluded that As originate from coal combustion at brick factories and power generation plants, and it was mobilized promotionally by the alkaline nature of the understudy groundwater samples.","author":[{"dropping-particle":"","family":"Ahmed Baig","given":"Jameel","non-dropping-particle":"","parse-names":false,"suffix":""},{"dropping-particle":"","family":"Gul Kazi","given":"Tasneem","non-dropping-particle":"","parse-names":false,"suffix":""},{"dropping-particle":"","family":"Balal Arain","given":"Muhammad","non-dropping-particle":"","parse-names":false,"suffix":""},{"dropping-particle":"","family":"Imran Afridi","given":"Hassan","non-dropping-particle":"","parse-names":false,"suffix":""},{"dropping-particle":"","family":"Abbas Kandhro","given":"Ghulam","non-dropping-particle":"","parse-names":false,"suffix":""},{"dropping-particle":"","family":"Adil Sarfraz","given":"Raja","non-dropping-particle":"","parse-names":false,"suffix":""},{"dropping-particle":"","family":"Khan Jamal","given":"Muhammad","non-dropping-particle":"","parse-names":false,"suffix":""},{"dropping-particle":"","family":"Qadir Shah","given":"Abdul","non-dropping-particle":"","parse-names":false,"suffix":""}],"container-title":"Journal of Hazardous Materials","id":"ITEM-1","issued":{"date-parts":[["2009"]]},"page":"662-669","title":"Evaluation of arsenic and other physico-chemical parameters of surface and ground water of Jamshoro, Pakistan","type":"article-journal","volume":"166"},"uris":["http://www.mendeley.com/documents/?uuid=e1623260-7428-3b69-9b9e-7145ee8bb844"]}],"mendeley":{"formattedCitation":"(Ahmed Baig et al. 2009)","plainTextFormattedCitation":"(Ahmed Baig et al. 2009)","previouslyFormattedCitation":"(Ahmed Baig et al. 2009)"},"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hmed Baig et al. 2009)</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Manchar</w:t>
            </w:r>
            <w:proofErr w:type="spellEnd"/>
            <w:r w:rsidRPr="005541D0">
              <w:rPr>
                <w:rFonts w:ascii="Times New Roman" w:eastAsia="Times New Roman" w:hAnsi="Times New Roman" w:cs="Times New Roman"/>
                <w:sz w:val="24"/>
                <w:szCs w:val="24"/>
                <w:lang w:eastAsia="en-IN"/>
              </w:rPr>
              <w:t xml:space="preserve"> lake, Pakist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SCITOTENV.2008.10.013","ISSN":"0048-9697","abstract":"Arsenic (As) poisoning has become a worldwide public health concern. The skin is quite sensitive to As and skin lesions are the most common and earliest nonmalignant effects associated to chronic As exposure. In 2005–2007, a survey was carried out on surface and groundwater arsenic contamination and relationships between As exposure via the drinking water and related adverse health effects (melanosis and keratosis) on villagers resides on the banks of Manchar lake, southern part of Sindh, Pakistan. We screened the population from arsenic-affected villages, 61 to 73% population were identified patients suffering from chronic arsenic toxicity. The effects of As toxicity via drinking water were estimated by biological samples (scalp hair and blood) of adults (males and females), have or have not skin problem (n=187). The referent samples of both genders were also collected from the areas having low level of As (&lt;10 μg/L) in drinking water (n=121). Arsenic concentration in drinking water and biological samples were analyzed using electrothermal atomic absorption spectrometry. The range of arsenic concentrations in lake surface water was 35.2–158 μg/L, which is 3–15 folds higher than World Health Organization [WHO, 2004. Guidelines for drinking-water quality third ed., WHO Geneva Switzerland.]. It was observed that As concentration in the scalp hair and blood samples were above the range of permissible values 0.034–0.319 μg As/g for hair and &lt;0.5–4.2 μg/L for blood. The linear regressions showed good correlations between arsenic concentrations in water versus hair and blood samples of exposed skin diseased subjects (R2=0.852 and 0.718) as compared to non-diseased subjects (R2=0.573 and 0.351), respectively.","author":[{"dropping-particle":"","family":"Kazi","given":"Tasneem Gul","non-dropping-particle":"","parse-names":false,"suffix":""},{"dropping-particle":"","family":"Arain","given":"Muhammad Balal","non-dropping-particle":"","parse-names":false,"suffix":""},{"dropping-particle":"","family":"Baig","given":"Jameel Ahmed","non-dropping-particle":"","parse-names":false,"suffix":""},{"dropping-particle":"","family":"Jamali","given":"Muhammad Khan","non-dropping-particle":"","parse-names":false,"suffix":""},{"dropping-particle":"","family":"Afridi","given":"Hassan Imran","non-dropping-particle":"","parse-names":false,"suffix":""},{"dropping-particle":"","family":"Jalbani","given":"Nusrat","non-dropping-particle":"","parse-names":false,"suffix":""},{"dropping-particle":"","family":"Sarfraz","given":"Raja Adil","non-dropping-particle":"","parse-names":false,"suffix":""},{"dropping-particle":"","family":"Shah","given":"Abdul Qadir","non-dropping-particle":"","parse-names":false,"suffix":""},{"dropping-particle":"","family":"Niaz","given":"Abdul","non-dropping-particle":"","parse-names":false,"suffix":""}],"container-title":"Science of The Total Environment","id":"ITEM-1","issue":"3","issued":{"date-parts":[["2009","1","15"]]},"page":"1019-1026","publisher":"Elsevier","title":"The correlation of arsenic levels in drinking water with the biological samples of skin disorders","type":"article-journal","volume":"407"},"uris":["http://www.mendeley.com/documents/?uuid=cd1bdfa4-bfc9-3e1e-bf7e-db39ef4d7d52"]}],"mendeley":{"formattedCitation":"(Kazi et al. 2009)","plainTextFormattedCitation":"(Kazi et al. 2009)","previouslyFormattedCitation":"(Kazi et al. 2009)"},"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azi et al. 2009)</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Mailsi</w:t>
            </w:r>
            <w:proofErr w:type="spellEnd"/>
            <w:r w:rsidRPr="005541D0">
              <w:rPr>
                <w:rFonts w:ascii="Times New Roman" w:eastAsia="Times New Roman" w:hAnsi="Times New Roman" w:cs="Times New Roman"/>
                <w:sz w:val="24"/>
                <w:szCs w:val="24"/>
                <w:lang w:eastAsia="en-IN"/>
              </w:rPr>
              <w:t>, Pakist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1356-015-5159-2","ISSN":"0944-1344","author":[{"dropping-particle":"","family":"Rasool","given":"Atta","non-dropping-particle":"","parse-names":false,"suffix":""},{"dropping-particle":"","family":"Xiao","given":"Tangfu","non-dropping-particle":"","parse-names":false,"suffix":""},{"dropping-particle":"","family":"Baig","given":"Zenab Tariq","non-dropping-particle":"","parse-names":false,"suffix":""},{"dropping-particle":"","family":"Masood","given":"Sajid","non-dropping-particle":"","parse-names":false,"suffix":""},{"dropping-particle":"","family":"Mostofa","given":"Khan M. G.","non-dropping-particle":"","parse-names":false,"suffix":""},{"dropping-particle":"","family":"Iqbal","given":"Muhammad","non-dropping-particle":"","parse-names":false,"suffix":""}],"container-title":"Environmental Science and Pollution Research","id":"ITEM-1","issue":"24","issued":{"date-parts":[["2015","12","18"]]},"page":"19729-19746","publisher":"Springer Berlin Heidelberg","title":"Co-occurrence of arsenic and fluoride in the groundwater of Punjab, Pakistan: source discrimination and health risk assessment","type":"article-journal","volume":"22"},"uris":["http://www.mendeley.com/documents/?uuid=54b9e7fd-6fd5-3041-9054-94372160eb9c"]}],"mendeley":{"formattedCitation":"(Rasool et al. 2015)","plainTextFormattedCitation":"(Rasool et al. 2015)","previouslyFormattedCitation":"(Rasool et al. 2015)"},"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Rasool et al. 2015)</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East Punjab, Pakist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2343/geochemj.41.213","ISBN":"0016-7002","ISSN":"00167002","abstract":"This paper reports the extended study from a previously-described study on As and F contaminated groundwater from a small village, Kalalanwala, in cast Punjab, Pakistan (Farooqi et al., 2007). Of the 147 groundwater samples investigated, 91% exceeded the WHO standard (10 mu g/L) for As and 75% exceeded the WHO standard (1.5 mg/L) for F-. The highly contaminated As (max. 2400 mu g/L) and F- (max. 22.8 mg/L) groundwaters were found from shallow depths down to 30 m from the surface. The contaminated groundwaters are characterized by high pH (max. 8.8), alkalinity (HCO3- UP to 1281 mg/L), SO42- (max. 960 mg/L), Na+ (max. 1058 mg/L) and maximum electric conductivity &gt;4.6 mS/cm. Fluoride concentrations showed positive correlations with those of Na+ and HCO3- and negative ones with Ca2+ and Mg2+. The alkaline waters were saturated with calcite in spite of the low Ca2+ concentrations. Fluoride concentration is governed by fluorite solubility. Speciation analysis showed As is mostly in the form of Asv. There was a positive correlation between As and pH, while there is no relationship between As vs. Fe and F-. Thus, the fluoride and As contamination occurred in the oxidizing and alkaline conditions of the groundwater. However, F- and As are derived;from two or more sources. Suspected contaminant sources in the study area contained considerable amounts of F- and As; fertilizers (DAP, n = 5) contained leachable F- ranging from 53-255 mg/kg, and As 5-10 mg/kg, and coals (n = 8) contained Franging from 5-20 mg/kg. Sulfur isotopic ratios indicated that the high SO42- in groundwater (3.2-7.0%o, CDT) is mainly derived from coal combusted atmospheric pollutants, fertilizers and household wastes. Nitrogen isotope data (8-30%o, Air) showed that NO3--N is attributed to animal waste distributed in the study area. The major chemical characteristics of the groundwaters are related with anthropogenic activities on the ground surface. The resultant major chemistry, especially highly alkaline and low Ca2+ and Mg2+ concentrations, must promote the high concentrations of F- and As in the studied groundwaters.","author":[{"dropping-particle":"","family":"Farooqi","given":"Abida","non-dropping-particle":"","parse-names":false,"suffix":""},{"dropping-particle":"","family":"Masuda","given":"Harue","non-dropping-particle":"","parse-names":false,"suffix":""},{"dropping-particle":"","family":"Kusakabe","given":"Minoru","non-dropping-particle":"","parse-names":false,"suffix":""},{"dropping-particle":"","family":"Naseem","given":"Muhammad","non-dropping-particle":"","parse-names":false,"suffix":""},{"dropping-particle":"","family":"Firdous","given":"Nousheen","non-dropping-particle":"","parse-names":false,"suffix":""}],"container-title":"Geochemical Journal","id":"ITEM-1","issue":"4","issued":{"date-parts":[["2007"]]},"page":"213-234","title":"Distribution of highly arsenic and fluoride contaminated groundwater from east Punjab, Pakistan, and the controlling role of anthropogenic pollutants in the natural hydrological cycle","type":"article-journal","volume":"41"},"uris":["http://www.mendeley.com/documents/?uuid=b2c4cc7a-4e65-3e2e-a903-474dc534e2b6"]}],"mendeley":{"formattedCitation":"(Farooqi et al. 2007)","plainTextFormattedCitation":"(Farooqi et al. 2007)","previouslyFormattedCitation":"(Farooqi et al. 2007)"},"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Farooqi et al. 2007)</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Mithi</w:t>
            </w:r>
            <w:proofErr w:type="spellEnd"/>
            <w:r w:rsidRPr="005541D0">
              <w:rPr>
                <w:rFonts w:ascii="Times New Roman" w:eastAsia="Times New Roman" w:hAnsi="Times New Roman" w:cs="Times New Roman"/>
                <w:sz w:val="24"/>
                <w:szCs w:val="24"/>
                <w:lang w:eastAsia="en-IN"/>
              </w:rPr>
              <w:t>, Pakist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00254-007-1167-y","ISBN":"0943-0105","ISSN":"09430105","abstract":"Groundwater samples were collected from various localities of Mithi sub-district of the Thar Desert of Pakistan and analysed for fluoride ion along with other chemical parameters. The area is mainly covered by sand dunes and kaolin/granite at variable depths. Results showed that collected water samples were severely contaminated by the presence of fluoride ion and most of the samples have higher concentration than prescribed WHO standards (1.5 mg/l) for drinking water. Fluoride ion concentrations ranged between 0.09 and 11.63 mg/l with mean and median values of 3.64 and 3.44 mg/l, respectively, in this area whereas, distribution pattern showed high concentrations in the vicinity of Islamkot and Mithi towns. The content of F(-) has also been correlated with other major ions found in the groundwater of the study area. The positive correlation of F(-) with Na(+) and HCO(3)(-) showed that the water with high Na(+) and HCO(3)(-) stabilizes F(-) ions in the groundwater of the Thar Desert. The pH versus F(-) plots signifies high fluoride concentration at higher pH values, implying that alkaline environment favours the replacement of exchangeable OH(-) with F(-) in the groundwater of Mithi area. The saturation indices (SI) of fluorite (CaF(2)) and calcite (CaCO(3)) in the groundwater samples showed that most of the samples are oversaturated with respect to calcite whereas majority of samples have been found under saturated with respect to fluorite. The log TDS and Na/Na+Ca ratio reflected supremacy of weathering of rocks, which promotes the availability of fluoride ions in the groundwater. Piper diagram has been used to classify the hydrofacies. In the cation triangle, all samples are Na-type, while the anion triangle reflects major dominance of Cl-type with a minor influence of HCO(3)(-) and SO(4)(-).","author":[{"dropping-particle":"","family":"Rafique","given":"Tahir","non-dropping-particle":"","parse-names":false,"suffix":""},{"dropping-particle":"","family":"Naseem","given":"Shahid","non-dropping-particle":"","parse-names":false,"suffix":""},{"dropping-particle":"","family":"Bhanger","given":"Muhammad I.","non-dropping-particle":"","parse-names":false,"suffix":""},{"dropping-particle":"","family":"Usmani","given":"Tanzil H.","non-dropping-particle":"","parse-names":false,"suffix":""}],"container-title":"Environmental Geology","id":"ITEM-1","issue":"2","issued":{"date-parts":[["2008","11","5"]]},"page":"317-326","publisher":"Springer-Verlag","title":"Fluoride ion contamination in the groundwater of Mithi sub-district, the Thar Desert, Pakistan","type":"article-journal","volume":"56"},"uris":["http://www.mendeley.com/documents/?uuid=229ffe50-fc17-3844-951d-02a4c91004f5"]}],"mendeley":{"formattedCitation":"(Rafique et al. 2008)","plainTextFormattedCitation":"(Rafique et al. 2008)","previouslyFormattedCitation":"(Rafique et al. 2008)"},"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Rafique et al. 2008)</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Naranji</w:t>
            </w:r>
            <w:proofErr w:type="spellEnd"/>
            <w:r w:rsidRPr="005541D0">
              <w:rPr>
                <w:rFonts w:ascii="Times New Roman" w:eastAsia="Times New Roman" w:hAnsi="Times New Roman" w:cs="Times New Roman"/>
                <w:sz w:val="24"/>
                <w:szCs w:val="24"/>
                <w:lang w:eastAsia="en-IN"/>
              </w:rPr>
              <w:t xml:space="preserve"> area, Northwest Frontier Province, Pakist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23/B:EGAH.0000004579.54947.e7","ISBN":"0802713653","ISSN":"02694042","PMID":"14740989","abstract":"The drinking water of Naranji village and surrounding areas of the NorthWest Frontier Province (NWFP), Pakistan, was analyzed for its fluoride content. The fluoride content of water samples from the springs in the Naranji village goes up to 13.52 mg kg(-1), which exceeds the permissible limit (1.5 mg kg(-1)) set by the World Health Organization (WHO). This study explores the source of fluoride contamination and attributes it to the alkaline rocks of the Ambela granitic complex and the Koga complex. The low-lying areas towards the south have a fluoride content within the permissible limit. The Naranji area therefore needs urgent remedial measures.","author":[{"dropping-particle":"","family":"Shah","given":"Mohammad Tahir","non-dropping-particle":"","parse-names":false,"suffix":""},{"dropping-particle":"","family":"Danishwar","given":"Shuhab","non-dropping-particle":"","parse-names":false,"suffix":""}],"container-title":"Environmental Geochemistry and Health","id":"ITEM-1","issue":"4","issued":{"date-parts":[["2003","12"]]},"page":"475-481","publisher":"Kluwer Academic Publishers","title":"Potential fluoride contamination in the drinking water of Naranji area, NorthWest Frontier Province, Pakistan","type":"article-journal","volume":"25"},"uris":["http://www.mendeley.com/documents/?uuid=528c8162-c5cc-3de9-b31c-37cce780b2ef"]}],"mendeley":{"formattedCitation":"(Shah and Danishwar 2003)","plainTextFormattedCitation":"(Shah and Danishwar 2003)","previouslyFormattedCitation":"(Shah and Danishwar 200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Shah and Danishwar 200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hAnsi="Times New Roman" w:cs="Times New Roman"/>
                <w:sz w:val="24"/>
                <w:szCs w:val="24"/>
              </w:rPr>
              <w:t>Gaza Strip, Palestine</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JAFREARSCI.2014.07.002","ISSN":"1464-343X","abstract":"The aim of this study is to determine fluoride enhancement in the groundwater of semi-arid urban area of Khan Younis City, southern Gaza Strip. Physicochemical data for a total of 200 groundwater samples were analyzed. The fluoride concentrations were varied from 0.3 to 6.45mg/L with average value of 2.87mg/L. Correlations between fluorides with other measured ions were relatively observed, negative correlation with calcium and the positive correlation with pH, bicarbonate and sodium increase the dissolution/solubility of fluoride bearing minerals, leading to fluoride leaching into the groundwater. Fluoride enrichment in the groundwater of the area is due to water hydrochemistry, mineral–water interaction (mainly calcite and fluorite), fluorite resulted from fluorapatite dissolution. The saturation indexes evaluation indicated that 42% of the samples are over saturated with respect to calcite and 35.5% under saturated with respect to fluorite, while 40.5% approached equilibrium with respect to both calcite and fluorite. At fluoride concentrations of less than 2.2mg/L fluorite saturation indexes show under-saturation condition for fluorite and at higher fluoride concentrations show near saturation condition.","author":[{"dropping-particle":"","family":"Abu Jabal","given":"Mohamed Shaban","non-dropping-particle":"","parse-names":false,"suffix":""},{"dropping-particle":"","family":"Abustan","given":"Ismail","non-dropping-particle":"","parse-names":false,"suffix":""},{"dropping-particle":"","family":"Rozaimy","given":"Mohd Remy","non-dropping-particle":"","parse-names":false,"suffix":""},{"dropping-particle":"","family":"Al-Najar","given":"Hussam","non-dropping-particle":"","parse-names":false,"suffix":""}],"container-title":"Journal of African Earth Sciences","id":"ITEM-1","issued":{"date-parts":[["2014","12","1"]]},"page":"259-266","publisher":"Pergamon","title":"Fluoride enrichment in groundwater of semi-arid urban area: Khan Younis City, southern Gaza Strip (Palestine)","type":"article-journal","volume":"100"},"uris":["http://www.mendeley.com/documents/?uuid=b9a63dc6-ef3e-3739-a2ba-8f77aa584152"]}],"mendeley":{"formattedCitation":"(Abu Jabal et al. 2014)","plainTextFormattedCitation":"(Abu Jabal et al. 2014)","previouslyFormattedCitation":"(Abu Jabal et al. 2014)"},"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bu Jabal et al. 2014)</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bCs/>
                <w:sz w:val="24"/>
                <w:szCs w:val="24"/>
                <w:lang w:eastAsia="en-IN"/>
              </w:rPr>
              <w:t>Philippines</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Not Found</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Poland</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0048-9697(96)05259-X","ISSN":"0048-9697","abstract":"The fluoride concentration in drinking water and in urine of the inhabitants of 94 localities in Northern and Central Poland was determined. The analyses were performed potentiometrically using a fluoride-specific electrode. In most of the localities the fluoride concentration in water was &lt;0.3 mg/l, which is far below the recommended level for caries control. In these communities fluoridation of water is advised. In six localities the water fluoride concentration was 1.2 mg/l. The elevated water fluoride is of natural (Malbork) as well as of anthropogenic (Wiślinka) origin. The mean fluoride level in the urine in the investigated localities was 1.10 mg/l (range 0.10 – 2.67 mg/l). No significant correlation between the concentration of fluoride in drinking water and human urine was found in this study. This suggests that the elevated fluoride level in urine may be caused not only by the water fluoride, but also by the inhalation of dust particles containing fluoride, and by the diet.","author":[{"dropping-particle":"","family":"Czarnowski","given":"Wojciech","non-dropping-particle":"","parse-names":false,"suffix":""},{"dropping-particle":"","family":"Wrześniowska","given":"Krystyna","non-dropping-particle":"","parse-names":false,"suffix":""},{"dropping-particle":"","family":"Krechniak","given":"Jerzy","non-dropping-particle":"","parse-names":false,"suffix":""}],"container-title":"Science of The Total Environment","id":"ITEM-1","issue":"1-2","issued":{"date-parts":[["1996","11","18"]]},"page":"177-184","publisher":"Elsevier","title":"Fluoride in drinking water and human urine in Northern and Central Poland","type":"article-journal","volume":"191"},"uris":["http://www.mendeley.com/documents/?uuid=19cb0b6e-21c7-3954-aa68-5298d804eb9f"]}],"mendeley":{"formattedCitation":"(Czarnowski et al. 1996)","plainTextFormattedCitation":"(Czarnowski et al. 1996)","previouslyFormattedCitation":"(Czarnowski et al. 199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Czarnowski et al. 199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Portugal</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SCITOTENV.2012.05.070","ISSN":"0048-9697","abstract":"High fluoride contents in the water supply of the city of Ponta Delgada, located in the volcanic island of São Miguel (Azores, Portugal) have been reported. Dental fluorosis in São Miguel has been identified and described in several medical surveys. The water supply in Ponta Delgada consists entirely of groundwater. A study was carried out in order to characterize the natural F-pollution of a group of springs (30) and wells (3), that are associated to active central volcanoes of a trachytic nature. Two springs known for their high content in fluoride were sampled, both located in the central volcano of Furnas. The sampled waters are cold, ranging from slightly acidic to slightly alkaline (pH range 6.53–7.60), exhibiting a low electrical conductivity (springs range 87–502μS/cm; wells range 237–1761μS/cm), and are mainly from the Na–HCO3, Na–HCO3–Cl and Na–Cl–HCO3 water types. Results suggest two main trends of geochemical evolution: silicate weathering, enhanced by CO2 dilution, and seawater spraying. Fluoride contents range between 0.17mg/L and 2mg/L, and no seasonal variations were detected. Results in the sources of the water supply system are lower than those of the Furnas volcano, which reach 5.09mgF/L, demonstrating the effect of F-rich gaseous emanations in this area. Instead, the higher fluoride contents in the water supply are mainly due to silicate weathering in aquifers made of more evolved volcanic rocks.","author":[{"dropping-particle":"","family":"Cordeiro","given":"S.","non-dropping-particle":"","parse-names":false,"suffix":""},{"dropping-particle":"","family":"Coutinho","given":"R.","non-dropping-particle":"","parse-names":false,"suffix":""},{"dropping-particle":"","family":"Cruz","given":"J.V.","non-dropping-particle":"","parse-names":false,"suffix":""}],"container-title":"Science of The Total Environment","id":"ITEM-1","issued":{"date-parts":[["2012","8","15"]]},"page":"23-36","publisher":"Elsevier","title":"Fluoride content in drinking water supply in São Miguel volcanic island (Azores, Portugal)","type":"article-journal","volume":"432"},"uris":["http://www.mendeley.com/documents/?uuid=4ceb2613-2c7a-3df8-a25d-9601bb6934cf"]}],"mendeley":{"formattedCitation":"(Cordeiro et al. 2012)","plainTextFormattedCitation":"(Cordeiro et al. 2012)","previouslyFormattedCitation":"(Cordeiro et al. 2012)"},"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Cordeiro et al. 2012)</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Roman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Not Found</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Russ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Not Found</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Huye</w:t>
            </w:r>
            <w:proofErr w:type="spellEnd"/>
            <w:r w:rsidRPr="005541D0">
              <w:rPr>
                <w:rFonts w:ascii="Times New Roman" w:eastAsia="Times New Roman" w:hAnsi="Times New Roman" w:cs="Times New Roman"/>
                <w:sz w:val="24"/>
                <w:szCs w:val="24"/>
                <w:lang w:eastAsia="en-IN"/>
              </w:rPr>
              <w:t xml:space="preserve"> and </w:t>
            </w:r>
            <w:proofErr w:type="spellStart"/>
            <w:r w:rsidRPr="005541D0">
              <w:rPr>
                <w:rFonts w:ascii="Times New Roman" w:eastAsia="Times New Roman" w:hAnsi="Times New Roman" w:cs="Times New Roman"/>
                <w:sz w:val="24"/>
                <w:szCs w:val="24"/>
                <w:lang w:eastAsia="en-IN"/>
              </w:rPr>
              <w:t>Nyamagabe</w:t>
            </w:r>
            <w:proofErr w:type="spellEnd"/>
            <w:r w:rsidRPr="005541D0">
              <w:rPr>
                <w:rFonts w:ascii="Times New Roman" w:eastAsia="Times New Roman" w:hAnsi="Times New Roman" w:cs="Times New Roman"/>
                <w:sz w:val="24"/>
                <w:szCs w:val="24"/>
                <w:lang w:eastAsia="en-IN"/>
              </w:rPr>
              <w:t>, Rwand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4314/rj.v25i1.7","ISSN":"2305-2678","abstract":"The aim of this study was to assess the quality of groundwater from different regions in Rwanda. Around 40 samples from springs, boreholes and wells were analyzed from 2004 to 2009. Apart from the in situ analysis of temperature, pH, conductivity and TDS using multimeter, conductimeter and pH-meter; nutrients (nitrogen, phosphorus compounds), fluorides and chlorides were analyzed by UV-Spectrophotometer while heavy metals (Pb, Cr, Cd, Fe, Mn, Zn and Cu) were analyzed by Atomic Absorption Spectrometer. The results were compared to the World Health Organization (WHO) standard for drinking water. It was found that 69.4% for pH, 74.07% for conductivity, 5.5 % for the total hardness, 23.8% for TDS of the samples were above the WHO limits. The nutrients results showed that 9.09% for nitrates, 43.33% nitrites of samples exceeded the recommended. The heavy metals concentrations (Pb, Cd, Cr, Fe and Mn levels) in some of the samples were found to be above the guidelines of WHO with 8% for Fe, 39% for Cr, 69.7% for Mn, 60% for Pb, 56% for Cd and 3.3% for Cu. These results indicated different levels of pollution in groundwater of Rwanda. A detailed study looking at different plausible pollution sources should be conducted in order to validate the results and advice on environmental protection of this precious source of drinking water.","author":[{"dropping-particle":"","family":"Nsengimana","given":"H","non-dropping-particle":"","parse-names":false,"suffix":""},{"dropping-particle":"","family":"Masengesho","given":"F","non-dropping-particle":"","parse-names":false,"suffix":""},{"dropping-particle":"","family":"Nyirimbibi","given":"D Kalisa","non-dropping-particle":"","parse-names":false,"suffix":""}],"container-title":"Rwanda Journal","id":"ITEM-1","issue":"D","issued":{"date-parts":[["2012","7","13"]]},"page":"101-109","publisher":"University of Rwanda","title":"Some physico-chemical characteristics of ground water in Rwanda","type":"article-journal","volume":"25"},"uris":["http://www.mendeley.com/documents/?uuid=bb339e7d-199a-3766-b5b5-ccce8545ae02"]}],"mendeley":{"formattedCitation":"(Nsengimana et al. 2012)","plainTextFormattedCitation":"(Nsengimana et al. 2012)","previouslyFormattedCitation":"(Nsengimana et al. 2012)"},"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Nsengimana et al. 2012)</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 xml:space="preserve">Al Baha, </w:t>
            </w:r>
            <w:r w:rsidRPr="005541D0">
              <w:rPr>
                <w:rFonts w:ascii="Times New Roman" w:eastAsia="Times New Roman" w:hAnsi="Times New Roman" w:cs="Times New Roman"/>
                <w:bCs/>
                <w:sz w:val="24"/>
                <w:szCs w:val="24"/>
                <w:lang w:eastAsia="en-IN"/>
              </w:rPr>
              <w:t>Saudi Arab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3201-013-0105-2","ISSN":"2190-5487","author":[{"dropping-particle":"","family":"Alabdulaaly","given":"Abdulrahman I.","non-dropping-particle":"","parse-names":false,"suffix":""},{"dropping-particle":"","family":"Al-Zarah","given":"Abdullah I.","non-dropping-particle":"","parse-names":false,"suffix":""},{"dropping-particle":"","family":"Khan","given":"Mujahid A.","non-dropping-particle":"","parse-names":false,"suffix":""}],"container-title":"Applied Water Science","id":"ITEM-1","issue":"3","issued":{"date-parts":[["2013","9","14"]]},"page":"589-595","publisher":"Springer Berlin Heidelberg","title":"Occurrence of fluoride in ground waters of Saudi Arabia","type":"article-journal","volume":"3"},"uris":["http://www.mendeley.com/documents/?uuid=c0af5b47-5550-3656-bf18-ed64efd4e76d"]}],"mendeley":{"formattedCitation":"(Alabdulaaly et al. 2013)","plainTextFormattedCitation":"(Alabdulaaly et al. 2013)","previouslyFormattedCitation":"(Alabdulaaly et al.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labdulaaly et al.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hAnsi="Times New Roman" w:cs="Times New Roman"/>
                <w:spacing w:val="2"/>
                <w:sz w:val="24"/>
                <w:szCs w:val="24"/>
                <w:shd w:val="clear" w:color="auto" w:fill="FFFFFF"/>
              </w:rPr>
              <w:t xml:space="preserve">Eastern Province, </w:t>
            </w:r>
            <w:r w:rsidRPr="005541D0">
              <w:rPr>
                <w:rFonts w:ascii="Times New Roman" w:eastAsia="Times New Roman" w:hAnsi="Times New Roman" w:cs="Times New Roman"/>
                <w:bCs/>
                <w:sz w:val="24"/>
                <w:szCs w:val="24"/>
                <w:lang w:eastAsia="en-IN"/>
              </w:rPr>
              <w:t>Saudi Arab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tcPr>
          <w:p w:rsidR="005541D0" w:rsidRPr="005541D0" w:rsidRDefault="005541D0" w:rsidP="005541D0">
            <w:pPr>
              <w:spacing w:line="360" w:lineRule="auto"/>
              <w:rPr>
                <w:rFonts w:ascii="Times New Roman" w:hAnsi="Times New Roman" w:cs="Times New Roman"/>
                <w:sz w:val="24"/>
                <w:szCs w:val="24"/>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3201-013-0105-2","ISSN":"2190-5487","author":[{"dropping-particle":"","family":"Alabdulaaly","given":"Abdulrahman I.","non-dropping-particle":"","parse-names":false,"suffix":""},{"dropping-particle":"","family":"Al-Zarah","given":"Abdullah I.","non-dropping-particle":"","parse-names":false,"suffix":""},{"dropping-particle":"","family":"Khan","given":"Mujahid A.","non-dropping-particle":"","parse-names":false,"suffix":""}],"container-title":"Applied Water Science","id":"ITEM-1","issue":"3","issued":{"date-parts":[["2013","9","14"]]},"page":"589-595","publisher":"Springer Berlin Heidelberg","title":"Occurrence of fluoride in ground waters of Saudi Arabia","type":"article-journal","volume":"3"},"uris":["http://www.mendeley.com/documents/?uuid=c0af5b47-5550-3656-bf18-ed64efd4e76d"]}],"mendeley":{"formattedCitation":"(Alabdulaaly et al. 2013)","plainTextFormattedCitation":"(Alabdulaaly et al. 2013)","previouslyFormattedCitation":"(Alabdulaaly et al.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labdulaaly et al.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Makkah Al-</w:t>
            </w:r>
            <w:proofErr w:type="spellStart"/>
            <w:r w:rsidRPr="005541D0">
              <w:rPr>
                <w:rFonts w:ascii="Times New Roman" w:eastAsia="Times New Roman" w:hAnsi="Times New Roman" w:cs="Times New Roman"/>
                <w:sz w:val="24"/>
                <w:szCs w:val="24"/>
                <w:lang w:eastAsia="en-IN"/>
              </w:rPr>
              <w:t>Mukaramma</w:t>
            </w:r>
            <w:proofErr w:type="spellEnd"/>
            <w:r w:rsidRPr="005541D0">
              <w:rPr>
                <w:rFonts w:ascii="Times New Roman" w:eastAsia="Times New Roman" w:hAnsi="Times New Roman" w:cs="Times New Roman"/>
                <w:sz w:val="24"/>
                <w:szCs w:val="24"/>
                <w:lang w:eastAsia="en-IN"/>
              </w:rPr>
              <w:t xml:space="preserve">, </w:t>
            </w:r>
            <w:r w:rsidRPr="005541D0">
              <w:rPr>
                <w:rFonts w:ascii="Times New Roman" w:eastAsia="Times New Roman" w:hAnsi="Times New Roman" w:cs="Times New Roman"/>
                <w:bCs/>
                <w:sz w:val="24"/>
                <w:szCs w:val="24"/>
                <w:lang w:eastAsia="en-IN"/>
              </w:rPr>
              <w:t>Saudi Arab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tcPr>
          <w:p w:rsidR="005541D0" w:rsidRPr="005541D0" w:rsidRDefault="005541D0" w:rsidP="005541D0">
            <w:pPr>
              <w:spacing w:line="360" w:lineRule="auto"/>
              <w:rPr>
                <w:rFonts w:ascii="Times New Roman" w:hAnsi="Times New Roman" w:cs="Times New Roman"/>
                <w:sz w:val="24"/>
                <w:szCs w:val="24"/>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3201-013-0105-2","ISSN":"2190-5487","author":[{"dropping-particle":"","family":"Alabdulaaly","given":"Abdulrahman I.","non-dropping-particle":"","parse-names":false,"suffix":""},{"dropping-particle":"","family":"Al-Zarah","given":"Abdullah I.","non-dropping-particle":"","parse-names":false,"suffix":""},{"dropping-particle":"","family":"Khan","given":"Mujahid A.","non-dropping-particle":"","parse-names":false,"suffix":""}],"container-title":"Applied Water Science","id":"ITEM-1","issue":"3","issued":{"date-parts":[["2013","9","14"]]},"page":"589-595","publisher":"Springer Berlin Heidelberg","title":"Occurrence of fluoride in ground waters of Saudi Arabia","type":"article-journal","volume":"3"},"uris":["http://www.mendeley.com/documents/?uuid=c0af5b47-5550-3656-bf18-ed64efd4e76d"]}],"mendeley":{"formattedCitation":"(Alabdulaaly et al. 2013)","plainTextFormattedCitation":"(Alabdulaaly et al. 2013)","previouslyFormattedCitation":"(Alabdulaaly et al.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labdulaaly et al.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hAnsi="Times New Roman" w:cs="Times New Roman"/>
                <w:spacing w:val="2"/>
                <w:sz w:val="24"/>
                <w:szCs w:val="24"/>
                <w:shd w:val="clear" w:color="auto" w:fill="FFFFFF"/>
              </w:rPr>
              <w:t>Madina</w:t>
            </w:r>
            <w:proofErr w:type="spellEnd"/>
            <w:r w:rsidRPr="005541D0">
              <w:rPr>
                <w:rFonts w:ascii="Times New Roman" w:hAnsi="Times New Roman" w:cs="Times New Roman"/>
                <w:spacing w:val="2"/>
                <w:sz w:val="24"/>
                <w:szCs w:val="24"/>
                <w:shd w:val="clear" w:color="auto" w:fill="FFFFFF"/>
              </w:rPr>
              <w:t xml:space="preserve"> Al-</w:t>
            </w:r>
            <w:proofErr w:type="spellStart"/>
            <w:r w:rsidRPr="005541D0">
              <w:rPr>
                <w:rFonts w:ascii="Times New Roman" w:hAnsi="Times New Roman" w:cs="Times New Roman"/>
                <w:spacing w:val="2"/>
                <w:sz w:val="24"/>
                <w:szCs w:val="24"/>
                <w:shd w:val="clear" w:color="auto" w:fill="FFFFFF"/>
              </w:rPr>
              <w:t>Munnawara</w:t>
            </w:r>
            <w:proofErr w:type="spellEnd"/>
            <w:r w:rsidRPr="005541D0">
              <w:rPr>
                <w:rFonts w:ascii="Times New Roman" w:hAnsi="Times New Roman" w:cs="Times New Roman"/>
                <w:spacing w:val="2"/>
                <w:sz w:val="24"/>
                <w:szCs w:val="24"/>
                <w:shd w:val="clear" w:color="auto" w:fill="FFFFFF"/>
              </w:rPr>
              <w:t xml:space="preserve">, </w:t>
            </w:r>
            <w:r w:rsidRPr="005541D0">
              <w:rPr>
                <w:rFonts w:ascii="Times New Roman" w:eastAsia="Times New Roman" w:hAnsi="Times New Roman" w:cs="Times New Roman"/>
                <w:bCs/>
                <w:sz w:val="24"/>
                <w:szCs w:val="24"/>
                <w:lang w:eastAsia="en-IN"/>
              </w:rPr>
              <w:t>Saudi Arab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tcPr>
          <w:p w:rsidR="005541D0" w:rsidRPr="005541D0" w:rsidRDefault="005541D0" w:rsidP="005541D0">
            <w:pPr>
              <w:spacing w:line="360" w:lineRule="auto"/>
              <w:rPr>
                <w:rFonts w:ascii="Times New Roman" w:hAnsi="Times New Roman" w:cs="Times New Roman"/>
                <w:sz w:val="24"/>
                <w:szCs w:val="24"/>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3201-013-0105-2","ISSN":"2190-5487","author":[{"dropping-particle":"","family":"Alabdulaaly","given":"Abdulrahman I.","non-dropping-particle":"","parse-names":false,"suffix":""},{"dropping-particle":"","family":"Al-Zarah","given":"Abdullah I.","non-dropping-particle":"","parse-names":false,"suffix":""},{"dropping-particle":"","family":"Khan","given":"Mujahid A.","non-dropping-particle":"","parse-names":false,"suffix":""}],"container-title":"Applied Water Science","id":"ITEM-1","issue":"3","issued":{"date-parts":[["2013","9","14"]]},"page":"589-595","publisher":"Springer Berlin Heidelberg","title":"Occurrence of fluoride in ground waters of Saudi Arabia","type":"article-journal","volume":"3"},"uris":["http://www.mendeley.com/documents/?uuid=c0af5b47-5550-3656-bf18-ed64efd4e76d"]}],"mendeley":{"formattedCitation":"(Alabdulaaly et al. 2013)","plainTextFormattedCitation":"(Alabdulaaly et al. 2013)","previouslyFormattedCitation":"(Alabdulaaly et al.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labdulaaly et al.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hAnsi="Times New Roman" w:cs="Times New Roman"/>
                <w:spacing w:val="2"/>
                <w:sz w:val="24"/>
                <w:szCs w:val="24"/>
                <w:shd w:val="clear" w:color="auto" w:fill="FFFFFF"/>
              </w:rPr>
            </w:pPr>
            <w:r w:rsidRPr="005541D0">
              <w:rPr>
                <w:rFonts w:ascii="Times New Roman" w:hAnsi="Times New Roman" w:cs="Times New Roman"/>
                <w:spacing w:val="2"/>
                <w:sz w:val="24"/>
                <w:szCs w:val="24"/>
                <w:shd w:val="clear" w:color="auto" w:fill="FFFFFF"/>
              </w:rPr>
              <w:t xml:space="preserve">Al </w:t>
            </w:r>
            <w:proofErr w:type="spellStart"/>
            <w:r w:rsidRPr="005541D0">
              <w:rPr>
                <w:rFonts w:ascii="Times New Roman" w:hAnsi="Times New Roman" w:cs="Times New Roman"/>
                <w:spacing w:val="2"/>
                <w:sz w:val="24"/>
                <w:szCs w:val="24"/>
                <w:shd w:val="clear" w:color="auto" w:fill="FFFFFF"/>
              </w:rPr>
              <w:t>Qassim</w:t>
            </w:r>
            <w:proofErr w:type="spellEnd"/>
            <w:r w:rsidRPr="005541D0">
              <w:rPr>
                <w:rFonts w:ascii="Times New Roman" w:hAnsi="Times New Roman" w:cs="Times New Roman"/>
                <w:spacing w:val="2"/>
                <w:sz w:val="24"/>
                <w:szCs w:val="24"/>
                <w:shd w:val="clear" w:color="auto" w:fill="FFFFFF"/>
              </w:rPr>
              <w:t xml:space="preserve">, </w:t>
            </w:r>
            <w:r w:rsidRPr="005541D0">
              <w:rPr>
                <w:rFonts w:ascii="Times New Roman" w:eastAsia="Times New Roman" w:hAnsi="Times New Roman" w:cs="Times New Roman"/>
                <w:bCs/>
                <w:sz w:val="24"/>
                <w:szCs w:val="24"/>
                <w:lang w:eastAsia="en-IN"/>
              </w:rPr>
              <w:t>Saudi Arab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tcPr>
          <w:p w:rsidR="005541D0" w:rsidRPr="005541D0" w:rsidRDefault="005541D0" w:rsidP="005541D0">
            <w:pPr>
              <w:spacing w:line="360" w:lineRule="auto"/>
              <w:rPr>
                <w:rFonts w:ascii="Times New Roman" w:hAnsi="Times New Roman" w:cs="Times New Roman"/>
                <w:sz w:val="24"/>
                <w:szCs w:val="24"/>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3201-013-0105-2","ISSN":"2190-5487","author":[{"dropping-particle":"","family":"Alabdulaaly","given":"Abdulrahman I.","non-dropping-particle":"","parse-names":false,"suffix":""},{"dropping-particle":"","family":"Al-Zarah","given":"Abdullah I.","non-dropping-particle":"","parse-names":false,"suffix":""},{"dropping-particle":"","family":"Khan","given":"Mujahid A.","non-dropping-particle":"","parse-names":false,"suffix":""}],"container-title":"Applied Water Science","id":"ITEM-1","issue":"3","issued":{"date-parts":[["2013","9","14"]]},"page":"589-595","publisher":"Springer Berlin Heidelberg","title":"Occurrence of fluoride in ground waters of Saudi Arabia","type":"article-journal","volume":"3"},"uris":["http://www.mendeley.com/documents/?uuid=c0af5b47-5550-3656-bf18-ed64efd4e76d"]}],"mendeley":{"formattedCitation":"(Alabdulaaly et al. 2013)","plainTextFormattedCitation":"(Alabdulaaly et al. 2013)","previouslyFormattedCitation":"(Alabdulaaly et al. 201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labdulaaly et al. 201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 xml:space="preserve">Riyadh, </w:t>
            </w:r>
            <w:r w:rsidRPr="005541D0">
              <w:rPr>
                <w:rFonts w:ascii="Times New Roman" w:eastAsia="Times New Roman" w:hAnsi="Times New Roman" w:cs="Times New Roman"/>
                <w:bCs/>
                <w:sz w:val="24"/>
                <w:szCs w:val="24"/>
                <w:lang w:eastAsia="en-IN"/>
              </w:rPr>
              <w:t>Saudi Arab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23/A:1005795820508","ISSN":"01676369","PMID":"90","abstract":"Groundwater supplies about 34% of the total water demand for the capital city of Saudi Arabia, Riyadh. The other 66% is desalinated seawater. The fluoride level in Riyadh drinking water supplies was evaluated. Samples were collected from selected wells, treatment plants, desalinated seawater, distribution network and 19 locally produced and imported bottled water. The fluoride level in the influent to the seven groundwater treatment plants and their final product water were in the range of 0.63-1.6 and 0.23-1.1 mg/L, respectively. Blending of the plants product water with the desalinated seawater resulted in the fluoride level ranging from 0.01-0.5 mg/L in the distribution network. Ninety percent of the samples collected from the distribution network had fluoride levels less than or equal to the calculated weighted average value of 0.24 mg/L. The locally produced bottled waters as compared to 8 imported ones have shown fluoride levels in the range of 0.2-0.83 and 0.04-0.2 mg/L, respectively. In general, the fluoride level in Riyadh drinking water supplies is below the optimum recommended level of 0.7 to 1.2 mg/L. It is therefore recommended that fluoridation be considered in water treatment plants.","author":[{"dropping-particle":"","family":"Alabdula'aly","given":"Abdulrahman I.","non-dropping-particle":"","parse-names":false,"suffix":""}],"container-title":"Environmental Monitoring and Assessment","id":"ITEM-1","issue":"3","issued":{"date-parts":[["1997"]]},"page":"261-272","publisher":"Kluwer Academic Publishers","title":"Fluoride content in drinking water supplies of Riyadh, Saudi Arabia","type":"article-journal","volume":"48"},"uris":["http://www.mendeley.com/documents/?uuid=afe94959-2d35-32bc-b12d-f992a0b88d20"]}],"mendeley":{"formattedCitation":"(Alabdula’aly 1997)","plainTextFormattedCitation":"(Alabdula’aly 1997)","previouslyFormattedCitation":"(Alabdula’aly 1997)"},"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labdula’aly 1997)</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 xml:space="preserve">Sine </w:t>
            </w:r>
            <w:proofErr w:type="spellStart"/>
            <w:r w:rsidRPr="005541D0">
              <w:rPr>
                <w:rFonts w:ascii="Times New Roman" w:eastAsia="Times New Roman" w:hAnsi="Times New Roman" w:cs="Times New Roman"/>
                <w:sz w:val="24"/>
                <w:szCs w:val="24"/>
                <w:lang w:eastAsia="en-IN"/>
              </w:rPr>
              <w:t>Saloum</w:t>
            </w:r>
            <w:proofErr w:type="spellEnd"/>
            <w:r w:rsidRPr="005541D0">
              <w:rPr>
                <w:rFonts w:ascii="Times New Roman" w:eastAsia="Times New Roman" w:hAnsi="Times New Roman" w:cs="Times New Roman"/>
                <w:sz w:val="24"/>
                <w:szCs w:val="24"/>
                <w:lang w:eastAsia="en-IN"/>
              </w:rPr>
              <w:t xml:space="preserve"> Region, Senegal</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ISSN":"0140-6736","PMID":"2893047","abstract":"A survey was done of the prevalence of dental fluorosis among children aged 7-16 years and the occurrence of skeletal fluorosis among adults aged 40-60 years living in regions in Senegal where fluoride concentrations in the drinking water ranged from less than 0.1 to 7.4 mg/l. In the area where the fluoride concentration in the drinking water was 1.1 mg/l milder forms of dental fluorosis were found, the prevalence being 68.5%. In areas where fluoride concentrations exceeded 4 mg/l the prevalence of dental fluorosis reached 100%. Kyphosis was very prevalent among a community whose drinking water contained 7.4 mg/l fluoride. Radiographs of the vertebral column, hand, and wrist of 3 adults with kyphosis confirmed the diagnosis of skeletal fluorosis. High sweat loss and a high intake of water because of the hot weather may account for the finding. The present World Health Organisation guideline for the upper limit of fluoride concentration in drinking water may be unsuitable for countries with a hot, dry climate.","author":[{"dropping-particle":"","family":"Brouwer","given":"I D","non-dropping-particle":"","parse-names":false,"suffix":""},{"dropping-particle":"","family":"Dirks","given":"O B","non-dropping-particle":"","parse-names":false,"suffix":""},{"dropping-particle":"","family":"Bruin","given":"A","non-dropping-particle":"De","parse-names":false,"suffix":""},{"dropping-particle":"","family":"Hautvast","given":"J G","non-dropping-particle":"","parse-names":false,"suffix":""}],"container-title":"Lancet","id":"ITEM-1","issue":"8579","issued":{"date-parts":[["1988","1","30"]]},"page":"223-5","title":"Unsuitability of World Health Organisation guidelines for fluoride concentrations in drinking water in Senegal","type":"article-journal","volume":"1"},"uris":["http://www.mendeley.com/documents/?uuid=baf92d16-64de-334e-abeb-b854cbc7d3c9"]}],"mendeley":{"formattedCitation":"(Brouwer et al. 1988)","plainTextFormattedCitation":"(Brouwer et al. 1988)","previouslyFormattedCitation":"(Brouwer et al. 1988)"},"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Brouwer et al. 1988)</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hAnsi="Times New Roman" w:cs="Times New Roman"/>
                <w:sz w:val="24"/>
                <w:szCs w:val="24"/>
              </w:rPr>
              <w:t>Vranjska</w:t>
            </w:r>
            <w:proofErr w:type="spellEnd"/>
            <w:r w:rsidRPr="005541D0">
              <w:rPr>
                <w:rFonts w:ascii="Times New Roman" w:hAnsi="Times New Roman" w:cs="Times New Roman"/>
                <w:sz w:val="24"/>
                <w:szCs w:val="24"/>
              </w:rPr>
              <w:t xml:space="preserve"> Banja, </w:t>
            </w:r>
            <w:r w:rsidRPr="005541D0">
              <w:rPr>
                <w:rFonts w:ascii="Times New Roman" w:eastAsia="Times New Roman" w:hAnsi="Times New Roman" w:cs="Times New Roman"/>
                <w:bCs/>
                <w:sz w:val="24"/>
                <w:szCs w:val="24"/>
                <w:lang w:eastAsia="en-IN"/>
              </w:rPr>
              <w:t>Serb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SCITOTENV.2010.04.029","ISSN":"0048-9697","abstract":"In this study we determined the fluoride content in drinking water and hair of 12-year-old schoolchildren from different Serbian municipalities, i.e. Valjevo, Veliko Gradiste, Kacarevo and Vranjska Banja. The analyses were performed using composite fluoride ion-selective electrode. Average fluoride levels were 0.10, 0.15, 0.79 and 11ppm in well water, 0.07, 0.10, 0.17 and 0.15ppm in tap water, 19.3, 21.5, 25.4, and 32.5ppm in hair samples, in Valjevo, Veliko Gradiste, Kacarevo and Vranjska Banja, respectively. Correlation analysis indicated statistically significant positive relationship between fluoride in wells water and fluoride in hair, for all municipalities: correlation coefficients were 0.54 (p&lt;0.05), 0.89, 0.97 and 0.99 (p&lt;0.001), in Vranjska Banja, Valjevo, Veliko Gradiste, and Kacarevo, respectively. Positive correlation was obtained also between fluoride in tap water and hair samples in all regions under the study, with statistical significance only in Valjevo municipality, p&lt;0.05. Dental examination of schoolchildren confirmed dental fluorosis only in the region of Vranjska Banja. Moreover, in endemic fluorotic region of Vranjska Banja, positive and statistically significant correlations were confirmed between fluoride in well water and dental fluorosis level (r=0.61; p&lt;0.01) and additionally between fluoride in hair and dental fluorosis level (0.62; p&lt;0.01). The primary findings from this study have shown that fluoride content in hair is highly correlated with fluoride content in drinking water and dental fluorosis level, indicating that hair may be regarded as biomaterial of high informative potential in evaluating prolonged exposure to fluorides and to individuate children at risk of fluorosis regardless of the phase of teeth eruption.","author":[{"dropping-particle":"","family":"Mandinic","given":"Zoran","non-dropping-particle":"","parse-names":false,"suffix":""},{"dropping-particle":"","family":"Curcic","given":"Marijana","non-dropping-particle":"","parse-names":false,"suffix":""},{"dropping-particle":"","family":"Antonijevic","given":"Biljana","non-dropping-particle":"","parse-names":false,"suffix":""},{"dropping-particle":"","family":"Carevic","given":"Momir","non-dropping-particle":"","parse-names":false,"suffix":""},{"dropping-particle":"","family":"Mandic","given":"Jelena","non-dropping-particle":"","parse-names":false,"suffix":""},{"dropping-particle":"","family":"Djukic-Cosic","given":"Danijela","non-dropping-particle":"","parse-names":false,"suffix":""},{"dropping-particle":"","family":"Lekic","given":"Charles P.","non-dropping-particle":"","parse-names":false,"suffix":""}],"container-title":"Science of The Total Environment","id":"ITEM-1","issue":"17","issued":{"date-parts":[["2010","8","1"]]},"page":"3507-3512","publisher":"Elsevier","title":"Fluoride in drinking water and dental fluorosis","type":"article-journal","volume":"408"},"uris":["http://www.mendeley.com/documents/?uuid=31cba827-61cb-3692-876c-6023781f8f12"]}],"mendeley":{"formattedCitation":"(Mandinic et al. 2010)","plainTextFormattedCitation":"(Mandinic et al. 2010)","previouslyFormattedCitation":"(Mandinic et al. 2010)"},"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Mandinic et al. 2010)</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proofErr w:type="spellStart"/>
            <w:r w:rsidRPr="005541D0">
              <w:rPr>
                <w:rFonts w:ascii="Times New Roman" w:hAnsi="Times New Roman" w:cs="Times New Roman"/>
                <w:sz w:val="24"/>
                <w:szCs w:val="24"/>
              </w:rPr>
              <w:lastRenderedPageBreak/>
              <w:t>Valjevo</w:t>
            </w:r>
            <w:proofErr w:type="spellEnd"/>
            <w:r w:rsidRPr="005541D0">
              <w:rPr>
                <w:rFonts w:ascii="Times New Roman" w:hAnsi="Times New Roman" w:cs="Times New Roman"/>
                <w:sz w:val="24"/>
                <w:szCs w:val="24"/>
              </w:rPr>
              <w:t xml:space="preserve">, </w:t>
            </w:r>
            <w:r w:rsidRPr="005541D0">
              <w:rPr>
                <w:rFonts w:ascii="Times New Roman" w:eastAsia="Times New Roman" w:hAnsi="Times New Roman" w:cs="Times New Roman"/>
                <w:bCs/>
                <w:sz w:val="24"/>
                <w:szCs w:val="24"/>
                <w:lang w:eastAsia="en-IN"/>
              </w:rPr>
              <w:t>Serb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SCITOTENV.2010.04.029","ISSN":"0048-9697","abstract":"In this study we determined the fluoride content in drinking water and hair of 12-year-old schoolchildren from different Serbian municipalities, i.e. Valjevo, Veliko Gradiste, Kacarevo and Vranjska Banja. The analyses were performed using composite fluoride ion-selective electrode. Average fluoride levels were 0.10, 0.15, 0.79 and 11ppm in well water, 0.07, 0.10, 0.17 and 0.15ppm in tap water, 19.3, 21.5, 25.4, and 32.5ppm in hair samples, in Valjevo, Veliko Gradiste, Kacarevo and Vranjska Banja, respectively. Correlation analysis indicated statistically significant positive relationship between fluoride in wells water and fluoride in hair, for all municipalities: correlation coefficients were 0.54 (p&lt;0.05), 0.89, 0.97 and 0.99 (p&lt;0.001), in Vranjska Banja, Valjevo, Veliko Gradiste, and Kacarevo, respectively. Positive correlation was obtained also between fluoride in tap water and hair samples in all regions under the study, with statistical significance only in Valjevo municipality, p&lt;0.05. Dental examination of schoolchildren confirmed dental fluorosis only in the region of Vranjska Banja. Moreover, in endemic fluorotic region of Vranjska Banja, positive and statistically significant correlations were confirmed between fluoride in well water and dental fluorosis level (r=0.61; p&lt;0.01) and additionally between fluoride in hair and dental fluorosis level (0.62; p&lt;0.01). The primary findings from this study have shown that fluoride content in hair is highly correlated with fluoride content in drinking water and dental fluorosis level, indicating that hair may be regarded as biomaterial of high informative potential in evaluating prolonged exposure to fluorides and to individuate children at risk of fluorosis regardless of the phase of teeth eruption.","author":[{"dropping-particle":"","family":"Mandinic","given":"Zoran","non-dropping-particle":"","parse-names":false,"suffix":""},{"dropping-particle":"","family":"Curcic","given":"Marijana","non-dropping-particle":"","parse-names":false,"suffix":""},{"dropping-particle":"","family":"Antonijevic","given":"Biljana","non-dropping-particle":"","parse-names":false,"suffix":""},{"dropping-particle":"","family":"Carevic","given":"Momir","non-dropping-particle":"","parse-names":false,"suffix":""},{"dropping-particle":"","family":"Mandic","given":"Jelena","non-dropping-particle":"","parse-names":false,"suffix":""},{"dropping-particle":"","family":"Djukic-Cosic","given":"Danijela","non-dropping-particle":"","parse-names":false,"suffix":""},{"dropping-particle":"","family":"Lekic","given":"Charles P.","non-dropping-particle":"","parse-names":false,"suffix":""}],"container-title":"Science of The Total Environment","id":"ITEM-1","issue":"17","issued":{"date-parts":[["2010","8","1"]]},"page":"3507-3512","publisher":"Elsevier","title":"Fluoride in drinking water and dental fluorosis","type":"article-journal","volume":"408"},"uris":["http://www.mendeley.com/documents/?uuid=31cba827-61cb-3692-876c-6023781f8f12"]}],"mendeley":{"formattedCitation":"(Mandinic et al. 2010)","plainTextFormattedCitation":"(Mandinic et al. 2010)","previouslyFormattedCitation":"(Mandinic et al. 2010)"},"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Mandinic et al. 2010)</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Bombali</w:t>
            </w:r>
            <w:proofErr w:type="spellEnd"/>
            <w:r w:rsidRPr="005541D0">
              <w:rPr>
                <w:rFonts w:ascii="Times New Roman" w:eastAsia="Times New Roman" w:hAnsi="Times New Roman" w:cs="Times New Roman"/>
                <w:sz w:val="24"/>
                <w:szCs w:val="24"/>
                <w:lang w:eastAsia="en-IN"/>
              </w:rPr>
              <w:t xml:space="preserve"> District, Sierra Leone</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126/science.131.3396.263","ISSN":"0036-8075","abstract":"This study assessed the quality of 60 groundwater wells within the Bombali District of Sierra Leone. Water samples from the wells were analysed for physical (temperature, turbidity, conductivity, total dissolved solids and salinity), chemical (pH, nitrate-nitrogen, sulphate, calcium, ammonia, fluoride, aluminium, iron, copper and manganese) parameters using potable water testing kit; and bacteriological (faecal and non-faecal coliforms) qualities. Results show that 73% of the samples had turbidity values below the WHO, ICMR and United USPHS standards of 5 NTU. The electrical conductivity (mS/cm) of 5% of the whole samples exceeded the WHO guideline value, 8% of the entire samples had values higher than the WHO, ICMR and USPHS recommended concentration. In terms of iron, 25% of all the samples had values in excess of WHO, ICMR and USPHS recommended value of 0.3mg/l. For manganese, 12% of the entire samples had values more than the WHO and ICMR standards. On the other hand, more water samples (22%) had manganese values above USPHS guideline value. For bacteriological quality, 28% of the wells were polluted by faecal and non-faecal coliforms. 60% and 40% of the entire samples had faecal and non-faecal coliforms respectively above the WHO standard. Remedial measures recommended include regular monitoring of the physico-chemical and bacteriological quality of water yield from these wells as well as teaching of the communities' basic sanitation and hygiene practices. Keywords : Groundwater quality, Well waters, Physical, chemical and biological characteristics, Sierra Leone","author":[{"dropping-particle":"","family":"Kelman","given":"R. B.","non-dropping-particle":"","parse-names":false,"suffix":""},{"dropping-particle":"","family":"Denenberg","given":"Victor H.","non-dropping-particle":"","parse-names":false,"suffix":""}],"container-title":"Animal Research International","id":"ITEM-1","issued":{"date-parts":[["2014"]]},"page":"1905-1916","publisher":"Department of Zoology","title":"Assessment of groundwater quality in wells within the Bombali district, Sierra Leone","type":"article-journal","volume":"11"},"uris":["http://www.mendeley.com/documents/?uuid=0c22772a-68d7-3b40-82de-c4247cd3d531"]}],"mendeley":{"formattedCitation":"(Kelman and Denenberg 2014)","plainTextFormattedCitation":"(Kelman and Denenberg 2014)","previouslyFormattedCitation":"(Kelman and Denenberg 2014)"},"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elman and Denenberg 2014)</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bCs/>
                <w:sz w:val="24"/>
                <w:szCs w:val="24"/>
                <w:lang w:eastAsia="en-IN"/>
              </w:rPr>
              <w:t>Singapore</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ISSN":"0265-539X","PMID":"8897751","abstract":"The high caries rate in Singapore school children was of great concern to dental administrators. Remedial measures alone were not the solution. The success of water fluoridation in Grand Rapids, USA and in Brantford, Canada in reducing dental caries in children in the early 1950s prompted Singapore to introduce fluoride into its drinking water. Singapore is the first country in Asia to institute a comprehensive fluoridation programme which covers 100 per cent of the population. The water was fluoridated at 0.7 ppm fluoride using sodium silicofluoride. The ten year study on the effects of water fluoridation in Singapore showed a decrease in caries prevalence in the children. In the permanent dentition the reduction was 52.3 per cent for Chinese and 31 per cent for Malays in the 7 to 9 year old age group. A similar trend was observed in the mixed dentition in which the decrease was 32.5 per cent for Chinese and 30.6 per cent for Malays. Because of the availability and use of other fluoride products, dental fluorosis was observed in children in later years. Although the decline in dental caries after 10 years of water fluoridation was not comparable to those achieved in other countries, this study further documents water fluoridation as the most cost-effective public health measure for the prevention of dental caries.","author":[{"dropping-particle":"","family":"Loh","given":"T","non-dropping-particle":"","parse-names":false,"suffix":""}],"container-title":"Community dental health","id":"ITEM-1","issued":{"date-parts":[["1996","9"]]},"page":"47-50","title":"Thirty-eight years of water fluoridation--the Singapore scenario.","type":"article-journal","volume":"13 Suppl 2"},"uris":["http://www.mendeley.com/documents/?uuid=32d292a4-e22f-387e-bed6-d131437ef2ae"]}],"mendeley":{"formattedCitation":"(Loh 1996)","plainTextFormattedCitation":"(Loh 1996)","previouslyFormattedCitation":"(Loh 199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Loh 199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Shabeellaha</w:t>
            </w:r>
            <w:proofErr w:type="spellEnd"/>
            <w:r w:rsidRPr="005541D0">
              <w:rPr>
                <w:rFonts w:ascii="Times New Roman" w:eastAsia="Times New Roman" w:hAnsi="Times New Roman" w:cs="Times New Roman"/>
                <w:sz w:val="24"/>
                <w:szCs w:val="24"/>
                <w:lang w:eastAsia="en-IN"/>
              </w:rPr>
              <w:t xml:space="preserve"> </w:t>
            </w:r>
            <w:proofErr w:type="spellStart"/>
            <w:r w:rsidRPr="005541D0">
              <w:rPr>
                <w:rFonts w:ascii="Times New Roman" w:eastAsia="Times New Roman" w:hAnsi="Times New Roman" w:cs="Times New Roman"/>
                <w:sz w:val="24"/>
                <w:szCs w:val="24"/>
                <w:lang w:eastAsia="en-IN"/>
              </w:rPr>
              <w:t>Dhexe</w:t>
            </w:r>
            <w:proofErr w:type="spellEnd"/>
            <w:r w:rsidRPr="005541D0">
              <w:rPr>
                <w:rFonts w:ascii="Times New Roman" w:eastAsia="Times New Roman" w:hAnsi="Times New Roman" w:cs="Times New Roman"/>
                <w:sz w:val="24"/>
                <w:szCs w:val="24"/>
                <w:lang w:eastAsia="en-IN"/>
              </w:rPr>
              <w:t>, Somal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gsd.2016.09.001","ISSN":"2352801X","abstract":"Groundwater is the major source of drinking water supply in the bulk of African urban and rural communities. However, groundwater in some parts of the African countries contains fluoride in concentrations exceeding the 1.5 mg/L permissible limit established by the WHO. No confirmed data are available on the number of people depending on groundwater with higher contents of fluoride, yet ~40% of the 680 million people living in the 13 countries of Sub-Sahara Africa are without access to safe water supplies. The number of people worldwide who depend on drinking groundwater which contains fluoride concentrations that exceed the WHO guideline of 1.5 mg/L is estimated as 200 million. The East Africa Rift valley often displays high groundwater's fluoride contents. This region originates in the Jordanian Valley in West Asia and extends southward through Sudan, Eritrea, Ethiopia, Kenya, Uganda, Tanzania, Malawi, and Mozambique. Fluoride presence in drinking water within desirable limits, benefits the healthy growth of both teeth and bones. In contrast, the chronic consumption of groundwater with fluoride contents above the WHO limit of 1.5 mg/L results in dental or skeletal fluorosis and other serious health effects. No comprehensive review is available on fluoride's groundwater status/contamination and available defluoridation methods in African countries. Therefore, the objective of this paper is to review the fluoride status in African countries, including its mobilization from rocks/minerals into drinking groundwater and its health and toxicological effects. The existing technologies in Africa for defluoridation have been analyzed. Literature data on the fluoride sorption behavior on commercial and other low cost adsorbents in Africa have been surveyed and discussed. Finally, recommendations for further research on presence of fluoride in groundwater and decontamination needs have been made.","author":[{"dropping-particle":"","family":"Kut","given":"Kwai Malak Kwai","non-dropping-particle":"","parse-names":false,"suffix":""},{"dropping-particle":"","family":"Sarswat","given":"Ankur","non-dropping-particle":"","parse-names":false,"suffix":""},{"dropping-particle":"","family":"Srivastava","given":"Anju","non-dropping-particle":"","parse-names":false,"suffix":""},{"dropping-particle":"","family":"Pittman","given":"Charles U.","non-dropping-particle":"","parse-names":false,"suffix":""},{"dropping-particle":"","family":"Mohan","given":"Dinesh","non-dropping-particle":"","parse-names":false,"suffix":""}],"container-title":"Groundwater for Sustainable Development","id":"ITEM-1","issue":"November","issued":{"date-parts":[["2016"]]},"page":"190-212","publisher":"Elsevier","title":"A review of fluoride in african groundwater and local remediation methods","type":"article-journal","volume":"2-3"},"uris":["http://www.mendeley.com/documents/?uuid=0dd7ea81-4d7f-4584-ac64-11f1ecf3752a"]}],"mendeley":{"formattedCitation":"(Kut et al. 2016)","plainTextFormattedCitation":"(Kut et al. 2016)","previouslyFormattedCitation":"(Kut et al. 201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ut et al. 201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Limpopo, South Afric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gsd.2016.09.001","ISSN":"2352801X","abstract":"Groundwater is the major source of drinking water supply in the bulk of African urban and rural communities. However, groundwater in some parts of the African countries contains fluoride in concentrations exceeding the 1.5 mg/L permissible limit established by the WHO. No confirmed data are available on the number of people depending on groundwater with higher contents of fluoride, yet ~40% of the 680 million people living in the 13 countries of Sub-Sahara Africa are without access to safe water supplies. The number of people worldwide who depend on drinking groundwater which contains fluoride concentrations that exceed the WHO guideline of 1.5 mg/L is estimated as 200 million. The East Africa Rift valley often displays high groundwater's fluoride contents. This region originates in the Jordanian Valley in West Asia and extends southward through Sudan, Eritrea, Ethiopia, Kenya, Uganda, Tanzania, Malawi, and Mozambique. Fluoride presence in drinking water within desirable limits, benefits the healthy growth of both teeth and bones. In contrast, the chronic consumption of groundwater with fluoride contents above the WHO limit of 1.5 mg/L results in dental or skeletal fluorosis and other serious health effects. No comprehensive review is available on fluoride's groundwater status/contamination and available defluoridation methods in African countries. Therefore, the objective of this paper is to review the fluoride status in African countries, including its mobilization from rocks/minerals into drinking groundwater and its health and toxicological effects. The existing technologies in Africa for defluoridation have been analyzed. Literature data on the fluoride sorption behavior on commercial and other low cost adsorbents in Africa have been surveyed and discussed. Finally, recommendations for further research on presence of fluoride in groundwater and decontamination needs have been made.","author":[{"dropping-particle":"","family":"Kut","given":"Kwai Malak Kwai","non-dropping-particle":"","parse-names":false,"suffix":""},{"dropping-particle":"","family":"Sarswat","given":"Ankur","non-dropping-particle":"","parse-names":false,"suffix":""},{"dropping-particle":"","family":"Srivastava","given":"Anju","non-dropping-particle":"","parse-names":false,"suffix":""},{"dropping-particle":"","family":"Pittman","given":"Charles U.","non-dropping-particle":"","parse-names":false,"suffix":""},{"dropping-particle":"","family":"Mohan","given":"Dinesh","non-dropping-particle":"","parse-names":false,"suffix":""}],"container-title":"Groundwater for Sustainable Development","id":"ITEM-1","issue":"November","issued":{"date-parts":[["2016"]]},"page":"190-212","publisher":"Elsevier","title":"A review of fluoride in african groundwater and local remediation methods","type":"article-journal","volume":"2-3"},"uris":["http://www.mendeley.com/documents/?uuid=0dd7ea81-4d7f-4584-ac64-11f1ecf3752a"]}],"mendeley":{"formattedCitation":"(Kut et al. 2016)","plainTextFormattedCitation":"(Kut et al. 2016)","previouslyFormattedCitation":"(Kut et al. 201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ut et al. 201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South Afric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0653-017-0054-z","ISSN":"15732983","abstract":"© 2017 Springer Science+Business Media B.V., part of Springer Nature Several million people are exposed to fluoride (F − ) via drinking water in the world. Current review emphasized the elevated level of fluoride concentrations in the groundwater and associated potential health risk globally with a special focus on Pakistan. Millions of people are deeply dependent on groundwater from different countries of the world encompassing with an elevated level of fluoride. The latest estimates suggest that around 200 million people, from among 25 nations the world over, are under the dreadful fate of fluorosis. India and China, the two most populous countries of the world, are the worst affected. In Pakistan, fluoride data of 29 major cities are reviewed and 34% of the cities show fluoride levels with a mean value greater than 1.5 mg/L where Lahore, Quetta and Tehsil Mailsi are having the maximum values of 23.60, 24.48, &gt; 5.5 mg/L, respectively. In recent years, however, other countries have minimized, even eliminated its use due to health issues. High concentration of fluoride for extended time period causes adverse effects of health such as skin lesions, discoloration, cardiovascular disorders, dental fluorosis and crippling skeletal fluorosis. This review deliberates comprehensive strategy of drinking water quality in the global scenario of fluoride contamination, especially in Pakistan with prominence on major pollutants, mitigation technologies, sources of pollution and ensuing health problems. Considering these verities, health authorities urgently need to establish alternative means of water decontamination in order to prevent associated health problems.","author":[{"dropping-particle":"","family":"Rasool","given":"Atta","non-dropping-particle":"","parse-names":false,"suffix":""},{"dropping-particle":"","family":"Farooqi","given":"Abida","non-dropping-particle":"","parse-names":false,"suffix":""},{"dropping-particle":"","family":"Xiao","given":"Tangfu","non-dropping-particle":"","parse-names":false,"suffix":""},{"dropping-particle":"","family":"Ali","given":"Waqar","non-dropping-particle":"","parse-names":false,"suffix":""},{"dropping-particle":"","family":"Noor","given":"Sifat","non-dropping-particle":"","parse-names":false,"suffix":""},{"dropping-particle":"","family":"Abiola","given":"Oyebamiji","non-dropping-particle":"","parse-names":false,"suffix":""},{"dropping-particle":"","family":"Ali","given":"Salar","non-dropping-particle":"","parse-names":false,"suffix":""},{"dropping-particle":"","family":"Nasim","given":"Wajid","non-dropping-particle":"","parse-names":false,"suffix":""}],"container-title":"Environmental Geochemistry and Health","id":"ITEM-1","issue":"4","issued":{"date-parts":[["2018","12","19"]]},"page":"1265–1281","publisher":"Springer Netherlands","title":"A review of global outlook on fluoride contamination in groundwater with prominence on the Pakistan current situation","type":"article-journal","volume":"40"},"uris":["http://www.mendeley.com/documents/?uuid=73620137-a3b9-3dbc-a185-195a495986a0"]}],"mendeley":{"formattedCitation":"(Rasool et al. 2018)","plainTextFormattedCitation":"(Rasool et al. 2018)","previouslyFormattedCitation":"(Rasool et al. 2018)"},"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Rasool et al. 2018)</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Geumsan</w:t>
            </w:r>
            <w:proofErr w:type="spellEnd"/>
            <w:r w:rsidRPr="005541D0">
              <w:rPr>
                <w:rFonts w:ascii="Times New Roman" w:eastAsia="Times New Roman" w:hAnsi="Times New Roman" w:cs="Times New Roman"/>
                <w:sz w:val="24"/>
                <w:szCs w:val="24"/>
                <w:lang w:eastAsia="en-IN"/>
              </w:rPr>
              <w:t xml:space="preserve"> County, South Kore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0653-011-9411-5","ISSN":"0269-4042","author":[{"dropping-particle":"","family":"Ahn","given":"Joo Sung","non-dropping-particle":"","parse-names":false,"suffix":""}],"container-title":"Environmental Geochemistry and Health","id":"ITEM-1","issue":"S1","issued":{"date-parts":[["2012","1","5"]]},"page":"43-54","publisher":"Springer Netherlands","title":"Geochemical occurrences of arsenic and fluoride in bedrock groundwater: a case study in Geumsan County, Korea","type":"article-journal","volume":"34"},"uris":["http://www.mendeley.com/documents/?uuid=f0dbc06a-520c-3c99-aa18-70138f7c0fce"]}],"mendeley":{"formattedCitation":"(Ahn 2012)","plainTextFormattedCitation":"(Ahn 2012)","previouslyFormattedCitation":"(Ahn 2012)"},"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hn 2012)</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Gimcheon</w:t>
            </w:r>
            <w:proofErr w:type="spellEnd"/>
            <w:r w:rsidRPr="005541D0">
              <w:rPr>
                <w:rFonts w:ascii="Times New Roman" w:eastAsia="Times New Roman" w:hAnsi="Times New Roman" w:cs="Times New Roman"/>
                <w:sz w:val="24"/>
                <w:szCs w:val="24"/>
                <w:lang w:eastAsia="en-IN"/>
              </w:rPr>
              <w:t>, South Kore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2665-010-0789-7","ISBN":"1866-6280","ISSN":"18666280","abstract":"The occurrence of fluoride in groundwaters can be influenced by many factors. In Korea, the fluoride-rich groundwaters are normally associated with rock types, especially granite and gneiss. In Gimcheon, high-fluoride groundwaters (up to a maximum of 2.15 mg/L) were observed with bimodal distribution of concentrations. The groundwater in this area showed relatively high concentrations of anthropogenic chemicals such as nitrate, chloride, and sulfate. Statistical analysis showed that fluoride is positively correlated with pH, alkalinity, sodium, and lithium, indicating that the interaction with granite is the main cause enriching its concentration. In Gimcheon, delta(18)O data of groundwater showed a negative correlation with nitrate and can be used as an indicator of groundwater age. The four samples of fluoride-rich groundwater were plotted in the light delta D and delta(18)O region, showing that they were the result of long water-rock reaction. However, other groundwater with a low-fluoride concentration was evenly distributed throughout all delta D and delta(18)O ranges and did not show a statistically significant correlation with nitrate, indicating possible mixing with another source of fluoride. Considering the influence from the surface on the geochemical characteristics of groundwater in this area, anthropogenic sources including phosphate fertilizer containing fluoride and pesticides may also have partly contributed to the concentrations of fluoride in the low-fluoride groundwater. The scattered distribution of fluoride-rich groundwater and the significant correlation with lithium suggest that pegmatite is the main rock type increasing fluoride concentration in this area.","author":[{"dropping-particle":"","family":"Kim","given":"Yeongkyoo","non-dropping-particle":"","parse-names":false,"suffix":""},{"dropping-particle":"","family":"Kim","given":"Jong Yong","non-dropping-particle":"","parse-names":false,"suffix":""},{"dropping-particle":"","family":"Kim","given":"Kangjoo","non-dropping-particle":"","parse-names":false,"suffix":""}],"container-title":"Environmental Earth Sciences","id":"ITEM-1","issue":"5","issued":{"date-parts":[["2011","7","15"]]},"page":"1139-1148","publisher":"Springer-Verlag","title":"Geochemical characteristics of fluoride in groundwater of Gimcheon, Korea: Lithogenic and agricultural origins","type":"article-journal","volume":"63"},"uris":["http://www.mendeley.com/documents/?uuid=637133c9-deaf-364d-a169-b270479b0a06"]}],"mendeley":{"formattedCitation":"(Kim et al. 2011)","plainTextFormattedCitation":"(Kim et al. 2011)","previouslyFormattedCitation":"(Kim et al. 2011)"},"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im et al. 2011)</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pStyle w:val="Heading1"/>
              <w:shd w:val="clear" w:color="auto" w:fill="FCFCFC"/>
              <w:spacing w:before="0" w:beforeAutospacing="0" w:after="120" w:afterAutospacing="0" w:line="360" w:lineRule="auto"/>
              <w:rPr>
                <w:b w:val="0"/>
                <w:bCs w:val="0"/>
                <w:spacing w:val="2"/>
                <w:sz w:val="24"/>
                <w:szCs w:val="24"/>
                <w:lang w:val="en"/>
              </w:rPr>
            </w:pPr>
            <w:r w:rsidRPr="005541D0">
              <w:rPr>
                <w:b w:val="0"/>
                <w:bCs w:val="0"/>
                <w:spacing w:val="2"/>
                <w:sz w:val="24"/>
                <w:szCs w:val="24"/>
                <w:lang w:val="en"/>
              </w:rPr>
              <w:t xml:space="preserve">Province of Soria, </w:t>
            </w:r>
            <w:r w:rsidRPr="005541D0">
              <w:rPr>
                <w:b w:val="0"/>
                <w:bCs w:val="0"/>
                <w:sz w:val="24"/>
                <w:szCs w:val="24"/>
              </w:rPr>
              <w:t>Spai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23/A:1006658607500","ISSN":"02694042","PMID":"26","author":[{"dropping-particle":"","family":"Pérez","given":"Eugenio Sanz","non-dropping-particle":"","parse-names":false,"suffix":""},{"dropping-particle":"","family":"Sanz","given":"Jesús","non-dropping-particle":"","parse-names":false,"suffix":""}],"container-title":"Environmental Geochemistry and Health","id":"ITEM-1","issue":"2","issued":{"date-parts":[["1999"]]},"page":"133-140","publisher":"Kluwer Academic Publishers","title":"Fluoride concentration in drinking water in the province of Soria (Central Spain) and caries in children","type":"article-journal","volume":"21"},"uris":["http://www.mendeley.com/documents/?uuid=ecedae42-530f-365f-bb1f-2c49f328e3ef"]}],"mendeley":{"formattedCitation":"(Pérez and Sanz 1999)","plainTextFormattedCitation":"(Pérez and Sanz 1999)","previouslyFormattedCitation":"(Pérez and Sanz 1999)"},"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Pérez and Sanz 1999)</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North Central Province, Sri Lank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GEXPLO.2012.01.004","ISSN":"0375-6742","abstract":"High contents of fluoride in groundwater are a controversial issue in the dry zone of Sri Lanka. This study describes the geochemistry of residual soils from relatively fluoride-rich (&lt;8mg/L; mean 2.0mg/L) and fluoride-poor (&lt;1mg/L; mean 0.4mg/L) groundwater sites in the dry zone to identify possible sources for fluoride. Abundances of 22 major and trace elements were determined in 74 soil samples using X-ray fluorescence. The results show that soil fluoride is lower than average upper continental crust and basement rocks in both the fluoride-rich (&lt;411mg/kg) and fluoride-poor (&lt;277mg/kg) groundwater sites. Negative linear correlation exists between fluoride in the soil and the groundwaters, suggesting that fluoride is readily leached to water rather than being retained in the unconsolidated sandy clay loam soils. Weathering of heavy minerals such as zirconium, apatite, fluorite, monazite and garnet are the main source for the soil in the fluoride-rich groundwater districts. In these areas Zr, Nb and Th are immobile relative to the basement, and F, CaO and P2O5 are depleted, suggesting that the loss of CaO provides favorable conditions for the leaching of F to water. Conversely, soils in the relatively fluoride-poor district are enriched in TiO2, Fe2O3, MnO, Cr, V and Sc, denoting the weathering of biotite, hornblende, garnet and pyroxenes in the basement. Primary minerals present in the soils are the main cause for the enrichment of those elements. Further, fluoride levels in the soils and subsequently in the groundwaters show links with original magmatic contrast between the basement formations in each area. Soil geochemistry suggests that the meta-igneous rocks in the fluoride-rich districts may have been influenced by a fluoride-rich residual melt, whereas the fluoride-poor districts are associated with acidic meta-igneous rocks and meta-sedimentary rocks.","author":[{"dropping-particle":"","family":"Jayawardana","given":"D.T.","non-dropping-particle":"","parse-names":false,"suffix":""},{"dropping-particle":"","family":"Pitawala","given":"H.M.T.G.A.","non-dropping-particle":"","parse-names":false,"suffix":""},{"dropping-particle":"","family":"Ishiga","given":"H.","non-dropping-particle":"","parse-names":false,"suffix":""}],"container-title":"Journal of Geochemical Exploration","id":"ITEM-1","issued":{"date-parts":[["2012","3","1"]]},"page":"118-125","publisher":"Elsevier","title":"Geochemical assessment of soils in districts of fluoride-rich and fluoride-poor groundwater, north-central Sri Lanka","type":"article-journal","volume":"114"},"uris":["http://www.mendeley.com/documents/?uuid=ecfd3306-abb3-3447-aca7-76de4ab949f2"]}],"mendeley":{"formattedCitation":"(Jayawardana et al. 2012)","plainTextFormattedCitation":"(Jayawardana et al. 2012)","previouslyFormattedCitation":"(Jayawardana et al. 2012)"},"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Jayawardana et al. 2012)</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Udawalawe</w:t>
            </w:r>
            <w:proofErr w:type="spellEnd"/>
            <w:r w:rsidRPr="005541D0">
              <w:rPr>
                <w:rFonts w:ascii="Times New Roman" w:eastAsia="Times New Roman" w:hAnsi="Times New Roman" w:cs="Times New Roman"/>
                <w:sz w:val="24"/>
                <w:szCs w:val="24"/>
                <w:lang w:eastAsia="en-IN"/>
              </w:rPr>
              <w:t>, Sri Lank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80/0960312031000122433","ISBN":"0960-3123","ISSN":"09603123","PMID":"12909559","abstract":"This study was done to describe the association between source of\\ndrinking water and other potential risk factors with dental fluorosis.\\nPrevalence of dental fluorosis among 518 14-year-old students in the\\nsouth of Sri Lanka was 43.2%. The drinking water sources of the\\nstudents were described and fluoride samples were taken. There was a\\nstrong association between water fluoride level and prevalence of\\nfluorosis. Tea drinking before 7 years of age was also an independent\\nrisk factor in a multivariate analysis. Having been fed with formula\\nbottle milk as an infant seemed to increase the risk although the effect\\nwas not statistically significant. No clear effects could be found for\\nusing fluoridated toothpaste, occupation of the father, and\\nsocio-economic status. Drinking water obtained from surface water\\nsources had lower fluoride levels (median 0.22 mg l(-1)) than water from\\ndeep tube wells (median 0.80 mg l(-1)). Most families used shallow dug\\nwells and these had a median fluoride value of 0.48 mg l(-1) but with a\\nwide range from 0.09 to 5.90 mg l(-1) . Shallow wells located close to\\nirrigation canals or other surface water had lower fluoride values than\\nwells located further away. Fluoride levels have to be taken into\\naccount when planning drinking water projects. From the point of view of\\nprevention of dental fluorosis, drinking water from surface sources or\\nfrom shallow wells located close to surface water would be preferable.","author":[{"dropping-particle":"","family":"Hoek","given":"Wim","non-dropping-particle":"Van Der","parse-names":false,"suffix":""},{"dropping-particle":"","family":"Ekanayake","given":"Lilani","non-dropping-particle":"","parse-names":false,"suffix":""},{"dropping-particle":"","family":"Rajasooriyar","given":"Lorraine","non-dropping-particle":"","parse-names":false,"suffix":""},{"dropping-particle":"","family":"Karunaratne","given":"Ravi","non-dropping-particle":"","parse-names":false,"suffix":""}],"container-title":"International Journal of Environmental Health Research","id":"ITEM-1","issue":"3","issued":{"date-parts":[["2003","9"]]},"page":"285-293","publisher":"Taylor &amp; Francis Group","title":"Source of drinking water and other risk factors for dental fluorosis in Sri Lanka","type":"article-journal","volume":"13"},"uris":["http://www.mendeley.com/documents/?uuid=99040e19-af1d-3d13-98ee-8830a53d7ee9"]}],"mendeley":{"formattedCitation":"(Van Der Hoek et al. 2003)","plainTextFormattedCitation":"(Van Der Hoek et al. 2003)","previouslyFormattedCitation":"(Van Der Hoek et al. 200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Van Der Hoek et al. 200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Polonnaruwa</w:t>
            </w:r>
            <w:proofErr w:type="spellEnd"/>
            <w:r w:rsidRPr="005541D0">
              <w:rPr>
                <w:rFonts w:ascii="Times New Roman" w:eastAsia="Times New Roman" w:hAnsi="Times New Roman" w:cs="Times New Roman"/>
                <w:sz w:val="24"/>
                <w:szCs w:val="24"/>
                <w:lang w:eastAsia="en-IN"/>
              </w:rPr>
              <w:t>, Sri Lank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108/09566169310033422","ISSN":"0956-6163","abstract":"Argues that excessive fluorides in groundwater are a serious water quality problem in some parts of Sri Lanka. The incidence of dental fluorosis shows a high correlation with the presence of groundwater in certain areas. Tube wells constructed in various rock types have shown different fluoride concentrations, possibly due to the different mineral constituents in these rocks and their relative capability of releasing fluoride ions into groundwater. It has been observed that the tube wells located in the dry zone have higher fluoride concentrations than those in the wet zone. The fluoride contents of groundwater show an inverse relationship with average yields of the tube wells, indicating the inverse relationship of aquifer permeability to the fluoride content in groundwater.","author":[{"dropping-particle":"","family":"Dharmagunawardhane","given":"H. A","non-dropping-particle":"","parse-names":false,"suffix":""},{"dropping-particle":"","family":"Dissanayake","given":"C. B","non-dropping-particle":"","parse-names":false,"suffix":""}],"container-title":"Environmental Management and Health","id":"ITEM-1","issue":"2","issued":{"date-parts":[["2007","2","11"]]},"page":"9-16","publisher":"MCB UP Ltd","title":"Fluoride Problems in Sri Lanka","type":"article-journal","volume":"4"},"uris":["http://www.mendeley.com/documents/?uuid=b918fa89-7560-3d9a-9583-8367fb984653"]}],"mendeley":{"formattedCitation":"(Dharmagunawardhane and Dissanayake 2007)","plainTextFormattedCitation":"(Dharmagunawardhane and Dissanayake 2007)","previouslyFormattedCitation":"(Dharmagunawardhane and Dissanayake 2007)"},"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Dharmagunawardhane and Dissanayake 2007)</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 xml:space="preserve">Abu </w:t>
            </w:r>
            <w:proofErr w:type="spellStart"/>
            <w:r w:rsidRPr="005541D0">
              <w:rPr>
                <w:rFonts w:ascii="Times New Roman" w:eastAsia="Times New Roman" w:hAnsi="Times New Roman" w:cs="Times New Roman"/>
                <w:sz w:val="24"/>
                <w:szCs w:val="24"/>
                <w:lang w:eastAsia="en-IN"/>
              </w:rPr>
              <w:t>Groon</w:t>
            </w:r>
            <w:proofErr w:type="spellEnd"/>
            <w:r w:rsidRPr="005541D0">
              <w:rPr>
                <w:rFonts w:ascii="Times New Roman" w:eastAsia="Times New Roman" w:hAnsi="Times New Roman" w:cs="Times New Roman"/>
                <w:sz w:val="24"/>
                <w:szCs w:val="24"/>
                <w:lang w:eastAsia="en-IN"/>
              </w:rPr>
              <w:t>, Sud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111/j.1365-263X.1995.tb00183.x","ISBN":"9788578110796","ISSN":"1365263X","PMID":"8957835","abstract":"Dental fluorosis is endemic in Eastern Africa and a high prevalence has been found even in low-fluoride (approximately 0.5 ppm) areas. Substantial seasonal changes in the fluoride content of water have also been reported. The aim of the present study was to ascertain, through one year, the fluoride concentration in water from two underground reservoirs in Sudan, in Treit el Biga (TeB) and Abu Groon (AG), and to assess dental fluorosis in children aged 7-16 years who had been lifelong residents. The water in one of the reservoirs (TeB) was shown to have a low, very stable fluoride concentration (0.25 ppm SD 0.04) whereas the other (AG) had a tenfold higher, and slightly varying, fluoride concentration (2.56 ppm SD 0.26). Dental fluorosis was recorded on maxillary central incisors according to Dean's index. In TeB 91% of the children showed signs of dental fluorosis whereas in AG all children had fluorotic teeth. The Community Fluorosis Index in TeB and AG was 1.40 and 2.44, respectively. There was a significantly higher degree of fluorosis in boys than in girls in the low-fluoride area. In TeB, older boys tended to have more fluorosis than younger boys; the difference, however, was not statistically significant. No significant sex or age differences in fluorosis were found in AG. In both villages great inter-individual variations in dental fluorosis were recorded. The prevalence and severity of dental fluorosis in TeB was higher than that previously reported in areas with similar fluoride concentrations in the drinking water.","author":[{"dropping-particle":"","family":"Ibrahim","given":"Y. E.","non-dropping-particle":"","parse-names":false,"suffix":""},{"dropping-particle":"","family":"Affan","given":"A. A.","non-dropping-particle":"","parse-names":false,"suffix":""},{"dropping-particle":"","family":"Bjorvatn","given":"K.","non-dropping-particle":"","parse-names":false,"suffix":""}],"container-title":"International Journal of Paediatric Dentistry","id":"ITEM-1","issue":"4","issued":{"date-parts":[["1995","12","1"]]},"page":"223-229","publisher":"John Wiley &amp; Sons, Ltd (10.1111)","title":"Prevalence of dental fluorosis in Sudanese children from two villages with 0.25 and 2.56 ppm fluoride in the drinking water","type":"article-journal","volume":"5"},"uris":["http://www.mendeley.com/documents/?uuid=40faf1e6-8758-3940-8d73-ae44d8222000"]}],"mendeley":{"formattedCitation":"(Ibrahim et al. 1995b)","plainTextFormattedCitation":"(Ibrahim et al. 1995b)","previouslyFormattedCitation":"(Ibrahim et al. 1995b)"},"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Ibrahim et al. 1995b)</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Nubian, Sud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0040-003-0265-5","ISBN":"1431-2174","ISSN":"14312174","abstract":"Hydrochemical evaluation of groundwater systems can be carried out using conventional and multivariate techniques, namely cluster, factor analyses and others such as correspondence analysis. The main objective of this study is to investigate the groundwater quality in the Blue Nile basin of eastern Sudan, and to workout a hydrochemical evaluation for the aquifer system. Conventional methods and multivariate techniques were applied to achieve these goals. Two water-bearing layers exist in the study area: the Nubian Sandstone Formation and the Al-Atshan Formation. The Nubian aquifer is recharged mainly from the Blue Nile and Dinder Rivers through lateral subsurface flow and through direct rainfall in outcrop areas. The Al-Atshan aquifer receives water through underground flow from River Rahad and from rainfall infiltration. The prevailing hydrochemical processes are simple dissolution, mixing, partial ion exchange and ion exchange. Limited reverse ion exchange has been witnessed in the Nubian aquifer. Three factors control the overall mineralization and water quality of the Blue Nile Basin. The first factor includes high values of total dissolved solids, electrical conductivity, sodium, potassium, chloride, bicarbonate, sulphate and magnesium. The second factor includes calcium and pH. The third factor is due to fluoride concentration in the groundwater. The study highlights the descriptive capabilities of conventional and multivariate techniques as effective tools in groundwater quality evaluation.","author":[{"dropping-particle":"","family":"Hussein","given":"Mohammed Tahir","non-dropping-particle":"","parse-names":false,"suffix":""}],"container-title":"Hydrogeology Journal","id":"ITEM-1","issue":"2","issued":{"date-parts":[["2004","4","9"]]},"page":"144-158","publisher":"Springer-Verlag","title":"Hydrochemical evaluation of groundwater in the Blue Nile Basin, eastern Sudan, using conventional and multivariate techniques","type":"article-journal","volume":"12"},"uris":["http://www.mendeley.com/documents/?uuid=54ba86cd-2843-3655-8ab5-9d7109551b59"]}],"mendeley":{"formattedCitation":"(Hussein 2004)","plainTextFormattedCitation":"(Hussein 2004)","previouslyFormattedCitation":"(Hussein 2004)"},"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Hussein 2004)</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Northern Sud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abstract":"In Sudan the Nile River provide water for agriculture and industry, and for the majority of Sudanese households. Where Nile water is unavailable, sub-surface water reservoirs are tapped. No comprehensive study has ever been made on the fluoride contents of Sudanese ground water. Dental fluorosis is, however, found in certain areas of the country, especially in the Northern and Western provinces. In the present study water samples were collected from 55 wells in various provinces in the northern part of Sudan. The fluoride concentration of the waters ranged from 0.08 to 3.55 mg-F/L. The overall average fluoride concentration was 0.34 mg-F/L. Dental fluorosis was studied in two villages in the Khartoum area, Treit el Biga (TeB) and Abu Groon (AG). The fluoride contents of the village wells were 0.25 and 2.5 mg-F/L, respectively. All the examined children in AG had dental fluorosis, with Dean's scores ranging from 1 to 4. The Community index was 2.44. The prevalence and degree of dental fluorosis in high-fluoride AG was comparable to what has previously been reported from areas with a similar fluoride concentration. Dental fluorosis was seen in 91 percent of the children in low-fluoride TeB. The TeB community index was 1.40. The fact that 91 percent of the examined children developed dental fluorosis in TeB; an area with lower than average fluoride concentration in the drinking water, is alarming, and requires further studies.","author":[{"dropping-particle":"","family":"Ibrahim","given":"Y","non-dropping-particle":"","parse-names":false,"suffix":""},{"dropping-particle":"","family":"Affan","given":"A A","non-dropping-particle":"","parse-names":false,"suffix":""},{"dropping-particle":"","family":"Bjorvatn","given":"K","non-dropping-particle":"","parse-names":false,"suffix":""},{"dropping-particle":"","family":"Sudan","given":"Norway","non-dropping-particle":"","parse-names":false,"suffix":""}],"container-title":"1st International workshop on fluorosis prevention and defluoridation of water","editor":[{"dropping-particle":"","family":"Dahi","given":"E.","non-dropping-particle":"","parse-names":false,"suffix":""},{"dropping-particle":"","family":"Breghoj","given":"H.","non-dropping-particle":"","parse-names":false,"suffix":""}],"id":"ITEM-1","issued":{"date-parts":[["1995"]]},"page":"29-32","publisher":"CDC Ngurdoto,","publisher-place":"Tanzania","title":"Fluoride and fluorosis in the Sudan","type":"paper-conference"},"uris":["http://www.mendeley.com/documents/?uuid=0f8a009c-52c8-3dae-9027-5491c10cb2d5"]}],"mendeley":{"formattedCitation":"(Ibrahim et al. 1995a)","plainTextFormattedCitation":"(Ibrahim et al. 1995a)","previouslyFormattedCitation":"(Ibrahim et al. 1995a)"},"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Ibrahim et al. 1995a)</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East of Blue Nile Communities, Sud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3923/jas.2012.1345.1354","ISSN":"18125654","abstract":"Many studies reported that groundwater constituents are not always stable during long-term pumping. This study conducted to investigate fluoride ion (F¯) trend in some boreholes in the study area. A total of 26 boreholes were analyzed and compared with the Construction Analyses (CA). The data from CA and Study Analysis (SA) were graphed and trends of F¯ levels were prepared. The consequent results revealed that, in general, F¯ levels decreased in almost all of the investigated boreholes. Only one borehole exhibited of F¯ ion concentration level from 0.7-0.9 mg L-1 (4.3% increasing rate per year) while another borehole showed a negligible decrease of F¯ concentration level, from 2-1.9 mg L-1 (0.2% decreasing rate per year). In general, decreasing rates of F¯ concentration levels were almost observed in communities with intensive population in the study area. This study attributed the decreasing rate of F¯ concentration levels in boreholes of the study area to the continuous withdrawal of groundwater that eventually washing up and depleting F¯ content in aquifers. Researchers should be advised to develop and use the \"fluoride trend method\" used in this study to determine F¯ concentration levels previously registered in well water and to properly pinpoint the exact F¯ concentration level providing the threshold of dental fluorosis prevalence among schoolchildren.","author":[{"dropping-particle":"","family":"Abdellah","given":"Abdelmonem M.","non-dropping-particle":"","parse-names":false,"suffix":""},{"dropping-particle":"","family":"Abdel-Magid","given":"Hago M.","non-dropping-particle":"","parse-names":false,"suffix":""},{"dropping-particle":"","family":"Yahia","given":"Nadia A.","non-dropping-particle":"","parse-names":false,"suffix":""}],"container-title":"Journal of Applied Sciences","id":"ITEM-1","issue":"13","issued":{"date-parts":[["2012","12","1"]]},"page":"1345-1354","title":"Effect of long-term pumping on fluoride concentration levels in groundwater: A case study from east of blue Nile communities of Sudan.","type":"article-journal","volume":"12"},"uris":["http://www.mendeley.com/documents/?uuid=57e89fce-18fd-33a6-98a7-1d551e4debea"]}],"mendeley":{"formattedCitation":"(Abdellah et al. 2012)","plainTextFormattedCitation":"(Abdellah et al. 2012)","previouslyFormattedCitation":"(Abdellah et al. 2012)"},"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bdellah et al. 2012)</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Karrary</w:t>
            </w:r>
            <w:proofErr w:type="spellEnd"/>
            <w:r w:rsidRPr="005541D0">
              <w:rPr>
                <w:rFonts w:ascii="Times New Roman" w:eastAsia="Times New Roman" w:hAnsi="Times New Roman" w:cs="Times New Roman"/>
                <w:sz w:val="24"/>
                <w:szCs w:val="24"/>
                <w:lang w:eastAsia="en-IN"/>
              </w:rPr>
              <w:t xml:space="preserve"> Locality, Sud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abstract":"A study carried out to analyze Physicochemical of Surface and Ground Water in Karrary locality, Omdurman, Sudan. One water sample was collected from al gamair station and 11 samples from wells in the study area. Analysis was done using standard methods for temperature, pH, total dissolved solids (TDS), total alkalinity (TA), total hardness (TH), calcium, magnesium, chloride, iron, nitrate, nitrite, fluoride. The results expressed that the pH was in minimum limits in Algamair station and some wells (World Health Organization standard; 6.5-8.5). Hardness of water in Algamair station, the main source of water, was 84 mg/l; while in ground water samples that taken from different wells in the study area, the hardness was found within the range from 84 to 232. Fluoride concentrations in Algamair station and all wells in the study area were very low. Zero concentration of ammonia was found in both surface and ground water. Water quality in the area should be analysed continuously due to potential risk of pollution.","author":[{"dropping-particle":"","family":"Salim","given":"Liga H M","non-dropping-particle":"","parse-names":false,"suffix":""},{"dropping-particle":"","family":"Elhassan","given":"Bashir M","non-dropping-particle":"","parse-names":false,"suffix":""},{"dropping-particle":"","family":"Elawad","given":"Mohammed A","non-dropping-particle":"","parse-names":false,"suffix":""}],"container-title":"International Journal of Science, Engineering and Technology Research (IJSETR)","id":"ITEM-1","issue":"3","issued":{"date-parts":[["2014"]]},"page":"436-438","title":"Physicochemical analysis of surface and groundwater in Karrary locality , Sudan","type":"article-journal","volume":"3"},"uris":["http://www.mendeley.com/documents/?uuid=6f9b9cdf-8e4c-3992-90d2-622ebcc3f93f"]}],"mendeley":{"formattedCitation":"(Salim et al. 2014)","plainTextFormattedCitation":"(Salim et al. 2014)","previouslyFormattedCitation":"(Salim et al. 2014)"},"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Salim et al. 2014)</w:t>
            </w:r>
            <w:r w:rsidRPr="005541D0">
              <w:rPr>
                <w:rFonts w:ascii="Times New Roman" w:eastAsia="Times New Roman" w:hAnsi="Times New Roman" w:cs="Times New Roman"/>
                <w:sz w:val="24"/>
                <w:szCs w:val="24"/>
                <w:lang w:eastAsia="en-IN"/>
              </w:rPr>
              <w:fldChar w:fldCharType="end"/>
            </w:r>
            <w:r w:rsidRPr="005541D0">
              <w:rPr>
                <w:rFonts w:ascii="Times New Roman" w:eastAsia="Times New Roman" w:hAnsi="Times New Roman" w:cs="Times New Roman"/>
                <w:sz w:val="24"/>
                <w:szCs w:val="24"/>
                <w:lang w:eastAsia="en-IN"/>
              </w:rPr>
              <w:t>s</w:t>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Gadderas</w:t>
            </w:r>
            <w:proofErr w:type="spellEnd"/>
            <w:r w:rsidRPr="005541D0">
              <w:rPr>
                <w:rFonts w:ascii="Times New Roman" w:eastAsia="Times New Roman" w:hAnsi="Times New Roman" w:cs="Times New Roman"/>
                <w:sz w:val="24"/>
                <w:szCs w:val="24"/>
                <w:lang w:eastAsia="en-IN"/>
              </w:rPr>
              <w:t xml:space="preserve">, </w:t>
            </w:r>
            <w:proofErr w:type="spellStart"/>
            <w:r w:rsidRPr="005541D0">
              <w:rPr>
                <w:rFonts w:ascii="Times New Roman" w:eastAsia="Times New Roman" w:hAnsi="Times New Roman" w:cs="Times New Roman"/>
                <w:sz w:val="24"/>
                <w:szCs w:val="24"/>
                <w:lang w:eastAsia="en-IN"/>
              </w:rPr>
              <w:t>Paskallavik</w:t>
            </w:r>
            <w:proofErr w:type="spellEnd"/>
            <w:r w:rsidRPr="005541D0">
              <w:rPr>
                <w:rFonts w:ascii="Times New Roman" w:eastAsia="Times New Roman" w:hAnsi="Times New Roman" w:cs="Times New Roman"/>
                <w:sz w:val="24"/>
                <w:szCs w:val="24"/>
                <w:lang w:eastAsia="en-IN"/>
              </w:rPr>
              <w:t xml:space="preserve"> and </w:t>
            </w:r>
            <w:proofErr w:type="spellStart"/>
            <w:r w:rsidRPr="005541D0">
              <w:rPr>
                <w:rFonts w:ascii="Times New Roman" w:eastAsia="Times New Roman" w:hAnsi="Times New Roman" w:cs="Times New Roman"/>
                <w:sz w:val="24"/>
                <w:szCs w:val="24"/>
                <w:lang w:eastAsia="en-IN"/>
              </w:rPr>
              <w:t>Billesholm</w:t>
            </w:r>
            <w:proofErr w:type="spellEnd"/>
            <w:r w:rsidRPr="005541D0">
              <w:rPr>
                <w:rFonts w:ascii="Times New Roman" w:eastAsia="Times New Roman" w:hAnsi="Times New Roman" w:cs="Times New Roman"/>
                <w:sz w:val="24"/>
                <w:szCs w:val="24"/>
                <w:lang w:eastAsia="en-IN"/>
              </w:rPr>
              <w:t xml:space="preserve">, </w:t>
            </w:r>
            <w:r w:rsidRPr="005541D0">
              <w:rPr>
                <w:rFonts w:ascii="Times New Roman" w:eastAsia="Times New Roman" w:hAnsi="Times New Roman" w:cs="Times New Roman"/>
                <w:bCs/>
                <w:sz w:val="24"/>
                <w:szCs w:val="24"/>
                <w:lang w:eastAsia="en-IN"/>
              </w:rPr>
              <w:t>Swede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5-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111/j.1600-0528.1974.tb01671.x","ISSN":"0301-5661","author":[{"dropping-particle":"","family":"Forsman","given":"Britta","non-dropping-particle":"","parse-names":false,"suffix":""}],"container-title":"Community Dentistry and Oral Epidemiology","id":"ITEM-1","issue":"2","issued":{"date-parts":[["1974","6","1"]]},"page":"132-148","publisher":"John Wiley &amp; Sons, Ltd (10.1111)","title":"Dental fluorosis and caries in high-fluoride districts in Sweden","type":"article-journal","volume":"2"},"uris":["http://www.mendeley.com/documents/?uuid=b75d15d6-fab1-3ae4-b9ec-e551081fcbb6"]}],"mendeley":{"formattedCitation":"(Forsman 1974)","plainTextFormattedCitation":"(Forsman 1974)","previouslyFormattedCitation":"(Forsman 1974)"},"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Forsman 1974)</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Syr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Not Found</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hAnsi="Times New Roman" w:cs="Times New Roman"/>
                <w:sz w:val="24"/>
                <w:szCs w:val="24"/>
              </w:rPr>
              <w:t>Thailand</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PMID":"11127333","abstract":"The objective of this study was to analyze fluoride content in water for drinking and for use in remote areas of Thailand. Water was sampled from schools and villages along the border by Multiple Stratified Cluster Random Sampling. Fluoride levels of 214 water samples from 48 schools and 48 villages were assessed in triplicate by fluoride ion electrode. The fluoride content in different regions and types of water were statistically analyzed by Kruskal-Wallis test at a significance level of 0.05. Results showed that fluoride in drinking water and water for use from the schools and villages were 0.01-0.37 ppm, 0.01-0.19 ppm, 0.01-0.87 ppm and 0.01-0.92 ppm, respectively. There was no difference in fluoride content in drinking water from various regions (p=0.23). However, there was a statistical difference in fluoride level in water for use (p=0.04, p=0.01) in various regions. The highest fluoride content was found in samples from the central and eastern region (0.19+/-0.24 ppm and 0.29+/-0.28 ppm respectively). When comparing types of water, ie ground water, surface water and rain water, there were differences in fluoride content (p=0.0). Underground water had the highest fluoride content (0.31+/-0.23 ppm).","author":[{"dropping-particle":"","family":"Chuckpaiwong","given":"S","non-dropping-particle":"","parse-names":false,"suffix":""},{"dropping-particle":"","family":"Nakornchai","given":"S","non-dropping-particle":"","parse-names":false,"suffix":""},{"dropping-particle":"","family":"Surarit","given":"R","non-dropping-particle":"","parse-names":false,"suffix":""},{"dropping-particle":"","family":"Soo-ampon","given":"S","non-dropping-particle":"","parse-names":false,"suffix":""},{"dropping-particle":"","family":"Kasetsuwan","given":"R","non-dropping-particle":"","parse-names":false,"suffix":""}],"container-title":"The Southeast Asian journal of tropical medicine and public health","id":"ITEM-1","issue":"2","issued":{"date-parts":[["2000","6"]]},"page":"319-324","title":"Fluoride in water consumed by children in remote areas of Thailand.","type":"article-journal","volume":"31"},"uris":["http://www.mendeley.com/documents/?uuid=3f1b4273-9d2f-39df-a6d2-2759a0ef4736"]}],"mendeley":{"formattedCitation":"(Chuckpaiwong et al. 2000)","plainTextFormattedCitation":"(Chuckpaiwong et al. 2000)","previouslyFormattedCitation":"(Chuckpaiwong et al. 2000)"},"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Chuckpaiwong et al. 2000)</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Taiw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109/FSKD.2010.5569319","ISBN":"9781424459346","abstract":"This paper demonstrated a case study on how to utilize time series analysis as mining tool to track the transience of fluoride release and to predict the fluoride concentration in groundwater. Southern Taiwan Science Park was selected as study area, and seven groundwater monitoring wells located in the domain of fluoride release were subjected to time series analysis. The measured fluoride levels in groundwater are between 0.4 and 3.6 mg/L, and the series data is stationary in mean and variance during the period of 2005 and 2009. Time series analysis is a useful tool for extracting interesting pattern from ordered sequence of observations. Based on extracting information from ACF and PACF, the trend, interesting patterns, rules, or models within the original data set were filtered out. The common time series models, ARMA and ARIMA, were employed to interpret the information beneath the monitoring data of groundwater quality. Through verification by Akaike's information criterion (AIC) and Schwartz's Bayesian Information Criterion (SBC), the ARMA(1,1) model was identified as the best fitted model for data interpretation and estimation. Accordingly, this developed numerical model can effectively interpret and forecast the fluoride level in groundwater as referring the prior information.","author":[{"dropping-particle":"","family":"Wu","given":"Ting Nien","non-dropping-particle":"","parse-names":false,"suffix":""},{"dropping-particle":"","family":"Lee","given":"Jan Yee","non-dropping-particle":"","parse-names":false,"suffix":""},{"dropping-particle":"","family":"Huang","given":"Chen Hsiang","non-dropping-particle":"","parse-names":false,"suffix":""}],"container-title":"7th International Conference on Fuzzy Systems and Knowledge Discovery, FSKD 2010","id":"ITEM-1","issue":"August 2010","issued":{"date-parts":[["2010"]]},"page":"2255-2259","title":"Application of time series analysis on temporal variation of fluoride in groundwater around Southern Taiwan Science Park","type":"paper-conference","volume":"5"},"uris":["http://www.mendeley.com/documents/?uuid=fd51e04c-6f4c-4426-aaaf-55a45a9690c1"]}],"mendeley":{"formattedCitation":"(Wu et al. 2010)","plainTextFormattedCitation":"(Wu et al. 2010)","previouslyFormattedCitation":"(Wu et al. 2010)"},"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Wu et al. 2010)</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Tajikist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Not Found</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 xml:space="preserve">Arusha </w:t>
            </w:r>
            <w:proofErr w:type="spellStart"/>
            <w:r w:rsidRPr="005541D0">
              <w:rPr>
                <w:rFonts w:ascii="Times New Roman" w:eastAsia="Times New Roman" w:hAnsi="Times New Roman" w:cs="Times New Roman"/>
                <w:sz w:val="24"/>
                <w:szCs w:val="24"/>
                <w:lang w:eastAsia="en-IN"/>
              </w:rPr>
              <w:t>Maji</w:t>
            </w:r>
            <w:proofErr w:type="spellEnd"/>
            <w:r w:rsidRPr="005541D0">
              <w:rPr>
                <w:rFonts w:ascii="Times New Roman" w:eastAsia="Times New Roman" w:hAnsi="Times New Roman" w:cs="Times New Roman"/>
                <w:sz w:val="24"/>
                <w:szCs w:val="24"/>
                <w:lang w:eastAsia="en-IN"/>
              </w:rPr>
              <w:t xml:space="preserve"> </w:t>
            </w:r>
            <w:proofErr w:type="spellStart"/>
            <w:r w:rsidRPr="005541D0">
              <w:rPr>
                <w:rFonts w:ascii="Times New Roman" w:eastAsia="Times New Roman" w:hAnsi="Times New Roman" w:cs="Times New Roman"/>
                <w:sz w:val="24"/>
                <w:szCs w:val="24"/>
                <w:lang w:eastAsia="en-IN"/>
              </w:rPr>
              <w:t>ya</w:t>
            </w:r>
            <w:proofErr w:type="spellEnd"/>
            <w:r w:rsidRPr="005541D0">
              <w:rPr>
                <w:rFonts w:ascii="Times New Roman" w:eastAsia="Times New Roman" w:hAnsi="Times New Roman" w:cs="Times New Roman"/>
                <w:sz w:val="24"/>
                <w:szCs w:val="24"/>
                <w:lang w:eastAsia="en-IN"/>
              </w:rPr>
              <w:t xml:space="preserve"> Chai, </w:t>
            </w:r>
            <w:proofErr w:type="spellStart"/>
            <w:r w:rsidRPr="005541D0">
              <w:rPr>
                <w:rFonts w:ascii="Times New Roman" w:eastAsia="Times New Roman" w:hAnsi="Times New Roman" w:cs="Times New Roman"/>
                <w:sz w:val="24"/>
                <w:szCs w:val="24"/>
                <w:lang w:eastAsia="en-IN"/>
              </w:rPr>
              <w:t>Arumeru</w:t>
            </w:r>
            <w:proofErr w:type="spellEnd"/>
            <w:r w:rsidRPr="005541D0">
              <w:rPr>
                <w:rFonts w:ascii="Times New Roman" w:eastAsia="Times New Roman" w:hAnsi="Times New Roman" w:cs="Times New Roman"/>
                <w:sz w:val="24"/>
                <w:szCs w:val="24"/>
                <w:lang w:eastAsia="en-IN"/>
              </w:rPr>
              <w:t xml:space="preserve"> District, Tanzan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5772/54985","ISBN":"978-953-51-1076-7","abstract":"Ground water is main source of water supply in most rural communities in Africa. It has good microbiological and biological properties in general as such requires minimal treatment. Unfortunately groundwater is sometimes contaminated with naturally occurring chemicals. One such naturally occurring toxicant is fluoride. In some parts of Africa ground water contains high fluoride levels beyond the recommended World Health Organisation upper limit of 1.5 mg/l. It is reported that the East African Rift Valley is a high fluoride area. This region extends from Jordan valley down through Sudan, Ethiopia, Uganda, Kenya and Tanzania. High fluoride levels have also been reported in Malawi and The Republic of South Africa. In Kenya high fluoride levels in ground water beyond 5 mg/l and beyond 8 mg/l were reported in 20% and 30% respectively of 1000 samples taken nationally. A survey of fluoride in ground water in Tanzania showed that 30% of the waters used for drinking exceeded 1.5 mg/l fluoride. In Malawi and the Republic of South Africa fluoride levels beyond 1.5 mg/l and occurrence of dental fluorosis have also been reported. Proxy indicators of high fluoride levels in ground water are high pH, pH beyond 7, and high sodium and bicarbonate concentrations in the water. High fluoride waters often have low calcium and magnesium concentrations as such are fairly soft. There are some exceptions of fluoride occurrence that may not adhere to these proxy indicators.","author":[{"dropping-particle":"","family":"Thole","given":"Bernard","non-dropping-particle":"","parse-names":false,"suffix":""}],"chapter-number":"4","container-title":"Perspectives in water pollution","editor":[{"dropping-particle":"","family":"Dar","given":"Imran Ahmad","non-dropping-particle":"","parse-names":false,"suffix":""},{"dropping-particle":"","family":"Dar","given":"Mithas Ahmad","non-dropping-particle":"","parse-names":false,"suffix":""}],"id":"ITEM-1","issued":{"date-parts":[["2013","4","17"]]},"page":"65-95","publisher":"InTech","title":"Ground water contamination with fluoride and potential fluoride removal technologies for east and southern Africa","type":"chapter"},"uris":["http://www.mendeley.com/documents/?uuid=8799d849-24fd-3d12-9fde-5f9b63dc4aa3"]},{"id":"ITEM-2","itemData":{"DOI":"10.1016/j.gsd.2016.09.001","ISSN":"2352801X","abstract":"Groundwater is the major source of drinking water supply in the bulk of African urban and rural communities. However, groundwater in some parts of the African countries contains fluoride in concentrations exceeding the 1.5 mg/L permissible limit established by the WHO. No confirmed data are available on the number of people depending on groundwater with higher contents of fluoride, yet ~40% of the 680 million people living in the 13 countries of Sub-Sahara Africa are without access to safe water supplies. The number of people worldwide who depend on drinking groundwater which contains fluoride concentrations that exceed the WHO guideline of 1.5 mg/L is estimated as 200 million. The East Africa Rift valley often displays high groundwater's fluoride contents. This region originates in the Jordanian Valley in West Asia and extends southward through Sudan, Eritrea, Ethiopia, Kenya, Uganda, Tanzania, Malawi, and Mozambique. Fluoride presence in drinking water within desirable limits, benefits the healthy growth of both teeth and bones. In contrast, the chronic consumption of groundwater with fluoride contents above the WHO limit of 1.5 mg/L results in dental or skeletal fluorosis and other serious health effects. No comprehensive review is available on fluoride's groundwater status/contamination and available defluoridation methods in African countries. Therefore, the objective of this paper is to review the fluoride status in African countries, including its mobilization from rocks/minerals into drinking groundwater and its health and toxicological effects. The existing technologies in Africa for defluoridation have been analyzed. Literature data on the fluoride sorption behavior on commercial and other low cost adsorbents in Africa have been surveyed and discussed. Finally, recommendations for further research on presence of fluoride in groundwater and decontamination needs have been made.","author":[{"dropping-particle":"","family":"Kut","given":"Kwai Malak Kwai","non-dropping-particle":"","parse-names":false,"suffix":""},{"dropping-particle":"","family":"Sarswat","given":"Ankur","non-dropping-particle":"","parse-names":false,"suffix":""},{"dropping-particle":"","family":"Srivastava","given":"Anju","non-dropping-particle":"","parse-names":false,"suffix":""},{"dropping-particle":"","family":"Pittman","given":"Charles U.","non-dropping-particle":"","parse-names":false,"suffix":""},{"dropping-particle":"","family":"Mohan","given":"Dinesh","non-dropping-particle":"","parse-names":false,"suffix":""}],"container-title":"Groundwater for Sustainable Development","id":"ITEM-2","issue":"November","issued":{"date-parts":[["2016"]]},"page":"190-212","publisher":"Elsevier","title":"A review of fluoride in african groundwater and local remediation methods","type":"article-journal","volume":"2-3"},"uris":["http://www.mendeley.com/documents/?uuid=0dd7ea81-4d7f-4584-ac64-11f1ecf3752a"]}],"mendeley":{"formattedCitation":"(Thole 2013; Kut et al. 2016)","plainTextFormattedCitation":"(Thole 2013; Kut et al. 2016)","previouslyFormattedCitation":"(Thole 2013; Kut et al. 201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Thole 2013; Kut et al. 201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Shinyanga</w:t>
            </w:r>
            <w:proofErr w:type="spellEnd"/>
            <w:r w:rsidRPr="005541D0">
              <w:rPr>
                <w:rFonts w:ascii="Times New Roman" w:eastAsia="Times New Roman" w:hAnsi="Times New Roman" w:cs="Times New Roman"/>
                <w:sz w:val="24"/>
                <w:szCs w:val="24"/>
                <w:lang w:eastAsia="en-IN"/>
              </w:rPr>
              <w:t xml:space="preserve"> Region, Tanzan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5194/hess-16-529-2012","ISBN":"0895-7061","ISSN":"10275606","PMID":"8003274","abstract":"The objective of this study is to analyze the geochemical conditions associated with the presence of fluoride (F -) in the groundwater of an area of Northern Tanzania. The studied aquifers are composed of volcanic rocks such as phonolitic and nephelinitic lavas, basalts, lahars of various ages and mantling ash. Sedimentary rocks consisting of fine-grained alluvial and lacustrine deposits occur as well. Samples collected from springs, borehole and surface water, during two monitoring surveys, were analyzed for the various physico-chemical and isotopic parameters. The geochemical composition of water is typically sodium bicarbonate. High values of F - (up to 68 mg l -1) were recorded. The highest values of fluoride agreed with the highest values of pH, sodium and bicarbonate. Dissolution of major ions, exchange processes and precipitation of Ca 2+ from super-saturated solutions joined with the local permeability and hydraulic gradients, control the fluoride mobilization and the contamination of the area. © 2012 Author(s).","author":[{"dropping-particle":"","family":"Ghiglieri","given":"G.","non-dropping-particle":"","parse-names":false,"suffix":""},{"dropping-particle":"","family":"Pittalis","given":"D.","non-dropping-particle":"","parse-names":false,"suffix":""},{"dropping-particle":"","family":"Cerri","given":"G.","non-dropping-particle":"","parse-names":false,"suffix":""},{"dropping-particle":"","family":"Oggiano","given":"G.","non-dropping-particle":"","parse-names":false,"suffix":""}],"container-title":"Hydrology and Earth System Sciences","id":"ITEM-1","issue":"2","issued":{"date-parts":[["2012","2","17"]]},"page":"529-541","title":"Hydrogeology and hydrogeochemistry of an alkaline volcanic area: The NE Mt. Meru slope (East African Rift-Northern Tanzania)","type":"article","volume":"16"},"uris":["http://www.mendeley.com/documents/?uuid=b4691e4d-a2d1-3b41-b631-ca089da54dd5"]}],"mendeley":{"formattedCitation":"(Ghiglieri et al. 2012)","plainTextFormattedCitation":"(Ghiglieri et al. 2012)","previouslyFormattedCitation":"(Ghiglieri et al. 2012)"},"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Ghiglieri et al. 2012)</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Zanzibar Island, Tanzan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0661-014-3854-y","ISSN":"0167-6369","author":[{"dropping-particle":"","family":"Mohamed","given":"Abdul A. J.","non-dropping-particle":"","parse-names":false,"suffix":""},{"dropping-particle":"","family":"Rahman","given":"Ibrahim Abdul","non-dropping-particle":"","parse-names":false,"suffix":""},{"dropping-particle":"","family":"Lim","given":"Lee H.","non-dropping-particle":"","parse-names":false,"suffix":""}],"container-title":"Environmental Monitoring and Assessment","id":"ITEM-1","issue":"10","issued":{"date-parts":[["2014","10","30"]]},"page":"6287-6300","publisher":"Springer International Publishing","title":"Groundwater quality assessment in the urban-west region of Zanzibar Island","type":"article-journal","volume":"186"},"uris":["http://www.mendeley.com/documents/?uuid=b06c7711-8e21-35ec-bb6f-3e9b8f6da48c"]}],"mendeley":{"formattedCitation":"(Mohamed et al. 2014)","plainTextFormattedCitation":"(Mohamed et al. 2014)","previouslyFormattedCitation":"(Mohamed et al. 2014)"},"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Mohamed et al. 2014)</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lastRenderedPageBreak/>
              <w:t>Kpogan</w:t>
            </w:r>
            <w:proofErr w:type="spellEnd"/>
            <w:r w:rsidRPr="005541D0">
              <w:rPr>
                <w:rFonts w:ascii="Times New Roman" w:eastAsia="Times New Roman" w:hAnsi="Times New Roman" w:cs="Times New Roman"/>
                <w:sz w:val="24"/>
                <w:szCs w:val="24"/>
                <w:lang w:eastAsia="en-IN"/>
              </w:rPr>
              <w:t xml:space="preserve">, </w:t>
            </w:r>
            <w:proofErr w:type="spellStart"/>
            <w:r w:rsidRPr="005541D0">
              <w:rPr>
                <w:rFonts w:ascii="Times New Roman" w:eastAsia="Times New Roman" w:hAnsi="Times New Roman" w:cs="Times New Roman"/>
                <w:sz w:val="24"/>
                <w:szCs w:val="24"/>
                <w:lang w:eastAsia="en-IN"/>
              </w:rPr>
              <w:t>Lome</w:t>
            </w:r>
            <w:proofErr w:type="spellEnd"/>
            <w:r w:rsidRPr="005541D0">
              <w:rPr>
                <w:rFonts w:ascii="Times New Roman" w:eastAsia="Times New Roman" w:hAnsi="Times New Roman" w:cs="Times New Roman"/>
                <w:sz w:val="24"/>
                <w:szCs w:val="24"/>
                <w:lang w:eastAsia="en-IN"/>
              </w:rPr>
              <w:t>, Togo</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5696/2156-9614-6.10.84","ISSN":"2156-9614","abstract":"Background. Phosphorites in the mining area of Hahotoé-Kpogamé contain high levels of fluoride that can cause illness among people living close to the mining and processing sites. Objectives. To assess the distribution of fluoride in the different areas around the phosphorite mining areas in Togo. Methods. Analyses were performed by molecular absorption spectrometer (HACH DR3800) according to the procedure manual at the geochemical laboratory of the University of Lomé. The sodium 2 - (parasulfophenylazo) - 1,8 - dihydroxy - 3,6 - naphthalenedisulfonate (SPADNS) method was used to determine fluoride contents and the PhosVer® 3 with acid persulfate digestion method was used to measure phosphorus pentoxide (P2O5). GraphPad Prism version 3.0 software was used for the data processing. Results. The surface water of the mining sites had a fluoride content ranging from 0.38 to 3.52 mg/l (average = 1.33 mg/l; n = 10, n is the number of samples). Groundwater in this area had a fluoride content between 0.15 mg/l and...","author":[{"dropping-particle":"","family":"Tanouayi","given":"Gnon","non-dropping-particle":"","parse-names":false,"suffix":""},{"dropping-particle":"","family":"Gnandi","given":"Kissao","non-dropping-particle":"","parse-names":false,"suffix":""},{"dropping-particle":"","family":"Ouro-sama","given":"Kamilou","non-dropping-particle":"","parse-names":false,"suffix":""},{"dropping-particle":"","family":"Aduayi-akue","given":"Agbéko","non-dropping-particle":"","parse-names":false,"suffix":""},{"dropping-particle":"","family":"Nyametso","given":"Yawovi","non-dropping-particle":"","parse-names":false,"suffix":""}],"container-title":"Journal of Health and Pollution","id":"ITEM-1","issue":"10","issued":{"date-parts":[["2016","6","17"]]},"page":"84-94","publisher":"Black Smith Institute","title":"Distribution of fluoride in the phosphorite mining area of Hahotoe – Kpogame ( Togo )","type":"article-journal","volume":"6"},"uris":["http://www.mendeley.com/documents/?uuid=bff69c19-1f92-3532-b1fe-2b90beca0ef4"]}],"mendeley":{"formattedCitation":"(Tanouayi et al. 2016)","plainTextFormattedCitation":"(Tanouayi et al. 2016)","previouslyFormattedCitation":"(Tanouayi et al. 201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Tanouayi et al. 201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Gabes</w:t>
            </w:r>
            <w:proofErr w:type="spellEnd"/>
            <w:r w:rsidRPr="005541D0">
              <w:rPr>
                <w:rFonts w:ascii="Times New Roman" w:eastAsia="Times New Roman" w:hAnsi="Times New Roman" w:cs="Times New Roman"/>
                <w:sz w:val="24"/>
                <w:szCs w:val="24"/>
                <w:lang w:eastAsia="en-IN"/>
              </w:rPr>
              <w:t>, Tunis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pce.2010.02.006","ISBN":"1474-7065","ISSN":"14747065","abstract":"Groundwater quality assessment is important to ensure sustainable safe use of water. In the region of Gabes, groundwaters represent the main source of water supply for drinking, agriculture and industry seeing the shortage in surface water. In the present paper, an attempt has been made, for the first time in this region, to study the spatial and temporal evolution of the hydrochemistry and to identify factors and phenomena governing the assessment parameters of Gabes-south groundwaters quality, based on (1) an integrated analysis of physical-chemical parameters (2) use of Geological Information System (GIS) and (3) statistical methods. To this purpose, water samples were collected during the period of 1995-2003 from nine boreholes to represent Gabes-south deep aquifer. The water samples were investigated with respect to salinity, concentrations of hydrogen (pH), calcium (Ca2+), magnesium (Mg2+), sodium (Na+), potassium (K+), chloride (Cl-), sulphate, SO42-, bicarbonates HCO3- and fluoride (F-). Spatial distribution maps of these parameters have been created using GIS contouring methods with Arcview 3.2. The analytical results obtained were interpreted using hydrochemical methods reinforced by statistical analysis (trend analysis, principal component analysis and correspondence analysis) which has been widely used to analyse large sets of variables in environmental studies.Chemical analysis show that during the considered period, salinity and major elements concentrations vary little with time, and decrease in the direction of the groundwater flow. The waters are mostly SO4, Cl, Na and Ca type. The chemical composition of these waters is related to the lithology of the aquifer, to their origin and to the exploitation conditions. Water quality analysis indicates that Gabes-south groundwaters are mainly composed of SO4, Cl, Na and Ca type. Results showed that fluoride concentrations exceed the World Health Organisation (WHO) maximum permissible limit of 1.5. mg/l. Therefore, the water of these boreholes must be defluorinated before use for drinking. © 2010 Elsevier Ltd.","author":[{"dropping-particle":"","family":"Ketata","given":"Mouna","non-dropping-particle":"","parse-names":false,"suffix":""},{"dropping-particle":"","family":"Hamzaoui","given":"Fadoua","non-dropping-particle":"","parse-names":false,"suffix":""},{"dropping-particle":"","family":"Gueddari","given":"Moncef","non-dropping-particle":"","parse-names":false,"suffix":""},{"dropping-particle":"","family":"Bouhlila","given":"Rachida","non-dropping-particle":"","parse-names":false,"suffix":""},{"dropping-particle":"","family":"Ribeiro","given":"Luis","non-dropping-particle":"","parse-names":false,"suffix":""}],"container-title":"Physics and Chemistry of the Earth","id":"ITEM-1","issue":"5-6","issued":{"date-parts":[["2011"]]},"page":"187-196","title":"Hydrochemical and statistical study of groundwaters in Gabes-south deep aquifer (south-eastern Tunisia)","type":"article-journal","volume":"36"},"uris":["http://www.mendeley.com/documents/?uuid=e8f1af49-e055-3f80-830a-c0b454d0e439"]}],"mendeley":{"formattedCitation":"(Ketata et al. 2011)","plainTextFormattedCitation":"(Ketata et al. 2011)","previouslyFormattedCitation":"(Ketata et al. 2011)"},"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etata et al. 2011)</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Gafsa</w:t>
            </w:r>
            <w:proofErr w:type="spellEnd"/>
            <w:r w:rsidRPr="005541D0">
              <w:rPr>
                <w:rFonts w:ascii="Times New Roman" w:eastAsia="Times New Roman" w:hAnsi="Times New Roman" w:cs="Times New Roman"/>
                <w:sz w:val="24"/>
                <w:szCs w:val="24"/>
                <w:lang w:eastAsia="en-IN"/>
              </w:rPr>
              <w:t>, Tunis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pce.2010.02.006","ISBN":"1474-7065","ISSN":"14747065","abstract":"Groundwater quality assessment is important to ensure sustainable safe use of water. In the region of Gabes, groundwaters represent the main source of water supply for drinking, agriculture and industry seeing the shortage in surface water. In the present paper, an attempt has been made, for the first time in this region, to study the spatial and temporal evolution of the hydrochemistry and to identify factors and phenomena governing the assessment parameters of Gabes-south groundwaters quality, based on (1) an integrated analysis of physical-chemical parameters (2) use of Geological Information System (GIS) and (3) statistical methods. To this purpose, water samples were collected during the period of 1995-2003 from nine boreholes to represent Gabes-south deep aquifer. The water samples were investigated with respect to salinity, concentrations of hydrogen (pH), calcium (Ca2+), magnesium (Mg2+), sodium (Na+), potassium (K+), chloride (Cl-), sulphate, SO42-, bicarbonates HCO3- and fluoride (F-). Spatial distribution maps of these parameters have been created using GIS contouring methods with Arcview 3.2. The analytical results obtained were interpreted using hydrochemical methods reinforced by statistical analysis (trend analysis, principal component analysis and correspondence analysis) which has been widely used to analyse large sets of variables in environmental studies.Chemical analysis show that during the considered period, salinity and major elements concentrations vary little with time, and decrease in the direction of the groundwater flow. The waters are mostly SO4, Cl, Na and Ca type. The chemical composition of these waters is related to the lithology of the aquifer, to their origin and to the exploitation conditions. Water quality analysis indicates that Gabes-south groundwaters are mainly composed of SO4, Cl, Na and Ca type. Results showed that fluoride concentrations exceed the World Health Organisation (WHO) maximum permissible limit of 1.5. mg/l. Therefore, the water of these boreholes must be defluorinated before use for drinking. © 2010 Elsevier Ltd.","author":[{"dropping-particle":"","family":"Ketata","given":"Mouna","non-dropping-particle":"","parse-names":false,"suffix":""},{"dropping-particle":"","family":"Hamzaoui","given":"Fadoua","non-dropping-particle":"","parse-names":false,"suffix":""},{"dropping-particle":"","family":"Gueddari","given":"Moncef","non-dropping-particle":"","parse-names":false,"suffix":""},{"dropping-particle":"","family":"Bouhlila","given":"Rachida","non-dropping-particle":"","parse-names":false,"suffix":""},{"dropping-particle":"","family":"Ribeiro","given":"Luis","non-dropping-particle":"","parse-names":false,"suffix":""}],"container-title":"Physics and Chemistry of the Earth","id":"ITEM-1","issue":"5-6","issued":{"date-parts":[["2011"]]},"page":"187-196","title":"Hydrochemical and statistical study of groundwaters in Gabes-south deep aquifer (south-eastern Tunisia)","type":"article-journal","volume":"36"},"uris":["http://www.mendeley.com/documents/?uuid=e8f1af49-e055-3f80-830a-c0b454d0e439"]}],"mendeley":{"formattedCitation":"(Ketata et al. 2011)","plainTextFormattedCitation":"(Ketata et al. 2011)","previouslyFormattedCitation":"(Ketata et al. 2011)"},"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Ketata et al. 2011)</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 xml:space="preserve">La </w:t>
            </w:r>
            <w:proofErr w:type="spellStart"/>
            <w:r w:rsidRPr="005541D0">
              <w:rPr>
                <w:rFonts w:ascii="Times New Roman" w:eastAsia="Times New Roman" w:hAnsi="Times New Roman" w:cs="Times New Roman"/>
                <w:sz w:val="24"/>
                <w:szCs w:val="24"/>
                <w:lang w:eastAsia="en-IN"/>
              </w:rPr>
              <w:t>Louza</w:t>
            </w:r>
            <w:proofErr w:type="spellEnd"/>
            <w:r w:rsidRPr="005541D0">
              <w:rPr>
                <w:rFonts w:ascii="Times New Roman" w:eastAsia="Times New Roman" w:hAnsi="Times New Roman" w:cs="Times New Roman"/>
                <w:sz w:val="24"/>
                <w:szCs w:val="24"/>
                <w:lang w:eastAsia="en-IN"/>
              </w:rPr>
              <w:t>, Tunis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jfluchem.2010.11.006","ISSN":"00221139","abstract":"Because of the high toxicity of fluoride to mankind, there is an urgent need to treat fluoride-contaminated drinking water to make it safe for human consumption. This work investigated the possibility of eliminating, by sorption, the excess of fluoride in overloaded water according to World Health Organization WHO recommendations. We tested the cuttlefish bone as an adsorbent material (available in Tunisia) for the defluoridation of water. Initially, we determined the optimal conditions of use (contact time, pH effect, adsorbent dose, initial fluoride concentration) of the cuttlefish bone on synthetic solutions of sodium fluoride. The second step was to verify the effectiveness of the sorption process on the cuttlefish bone by testing it on natural waters loaded with fluoride. The results obtained showed that sorption on the cuttlefish bone could be an effective method for the removal of fluoride. The efficacy of cuttlefish bone to remove fluoride from water was found to be 80% at pH 7.2, 1 h contact time, 15 g L-1 adsorbent dose and 5 mg L -1 initial fluoride concentration. Despite the different anions (Cl- and SO42-) generally present in natural waters, a fluoride concentration in agreement with the norm (&lt;1.5 mg L -1) could be reached whatever the water treated. The regeneration of the cuttlefish bone was performed with a NaOH solution (10 g of cuttlefish bone/1000 mL NaOH 3 M). After 1 h of agitation, 95% of fluorides were desorbed. Following rssegeneration, the adsorbent can be used for further removal of fluoride. © 2010 Elsevier B.V. All rights reserved.","author":[{"dropping-particle":"Ben","family":"Nasr","given":"A.","non-dropping-particle":"","parse-names":false,"suffix":""},{"dropping-particle":"","family":"Walha","given":"K.","non-dropping-particle":"","parse-names":false,"suffix":""},{"dropping-particle":"","family":"Charcosset","given":"C.","non-dropping-particle":"","parse-names":false,"suffix":""},{"dropping-particle":"","family":"Amar","given":"R.","non-dropping-particle":"Ben","parse-names":false,"suffix":""}],"container-title":"Journal of Fluorine Chemistry","id":"ITEM-1","issue":"1","issued":{"date-parts":[["2011","1","1"]]},"page":"57-62","publisher":"Elsevier","title":"Removal of fluoride ions using cuttlefish bones","type":"article-journal","volume":"132"},"uris":["http://www.mendeley.com/documents/?uuid=e0b6661a-dc0d-38a0-ad6a-4a730fb56f16"]}],"mendeley":{"formattedCitation":"(Nasr et al. 2011)","plainTextFormattedCitation":"(Nasr et al. 2011)","previouslyFormattedCitation":"(Nasr et al. 2011)"},"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Nasr et al. 2011)</w:t>
            </w:r>
            <w:r w:rsidRPr="005541D0">
              <w:rPr>
                <w:rFonts w:ascii="Times New Roman" w:eastAsia="Times New Roman" w:hAnsi="Times New Roman" w:cs="Times New Roman"/>
                <w:sz w:val="24"/>
                <w:szCs w:val="24"/>
                <w:lang w:eastAsia="en-IN"/>
              </w:rPr>
              <w:fldChar w:fldCharType="end"/>
            </w:r>
            <w:r w:rsidRPr="005541D0">
              <w:rPr>
                <w:rFonts w:ascii="Times New Roman" w:eastAsia="Times New Roman" w:hAnsi="Times New Roman" w:cs="Times New Roman"/>
                <w:sz w:val="24"/>
                <w:szCs w:val="24"/>
                <w:lang w:eastAsia="en-IN"/>
              </w:rPr>
              <w:t>n</w:t>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Middle and Eastern Part, Turkey</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2166/wst.2000.0346","ISSN":"0273-1223","author":[{"dropping-particle":"","family":"Azbar","given":"N.","non-dropping-particle":"","parse-names":false,"suffix":""},{"dropping-particle":"","family":"Türkman","given":"A.","non-dropping-particle":"","parse-names":false,"suffix":""}],"container-title":"Water Science and Technology","id":"ITEM-1","issue":"1-2","issued":{"date-parts":[["2000","7","1"]]},"page":"403-407","publisher":"IWA Publishing","title":"Defluoridation in drinking waters","type":"article-journal","volume":"42"},"uris":["http://www.mendeley.com/documents/?uuid=ea31f11b-5f95-340d-af8b-53f65f94d9e9"]}],"mendeley":{"formattedCitation":"(Azbar and Türkman 2000)","plainTextFormattedCitation":"(Azbar and Türkman 2000)","previouslyFormattedCitation":"(Azbar and Türkman 2000)"},"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zbar and Türkman 2000)</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Turkmenista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Not Found</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Western Region, Ugand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007840000040157.784","ISSN":"1432-6981","PMID":"11000321","abstract":"The purpose of this study was to investigate the influence of age on the severity of dental fluorosis in children exposed to drinking water with either low or high fluoride concentrations. The children selected for this study were aged 10-14 years, with 28 permanent teeth and at least 1 tooth pair with fluorosis. The children were permanent residents of districts in western Uganda with either 0.5 mg (n = 33) or 2.5 mg fluoride/l in drinking water (n = 186). All vestibular tooth surfaces were examined for fluorosis using the modified Thylstrup and Fejerskov (TF) index. In the high fluoride community, the proportion of teeth per child with TF scores &gt; or = 4, and &gt; or = 5 was significantly higher among children aged 13-14 years compared to those aged 10-12 years. Children's chronological age correlated positively and significantly with the median TF scores for all teeth, including early erupting (first molars and incisors) and late erupting teeth (canines, premolars and second molars). In linear regression analyses, the median TF score for all teeth, as well as for early erupting and late erupting teeth, increased significantly with age. On the other hand, in the low fluoride community there was no significant association between age and the severity of fluorosis. This study showed a significant increase in the severity of fluorosis with increasing age in a high fluoride community, whereas no change in severity with age was observed in a low fluoride community.","author":[{"dropping-particle":"","family":"Rwenyonyi","given":"C M","non-dropping-particle":"","parse-names":false,"suffix":""},{"dropping-particle":"","family":"Birkeland","given":"J M","non-dropping-particle":"","parse-names":false,"suffix":""},{"dropping-particle":"","family":"Haugejorden","given":"O","non-dropping-particle":"","parse-names":false,"suffix":""},{"dropping-particle":"","family":"Bjorvatn","given":"K","non-dropping-particle":"","parse-names":false,"suffix":""}],"container-title":"Clinical oral investigations","id":"ITEM-1","issue":"3","issued":{"date-parts":[["2000","9"]]},"page":"157-61","title":"Age as a determinant of severity of dental fluorosis in children residing in areas with 0.5 and 2.5 mg fluoride per liter in drinking water.","type":"article-journal","volume":"4"},"uris":["http://www.mendeley.com/documents/?uuid=028317c0-559f-3c98-a30d-499c2bd35fe4"]},{"id":"ITEM-2","itemData":{"DOI":"10.1159/000016528","ISSN":"0008-6568","PMID":"10343089","abstract":"The purpose of this study was to assess the association between altitude and dental fluorosis among Ugandan children in two fluoride (F) districts while controlling for other factors related to fluorosis. A random sample of 481 children aged 10-14 years was examined for fluorosis using the Thylstrup and Fejerskov (TF) index. The prevalence and severity of dental fluorosis increased significantly with increase in altitude (900 vs. 2,200 m in the low- and 1,750 vs. 2,800 m in the high-F district) and in F concentration in the drinking water. In bivariate correlation analyses, F exposure from liquid (FEL), altitude, infant formula, vegetarianism and storing of drinking water in earthenware pots were significantly associated with the tooth prevalence of fluorosis (TPF), i.e. at a severity of TF score &gt;/=1 (p&lt;0.05); age and gender were not. The stepwise multiple linear regression explained 35 and 55% of the variance in TPF within the low- and high-F districts, respectively. The change in R2 due to FEL was 28 and 51% points compared with 5 and 4% points due to altitude. The significant effect of FEL and altitude was confirmed by multiple logistic regression analyses. Thus, although most of the variation in the prevalence and severity of dental fluorosis was explained by the F intake from liquid, altitude was a significant risk indicator after controlling for potential confounders.","author":[{"dropping-particle":"","family":"Rwenyonyi","given":"C","non-dropping-particle":"","parse-names":false,"suffix":""},{"dropping-particle":"","family":"Bjorvatn","given":"K","non-dropping-particle":"","parse-names":false,"suffix":""},{"dropping-particle":"","family":"Birkeland","given":"J","non-dropping-particle":"","parse-names":false,"suffix":""},{"dropping-particle":"","family":"Haugejorden","given":"O","non-dropping-particle":"","parse-names":false,"suffix":""}],"container-title":"Caries research","id":"ITEM-2","issue":"4","issued":{"date-parts":[["1999"]]},"page":"267-74","publisher":"Karger Publishers","title":"Altitude as a risk indicator of dental fluorosis in children residing in areas with 0.5 and 2.5 mg fluoride per litre in drinking water.","type":"article-journal","volume":"33"},"uris":["http://www.mendeley.com/documents/?uuid=7b709b47-2e35-3037-8491-a8d6b63a73e2"]}],"mendeley":{"formattedCitation":"(Rwenyonyi et al. 1999, 2000)","plainTextFormattedCitation":"(Rwenyonyi et al. 1999, 2000)","previouslyFormattedCitation":"(Rwenyonyi et al. 1999, 2000)"},"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Rwenyonyi et al. 1999, 2000)</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Ukraine</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40726-017-0054-8","ISBN":"4072601700548","ISSN":"21986592","author":[{"dropping-particle":"","family":"Biswas","given":"Gargi","non-dropping-particle":"","parse-names":false,"suffix":""},{"dropping-particle":"","family":"Kumari","given":"Manjari","non-dropping-particle":"","parse-names":false,"suffix":""},{"dropping-particle":"","family":"Adhikari","given":"Kalyan","non-dropping-particle":"","parse-names":false,"suffix":""},{"dropping-particle":"","family":"Dutta","given":"Susmita","non-dropping-particle":"","parse-names":false,"suffix":""}],"container-title":"Current Pollution Reports","id":"ITEM-1","issue":"2","issued":{"date-parts":[["2017","6","25"]]},"page":"104-119","publisher":"Springer International Publishing","title":"A critical review on occurrence of fluoride and its removal through adsorption with an emphasis on natural minerals","type":"article-journal","volume":"3"},"uris":["http://www.mendeley.com/documents/?uuid=7709b558-7c07-3b28-830f-4cb5459b6b34"]}],"mendeley":{"formattedCitation":"(Biswas et al. 2017)","plainTextFormattedCitation":"(Biswas et al. 2017)","previouslyFormattedCitation":"(Biswas et al. 2017)"},"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Biswas et al. 2017)</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United Arab Emirates</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j.sdentj.2017.04.002","ISSN":"10139052","PMID":"28725129","abstract":"Objective To assess fluoride concentration in drinking water which include tap water of 4 emirates - Abu Dhabi, Dubai, Sharjah and Ajman plus bottled water, commonly available soft drinks &amp; juices in United Arab Emirates. Methods Five different samples of tap water collected from each of the four emirates of UAE: Ajman, Sharjah, Abu Dhabi and Dubai; twenty-two brands of bottled water and fifteen brands of popular cold beverages, purchased from different supermarkets in U.A.E were tested using ion selective electrode method and the fluoride concentration was determined. Results The mean fluoride content of tap water samples was 0.14 mg F/L with a range of 0.04–0.3 mg F/L; with Ajman tap water samples showing the highest mean fluoride content of 0.3 mg F/L. The mean fluoride content for both bottled drinking water and beverages was 0.07 mg F/L with a range of 0.02–0.50 mg F/L and 0.04–0.1 mg F/L respectively. Majority (68.2%) of the bottled water are produced locally within U.A.E while a few (31.8%) are imported. Conclusions The tap water, bottled water and beverages available in U.A.E show varying concentrations of fluoride, however none showed the optimal level necessary to prevent dental caries. Dental professionals in U.A.E should be aware of the fluoride concentrations before prescribing fluoride supplements to children.","author":[{"dropping-particle":"","family":"Walia","given":"Tarun","non-dropping-particle":"","parse-names":false,"suffix":""},{"dropping-particle":"","family":"Abu Fanas","given":"Salem","non-dropping-particle":"","parse-names":false,"suffix":""},{"dropping-particle":"","family":"Akbar","given":"Madiha","non-dropping-particle":"","parse-names":false,"suffix":""},{"dropping-particle":"","family":"Eddin","given":"Jamal","non-dropping-particle":"","parse-names":false,"suffix":""},{"dropping-particle":"","family":"Adnan","given":"Mohamad","non-dropping-particle":"","parse-names":false,"suffix":""}],"container-title":"Saudi Dental Journal","id":"ITEM-1","issue":"3","issued":{"date-parts":[["2017"]]},"page":"117-122","title":"Estimation of fluoride concentration in drinking water and common beverages in United Arab Emirates (UAE)","type":"article-journal","volume":"29"},"uris":["http://www.mendeley.com/documents/?uuid=2f39ce03-2595-4cc4-8fbe-a60385821324"]}],"mendeley":{"formattedCitation":"(Walia et al. 2017)","plainTextFormattedCitation":"(Walia et al. 2017)","previouslyFormattedCitation":"(Walia et al. 2017)"},"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Walia et al. 2017)</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r w:rsidRPr="005541D0">
              <w:rPr>
                <w:rFonts w:ascii="Times New Roman" w:eastAsia="Times New Roman" w:hAnsi="Times New Roman" w:cs="Times New Roman"/>
                <w:bCs/>
                <w:sz w:val="24"/>
                <w:szCs w:val="24"/>
                <w:lang w:eastAsia="en-IN"/>
              </w:rPr>
              <w:t>United Kingdom</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S0140-6736(99)07161-5","ISSN":"0140-6736","abstract":"BACKGROUND\nAlthough the benefits of water fluoridation for dental health are widely accepted, concerns remain about possible adverse effects, particularly effects on bone. Several investigators have suggested increased rates of hip fracture in places with high concentrations of fluoride in drinking water, but this finding has not been consistent, possibly because of unrecognised confounding effects. \n\nMETHODS\nWe did a case-control study of men and women aged 50 years and older from the English county of Cleveland, and compared patients with hip fracture with community controls. Current addresses were ascertained for all participants; for those who agreed to an interview and who passed a mental test, more detailed information was obtained about lifetime residential history and exposure to other known and suspected risk factors for hip fracture. Exposures to fluoride in water were estimated from the residential histories and from information provided by water suppliers. Analysis was by logistic regression. \n\nFINDINGS\n914 cases and 1196 controls were identified, of whom 514 and 527, respectively, were interviewed. Among those interviewed, hip fracture was strongly associated with low body-mass index (p for trend &lt; 0·001) and physical inactivity (p for trend &lt; 0·001). Estimated average lifetime exposure to fluoride in drinking water ranged from 0·15 to 1·79 ppm. Current residence in Hartlepool was a good indicator for high lifetime exposure to fluoride. After adjustment for potential confounders, the odds ratio associated with an average lifetime exposure to fluoride ≥0·9 ppm was 1·0 [95% Cl 0·7–1·5]. \n\nINTERPRETATION\nThere is a low risk of hip fracture for people ingesting fluoride in drinking water at concentrations of about 1 ppm. This low risk should not be a reason for withholding fluoridation of water supplies.","author":[{"dropping-particle":"","family":"Hillier","given":"Sharon","non-dropping-particle":"","parse-names":false,"suffix":""},{"dropping-particle":"","family":"Cooper","given":"Cyrus","non-dropping-particle":"","parse-names":false,"suffix":""},{"dropping-particle":"","family":"Kellingray","given":"Sam","non-dropping-particle":"","parse-names":false,"suffix":""},{"dropping-particle":"","family":"Russell","given":"Graham","non-dropping-particle":"","parse-names":false,"suffix":""},{"dropping-particle":"","family":"Hughes","given":"Herbert","non-dropping-particle":"","parse-names":false,"suffix":""},{"dropping-particle":"","family":"Coggon","given":"David","non-dropping-particle":"","parse-names":false,"suffix":""}],"container-title":"The Lancet","id":"ITEM-1","issue":"9200","issued":{"date-parts":[["2000","1","22"]]},"page":"265-269","publisher":"Elsevier","title":"Fluoride in drinking water and risk of hip fracture in the UK: a case-control study","type":"article-journal","volume":"355"},"uris":["http://www.mendeley.com/documents/?uuid=2f88a2ce-7253-3deb-a394-b7f103e81b8d"]}],"mendeley":{"formattedCitation":"(Hillier et al. 2000)","plainTextFormattedCitation":"(Hillier et al. 2000)","previouslyFormattedCitation":"(Hillier et al. 2000)"},"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Hillier et al. 2000)</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hAnsi="Times New Roman" w:cs="Times New Roman"/>
                <w:sz w:val="24"/>
                <w:szCs w:val="24"/>
              </w:rPr>
              <w:t>Ohio, US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00244-014-0082-y","ISBN":"1432-0703 (Electronic) 0090-4341 (Linking)","ISSN":"14320703","PMID":"25224991","abstract":"The salt content of soil and water in endorheic basins within arid areas greatly restrict agricultural activities. Despite this limitation, these lands are increasingly used to accommodate new settlements and/or agricultural practices. This study focuses on the Laguna El Cuervo closed basin of northern Mexico and its underlying aquifer, which has been found to contain high concentrations of arsenic (As) and fluoride (F). The spatial distribution of As and F, their variations with time, and the impact of drought conditions and land-use changes were investigated using well data collected from a total of 27 wells in 2007, 2010, and 2011 (As data also collected in 2005). Four of these wells were used as monitoring wells. Data also included the As content of 140 surface sediments. Results showed that 54.5 % of the wells surpassed the As limit for drinking water of 0.025 mg L(-1) and that 89.0 % surpassed he F limit of 1.5 mg L(-1). Spatial analyses identified the areas in the center of the basin with the highest content of contaminants. Principal component and correlation analyses showed a co-occurrence of As and F with r = 0.55 for the 2011 data and 0.59 for the combined data. In contrast, the relationship of As and F concentrations to droughts and changes in land use were not as clearly shown, possibly because of the short time this area has been monitored. The high As and F concentrations in the groundwater may be limiting the availability of water within this basin, especially considering the greater groundwater demand foreseen for the future. Water-conservation practices, such as drip irrigation and artificial groundwater recharge, should be considered to maintain groundwater levels supportive of agricultural practices.","author":[{"dropping-particle":"","family":"Reyes-Gómez","given":"Víctor M.","non-dropping-particle":"","parse-names":false,"suffix":""},{"dropping-particle":"","family":"Alarcón-Herrera","given":"María Teresa","non-dropping-particle":"","parse-names":false,"suffix":""},{"dropping-particle":"","family":"Gutiérrez","given":"Mélida","non-dropping-particle":"","parse-names":false,"suffix":""},{"dropping-particle":"","family":"López","given":"Daniel Núñez","non-dropping-particle":"","parse-names":false,"suffix":""}],"container-title":"Archives of Environmental Contamination and Toxicology","id":"ITEM-1","issue":"2","issued":{"date-parts":[["2015","2","16"]]},"page":"292-304","publisher":"Springer US","title":"Arsenic and fluoride variations in groundwater of an Endorheic basin undergoing land-use changes","type":"article-journal","volume":"68"},"uris":["http://www.mendeley.com/documents/?uuid=5daf942d-7da3-3c3a-940a-2ecc91c16d66"]}],"mendeley":{"formattedCitation":"(Reyes-Gómez et al. 2015)","plainTextFormattedCitation":"(Reyes-Gómez et al. 2015)","previouslyFormattedCitation":"(Reyes-Gómez et al. 2015)"},"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Reyes-Gómez et al. 2015)</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hAnsi="Times New Roman" w:cs="Times New Roman"/>
                <w:sz w:val="24"/>
                <w:szCs w:val="24"/>
              </w:rPr>
              <w:t>Pennsylvanian, US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abstract":"1. Few data on boron were available, and the highest reported boron concentration in well-water samples was 60 µg/L in contrast to concentrations over 5,000 µg/L in the Congo Road area.XXXXXXX 2. In the ground water from the 46 private-supply wells: Concentrations of boron up to 3,950 µg/L was measured.XXXXXXX 3. In water from 12 monitor wells at the industrial facility on Congo Road, concen- trations of boron up to 5,240 µg/Lwas measured.","author":[{"dropping-particle":"","family":"Senior","given":"Lisa A.","non-dropping-particle":"","parse-names":false,"suffix":""},{"dropping-particle":"","family":"Sloto","given":"Ronald A.","non-dropping-particle":"","parse-names":false,"suffix":""}],"id":"ITEM-1","issued":{"date-parts":[["2006"]]},"number-of-pages":"117","title":"Arsenic, boron, and fluoride concentrations in ground water in and near diabase intrusions, Newark basin, southeastern Pennsylvania","type":"report"},"uris":["http://www.mendeley.com/documents/?uuid=c6c8acb3-16a1-31bf-b9c6-ea6a3761fd7b"]}],"mendeley":{"formattedCitation":"(Senior and Sloto 2006)","plainTextFormattedCitation":"(Senior and Sloto 2006)","previouslyFormattedCitation":"(Senior and Sloto 200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Senior and Sloto 2006)</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 xml:space="preserve">Kentucky, </w:t>
            </w:r>
            <w:r w:rsidRPr="005541D0">
              <w:rPr>
                <w:rFonts w:ascii="Times New Roman" w:hAnsi="Times New Roman" w:cs="Times New Roman"/>
                <w:sz w:val="24"/>
                <w:szCs w:val="24"/>
              </w:rPr>
              <w:t>US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0</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00244-014-0082-y","ISBN":"1432-0703 (Electronic) 0090-4341 (Linking)","ISSN":"14320703","PMID":"25224991","abstract":"The salt content of soil and water in endorheic basins within arid areas greatly restrict agricultural activities. Despite this limitation, these lands are increasingly used to accommodate new settlements and/or agricultural practices. This study focuses on the Laguna El Cuervo closed basin of northern Mexico and its underlying aquifer, which has been found to contain high concentrations of arsenic (As) and fluoride (F). The spatial distribution of As and F, their variations with time, and the impact of drought conditions and land-use changes were investigated using well data collected from a total of 27 wells in 2007, 2010, and 2011 (As data also collected in 2005). Four of these wells were used as monitoring wells. Data also included the As content of 140 surface sediments. Results showed that 54.5 % of the wells surpassed the As limit for drinking water of 0.025 mg L(-1) and that 89.0 % surpassed he F limit of 1.5 mg L(-1). Spatial analyses identified the areas in the center of the basin with the highest content of contaminants. Principal component and correlation analyses showed a co-occurrence of As and F with r = 0.55 for the 2011 data and 0.59 for the combined data. In contrast, the relationship of As and F concentrations to droughts and changes in land use were not as clearly shown, possibly because of the short time this area has been monitored. The high As and F concentrations in the groundwater may be limiting the availability of water within this basin, especially considering the greater groundwater demand foreseen for the future. Water-conservation practices, such as drip irrigation and artificial groundwater recharge, should be considered to maintain groundwater levels supportive of agricultural practices.","author":[{"dropping-particle":"","family":"Reyes-Gómez","given":"Víctor M.","non-dropping-particle":"","parse-names":false,"suffix":""},{"dropping-particle":"","family":"Alarcón-Herrera","given":"María Teresa","non-dropping-particle":"","parse-names":false,"suffix":""},{"dropping-particle":"","family":"Gutiérrez","given":"Mélida","non-dropping-particle":"","parse-names":false,"suffix":""},{"dropping-particle":"","family":"López","given":"Daniel Núñez","non-dropping-particle":"","parse-names":false,"suffix":""}],"container-title":"Archives of Environmental Contamination and Toxicology","id":"ITEM-1","issue":"2","issued":{"date-parts":[["2015","2","16"]]},"page":"292-304","publisher":"Springer US","title":"Arsenic and fluoride variations in groundwater of an Endorheic basin undergoing land-use changes","type":"article-journal","volume":"68"},"uris":["http://www.mendeley.com/documents/?uuid=5daf942d-7da3-3c3a-940a-2ecc91c16d66"]}],"mendeley":{"formattedCitation":"(Reyes-Gómez et al. 2015)","plainTextFormattedCitation":"(Reyes-Gómez et al. 2015)","previouslyFormattedCitation":"(Reyes-Gómez et al. 2015)"},"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Reyes-Gómez et al. 2015)</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Texas, US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4219/jada.archive.1984.0197","ISBN":"0002-8177 (Print)","ISSN":"00028177","PMID":"6582115","abstract":"Enamel mottling is strongly associated with the water fluoride level of the community water supply. About 32% of the variation in the mottled enamel scores of subjects aged 7 to 12 was attributable to their community's water fluoride level. Objectionable mottling (moderate mottling) occurred at 2.3 times the currently accepted optimum water fluoride level. Subjects with incomes less than $10,000 have slightly more mottling (mostly moderate mottling) than subjects from higher income families. It should be emphasized that the effect of gender, ethnic group, or family income on enamel mottling is small compared with the effect of water fluoride level. Although many other personal and water supply characteristics were evaluated, virtually none of the remaining variation in mottled enamel scores could be attributed to any of these characteristics.","author":[{"dropping-particle":"","family":"Segreto","given":"Vincent A","non-dropping-particle":"","parse-names":false,"suffix":""},{"dropping-particle":"","family":"Collins","given":"Edwin M","non-dropping-particle":"","parse-names":false,"suffix":""},{"dropping-particle":"","family":"Camann","given":"David","non-dropping-particle":"","parse-names":false,"suffix":""},{"dropping-particle":"","family":"Smith","given":"Charles T","non-dropping-particle":"","parse-names":false,"suffix":""}],"container-title":"Journal of the American Dental Association","id":"ITEM-1","issue":"1","issued":{"date-parts":[["1984"]]},"page":"56-59","title":"A current study of mottled enamel in Texas.","type":"article-journal","volume":"108"},"uris":["http://www.mendeley.com/documents/?uuid=90b4178e-9f16-3d4a-8ff8-29a69edc495b"]}],"mendeley":{"formattedCitation":"(Segreto et al. 1984)","plainTextFormattedCitation":"(Segreto et al. 1984)","previouslyFormattedCitation":"(Segreto et al. 1984)"},"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Segreto et al. 1984)</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hAnsi="Times New Roman" w:cs="Times New Roman"/>
                <w:sz w:val="24"/>
                <w:szCs w:val="24"/>
                <w:shd w:val="clear" w:color="auto" w:fill="FFFFFF"/>
              </w:rPr>
              <w:t xml:space="preserve">Nebraska, </w:t>
            </w:r>
            <w:r w:rsidRPr="005541D0">
              <w:rPr>
                <w:rFonts w:ascii="Times New Roman" w:hAnsi="Times New Roman" w:cs="Times New Roman"/>
                <w:sz w:val="24"/>
                <w:szCs w:val="24"/>
              </w:rPr>
              <w:t>US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111/j.1745-6592.1999.tb00209.x","ISSN":"10693629","author":[{"dropping-particle":"","family":"Gosselin","given":"David C.","non-dropping-particle":"","parse-names":false,"suffix":""},{"dropping-particle":"","family":"Headrick","given":"Jacqueline","non-dropping-particle":"","parse-names":false,"suffix":""},{"dropping-particle":"","family":"Harvey","given":"F. Edwin","non-dropping-particle":"","parse-names":false,"suffix":""},{"dropping-particle":"","family":"Tremblay","given":"Rod","non-dropping-particle":"","parse-names":false,"suffix":""},{"dropping-particle":"","family":"McFarland","given":"Kimberly","non-dropping-particle":"","parse-names":false,"suffix":""}],"container-title":"Groundwater Monitoring &amp; Remediation","id":"ITEM-1","issue":"2","issued":{"date-parts":[["1999","5","1"]]},"page":"87-95","publisher":"John Wiley &amp; Sons, Ltd (10.1111)","title":"Fluoride in Nebraska's Ground Water","type":"article-journal","volume":"19"},"uris":["http://www.mendeley.com/documents/?uuid=c4fef046-3750-370b-9ed3-f2d44c98ce06"]}],"mendeley":{"formattedCitation":"(Gosselin et al. 1999)","plainTextFormattedCitation":"(Gosselin et al. 1999)","previouslyFormattedCitation":"(Gosselin et al. 1999)"},"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Gosselin et al. 1999)</w:t>
            </w:r>
            <w:r w:rsidRPr="005541D0">
              <w:rPr>
                <w:rFonts w:ascii="Times New Roman" w:eastAsia="Times New Roman" w:hAnsi="Times New Roman" w:cs="Times New Roman"/>
                <w:sz w:val="24"/>
                <w:szCs w:val="24"/>
                <w:lang w:eastAsia="en-IN"/>
              </w:rPr>
              <w:fldChar w:fldCharType="end"/>
            </w:r>
            <w:r w:rsidRPr="005541D0">
              <w:rPr>
                <w:rFonts w:ascii="Times New Roman" w:eastAsia="Times New Roman" w:hAnsi="Times New Roman" w:cs="Times New Roman"/>
                <w:sz w:val="24"/>
                <w:szCs w:val="24"/>
                <w:lang w:eastAsia="en-IN"/>
              </w:rPr>
              <w:t>go</w:t>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hAnsi="Times New Roman" w:cs="Times New Roman"/>
                <w:sz w:val="24"/>
                <w:szCs w:val="24"/>
                <w:shd w:val="clear" w:color="auto" w:fill="FFFFFF"/>
              </w:rPr>
            </w:pPr>
            <w:r w:rsidRPr="005541D0">
              <w:rPr>
                <w:rFonts w:ascii="Times New Roman" w:eastAsia="Times New Roman" w:hAnsi="Times New Roman" w:cs="Times New Roman"/>
                <w:sz w:val="24"/>
                <w:szCs w:val="24"/>
                <w:lang w:eastAsia="en-IN"/>
              </w:rPr>
              <w:t>Venezuel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ISSN":"0326-4815","PMID":"18046965","abstract":"The aim of the present work was to obtain information on the total urinary fluoride concentration and excretion of Venezuelan children at the age of 3 to 5 years, as part of a program to monitor fluoride ingestion. A 24 hour urine sample was collected from each of 63 children, between 3 and 5 years of age and analyzed for (i) total urinary volume (ml), (ii) urinary flow rate (ml/h), (iii) fluoride concentration (ppm) and (iv)fluoride excretion rate (microg/h). The group comprised 32 boys and 31 girls who resided in two different communities, 32 in Caracas, DC and 31 in San Juan de los Morros, Guarico state. Fluoride analyses were done with an ion-specific electrode. Age and gender did not affect total urine volume, urinary flow rate, or urinary fluoride concentration and excretion rate. The children from San Juan de los Morros had a significantly higher total urinary volume (426.45 +/- 36.31 ml) and flow rate (17.09 +/- 1.57ml/h) than children from Caracas (297.06 +/- 23.59 ml and 12.40 +/- 0.98, respectively) (p=0.0039). Significant differences were also observed when the urinary fluoride excretion rate of the two communities was compared. Mean urinary fluoride concentrations did not differ significantly (p &lt; 0.05) between the two communities. These values were 0.67 +/- 0.40, 0.57 +/- 0.34, 0.76 +/- 0.27 ppmF in the 3, 4 and 5 year-old children of Caracas and 0.69 +/- 0.33, 0.65 +/- 0.20, 0.63 +/- 0.36 mgF in San Juan de los Morros children. The results showed low urinary fluoride concentration and excretion, indicating that children residing in the evaluated communities are receiving fluoride below the recommended optimal range.","author":[{"dropping-particle":"","family":"Acevedo","given":"Ana M","non-dropping-particle":"","parse-names":false,"suffix":""},{"dropping-particle":"","family":"Febres-Cordero","given":"Carolina","non-dropping-particle":"","parse-names":false,"suffix":""},{"dropping-particle":"","family":"Feldman","given":"Sonia","non-dropping-particle":"","parse-names":false,"suffix":""},{"dropping-particle":"","family":"Arasme","given":"Marlene A","non-dropping-particle":"","parse-names":false,"suffix":""},{"dropping-particle":"","family":"Pedauga","given":"Daniel F","non-dropping-particle":"","parse-names":false,"suffix":""},{"dropping-particle":"","family":"González","given":"Henry","non-dropping-particle":"","parse-names":false,"suffix":""},{"dropping-particle":"","family":"Rojas-Sánchez","given":"Fátima","non-dropping-particle":"","parse-names":false,"suffix":""}],"container-title":"Acta odontologica latinoamericana : AOL","id":"ITEM-1","issue":"1","issued":{"date-parts":[["2007"]]},"page":"9-16","title":"Urinary fluoride excretion in children aged 3 to 5 years exposed to fluoridated salt at 60 to 90 mgF/Kg in two Venezuelan cities. A pilot study.","type":"article-journal","volume":"20"},"uris":["http://www.mendeley.com/documents/?uuid=7754bd83-424f-368b-9023-dc86c6bebc5d"]}],"mendeley":{"formattedCitation":"(Acevedo et al. 2007)","plainTextFormattedCitation":"(Acevedo et al. 2007)","previouslyFormattedCitation":"(Acevedo et al. 2007)"},"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cevedo et al. 2007)</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proofErr w:type="spellStart"/>
            <w:r w:rsidRPr="005541D0">
              <w:rPr>
                <w:rFonts w:ascii="Times New Roman" w:eastAsia="Times New Roman" w:hAnsi="Times New Roman" w:cs="Times New Roman"/>
                <w:sz w:val="24"/>
                <w:szCs w:val="24"/>
                <w:lang w:eastAsia="en-IN"/>
              </w:rPr>
              <w:t>Ho</w:t>
            </w:r>
            <w:proofErr w:type="spellEnd"/>
            <w:r w:rsidRPr="005541D0">
              <w:rPr>
                <w:rFonts w:ascii="Times New Roman" w:eastAsia="Times New Roman" w:hAnsi="Times New Roman" w:cs="Times New Roman"/>
                <w:sz w:val="24"/>
                <w:szCs w:val="24"/>
                <w:lang w:eastAsia="en-IN"/>
              </w:rPr>
              <w:t xml:space="preserve"> Chi Minh, </w:t>
            </w:r>
            <w:r w:rsidRPr="005541D0">
              <w:rPr>
                <w:rFonts w:ascii="Times New Roman" w:eastAsia="Times New Roman" w:hAnsi="Times New Roman" w:cs="Times New Roman"/>
                <w:bCs/>
                <w:sz w:val="24"/>
                <w:szCs w:val="24"/>
                <w:lang w:eastAsia="en-IN"/>
              </w:rPr>
              <w:t>Vietnam</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1.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16/S0003-9969(03)00013-X","ISSN":"0003-9969","abstract":"In order to evaluate the uptake of fluoride (F) into tooth structures following water fluoridation in Ho Chi Minh City, F concentrations were measured from the enamel surface through the enamel–dentine junction (EDJ) to dentine close to the pulp in premolars. Calcification had been completed in all the teeth before fluoridation. Samples were obtained from fluoridated areas of the City ([F]: 0.7 parts/106) after 3 years (eight samples), 6 years (eight samples) and 8 years (nine samples). Samples were also taken from regions outside the fluoridated water supply of the City in 1998 after 8 years of water fluoridation. An abrasive microsampling method was used to determine the profiles of fluoride and phosphorus concentrations. In enamel surfaces, F concentrations tended to increase with increasing periods of fluoridation. In dentine close to the pulp, F concentrations also increased statistically significantly with the increasing duration of fluoridation of water (between 6 and 3 years: P=0.006; between 8 and 3 years: P=0.001; between 8 years and 8 years without F: P=0.0001). It was concluded that F concentrations in enamel and dentine had tended to increase gradually with the duration of water fluoridation in Ho Chi Minh City. The increase was most obvious in dentine near the junction with the pulp.","author":[{"dropping-particle":"","family":"Thuy","given":"Tran Thu","non-dropping-particle":"","parse-names":false,"suffix":""},{"dropping-particle":"","family":"Nakagaki","given":"Haruo","non-dropping-particle":"","parse-names":false,"suffix":""},{"dropping-particle":"","family":"Thanh Ha","given":"Nguyen Thi","non-dropping-particle":"","parse-names":false,"suffix":""},{"dropping-particle":"","family":"Morita","given":"Ichizo","non-dropping-particle":"","parse-names":false,"suffix":""},{"dropping-particle":"","family":"Tatematsu","given":"Matashi","non-dropping-particle":"","parse-names":false,"suffix":""},{"dropping-particle":"","family":"Anh Lan","given":"Huynh","non-dropping-particle":"","parse-names":false,"suffix":""},{"dropping-particle":"","family":"Hung","given":"Hoang Tu","non-dropping-particle":"","parse-names":false,"suffix":""},{"dropping-particle":"","family":"Robinson","given":"Colin","non-dropping-particle":"","parse-names":false,"suffix":""}],"container-title":"Archives of Oral Biology","id":"ITEM-1","issue":"5","issued":{"date-parts":[["2003","5","1"]]},"page":"369-376","publisher":"Pergamon","title":"Fluoride profiles in premolars after different durations of water fluoridation in Ho Chi Minh City, Vietnam","type":"article-journal","volume":"48"},"uris":["http://www.mendeley.com/documents/?uuid=d1b3eda7-8947-3e82-bbdc-b3c08231478b"]}],"mendeley":{"formattedCitation":"(Thuy et al. 2003)","plainTextFormattedCitation":"(Thuy et al. 2003)","previouslyFormattedCitation":"(Thuy et al. 2003)"},"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Thuy et al. 2003)</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bCs/>
                <w:sz w:val="24"/>
                <w:szCs w:val="24"/>
                <w:lang w:eastAsia="en-IN"/>
              </w:rPr>
            </w:pPr>
            <w:proofErr w:type="spellStart"/>
            <w:r w:rsidRPr="005541D0">
              <w:rPr>
                <w:rFonts w:ascii="Times New Roman" w:hAnsi="Times New Roman" w:cs="Times New Roman"/>
                <w:sz w:val="24"/>
                <w:szCs w:val="24"/>
              </w:rPr>
              <w:t>Taiz</w:t>
            </w:r>
            <w:proofErr w:type="spellEnd"/>
            <w:r w:rsidRPr="005541D0">
              <w:rPr>
                <w:rFonts w:ascii="Times New Roman" w:hAnsi="Times New Roman" w:cs="Times New Roman"/>
                <w:sz w:val="24"/>
                <w:szCs w:val="24"/>
              </w:rPr>
              <w:t xml:space="preserve"> city, </w:t>
            </w:r>
            <w:r w:rsidRPr="005541D0">
              <w:rPr>
                <w:rFonts w:ascii="Times New Roman" w:eastAsia="Times New Roman" w:hAnsi="Times New Roman" w:cs="Times New Roman"/>
                <w:bCs/>
                <w:sz w:val="24"/>
                <w:szCs w:val="24"/>
                <w:lang w:eastAsia="en-IN"/>
              </w:rPr>
              <w:t>Yeme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1007/s12517-017-3069-y","ISBN":"1866-7538","ISSN":"18667538","abstract":"Groundwater is one of the most important natural resources of drinking water on the earth planet. In rural areas of Yemen, groundwater is the main resource for drinking as well as for domestic purposes. According to the World Health Organization, one of the most important elements that has to be found in drinking water is fluorine (fluoride) but within the range of concentration of 0.5 up to 1.5 mg/l. Otherwise, any concentration of fluoride out of that range may cause serious diseases in human’s body such as fluorosis, kidney chronic disease, and/or nephrotoxicity. Taiz City, the third important and largest city in Yemen, has been suffering from dental fluorosis for a few decades. The main resource for drinking water in this city and adjacent areas is Al-Howban Basin (the study area) from where 33 groundwater samples were collected from 33 stations. These samples were preserved and then chemically analyzed according to the American Public Health Association Standards. The results reflected high levels of fluoride concentrations up to 3.6 mg/l in groundwater of many stations. GIS mapping was used to produce a geospatial distribution map of fluoride concentrations using ArcGIS-inverse distance weighted (IDW) tool. As a result, three zones of risks were identified in the study area: mild risk zone which covers the major part of the study area, moderate risk zone, and zone of no risk (optimum level zone). The last two zones occupy small portions of the study area. Consequently, dental and skeletal fluorosis, kidney, and/or nephrotoxic diseases are highly expected to be detected in the study area. Groundwater treatment measurements and health precautions are strongly recommended to be taken by local authorities in the near future.","author":[{"dropping-particle":"","family":"Aqeel","given":"Adnan","non-dropping-particle":"","parse-names":false,"suffix":""},{"dropping-particle":"","family":"Al-Amry","given":"Abdulmohsen","non-dropping-particle":"","parse-names":false,"suffix":""},{"dropping-particle":"","family":"Alharbi","given":"Omar","non-dropping-particle":"","parse-names":false,"suffix":""}],"container-title":"Arabian Journal of Geosciences","id":"ITEM-1","issue":"14","issued":{"date-parts":[["2017"]]},"page":"312","title":"Assessment and geospatial distribution mapping of fluoride concentrations in the groundwater of Al-Howban Basin, Taiz-Yemen","type":"article-journal","volume":"10"},"uris":["http://www.mendeley.com/documents/?uuid=2b787296-f1c7-3fe0-a949-2000ae88dec3"]}],"mendeley":{"formattedCitation":"(Aqeel et al. 2017)","plainTextFormattedCitation":"(Aqeel et al. 2017)","previouslyFormattedCitation":"(Aqeel et al. 2017)"},"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qeel et al. 2017)</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 xml:space="preserve">Sana'a, </w:t>
            </w:r>
            <w:r w:rsidRPr="005541D0">
              <w:rPr>
                <w:rFonts w:ascii="Times New Roman" w:eastAsia="Times New Roman" w:hAnsi="Times New Roman" w:cs="Times New Roman"/>
                <w:bCs/>
                <w:sz w:val="24"/>
                <w:szCs w:val="24"/>
                <w:lang w:eastAsia="en-IN"/>
              </w:rPr>
              <w:t>Yemen</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3-5</w:t>
            </w:r>
          </w:p>
        </w:tc>
        <w:tc>
          <w:tcPr>
            <w:tcW w:w="4163" w:type="dxa"/>
            <w:shd w:val="clear" w:color="auto" w:fill="auto"/>
            <w:noWrap/>
            <w:vAlign w:val="center"/>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DOI":"10.4103/ejd.ejd_187_17","ISSN":"1305-7456","PMID":"29657520","abstract":"Objectives Dental caries is the most prevalent chronic condition affecting schoolchildren worldwide. This study is aimed to assess the prevalence of dental caries among schoolchildren in urban and rural districts of Sana'a governorate, Yemen, and to investigate the correlation between caries experience and level of fluoride in drinking water, age, gender, and residence. Materials and Methods This school-based survey involved 17,599 schoolchildren (aged 6-12 years), of whom 9623 were boys and 7976 were girls. We used decay-missing-filled teeth/decay-filled teeth (DMFT/dft) indices to evaluate dental caries experience. In addition, fluoride concentration in drinking water was investigated. Results Around 67.6% of children had dental caries. Children residing in urban districts had significantly higher mean scores of DMFT/dft than those in rural areas (P &lt; 0.05). A significant negative correlation between caries experience and fluoride level was found (P &lt; 0.05), with the lowest dft/DMFT scores at the optimum fluoride level of 0.61-2 ppm and the highest at two extremes, 0.0-0.4 ppm and &gt;2 ppm. Conclusion This survey found a very high prevalence of caries among schoolchildren in Yemen. There was also an inverse relation between dental caries experience and fluoride levels.","author":[{"dropping-particle":"","family":"Al-Akwa","given":"Ameen Abdullah","non-dropping-particle":"","parse-names":false,"suffix":""},{"dropping-particle":"","family":"Al-Maweri","given":"Sadeq Ali","non-dropping-particle":"","parse-names":false,"suffix":""}],"container-title":"European journal of dentistry","id":"ITEM-1","issue":"1","issued":{"date-parts":[["2018"]]},"page":"15-20","publisher":"Dental Investigations Society","title":"Dental caries prevalence and its association with fluoride level in drinking water in Sana'a, Yemen.","type":"article-journal","volume":"12"},"uris":["http://www.mendeley.com/documents/?uuid=b7d0e06c-8e3d-3ce7-a9d4-d32aac882995"]}],"mendeley":{"formattedCitation":"(Al-Akwa and Al-Maweri 2018)","plainTextFormattedCitation":"(Al-Akwa and Al-Maweri 2018)","previouslyFormattedCitation":"(Al-Akwa and Al-Maweri 2018)"},"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Al-Akwa and Al-Maweri 2018)</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Zambia</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abstract":"REPUBLIC OF ZAMBIA Ministry of Energy and Water Development","author":[{"dropping-particle":"","family":"Bäumle","given":"Roland","non-dropping-particle":"","parse-names":false,"suffix":""},{"dropping-particle":"","family":"Neukum","given":"Christoph","non-dropping-particle":"","parse-names":false,"suffix":""},{"dropping-particle":"","family":"Nkhoma","given":"Jack","non-dropping-particle":"","parse-names":false,"suffix":""},{"dropping-particle":"","family":"Silembo","given":"Oscar","non-dropping-particle":"","parse-names":false,"suffix":""}],"id":"ITEM-1","issue":"Phase 1","issued":{"date-parts":[["2007"]]},"title":"The groundwater resources of southern Province","type":"report","volume":"1"},"uris":["http://www.mendeley.com/documents/?uuid=8f5797f9-5a3f-3a42-8079-992c59b076e6"]}],"mendeley":{"formattedCitation":"(Bäumle et al. 2007)","plainTextFormattedCitation":"(Bäumle et al. 2007)","previouslyFormattedCitation":"(Bäumle et al. 2007)"},"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Bäumle et al. 2007)</w:t>
            </w:r>
            <w:r w:rsidRPr="005541D0">
              <w:rPr>
                <w:rFonts w:ascii="Times New Roman" w:eastAsia="Times New Roman" w:hAnsi="Times New Roman" w:cs="Times New Roman"/>
                <w:sz w:val="24"/>
                <w:szCs w:val="24"/>
                <w:lang w:eastAsia="en-IN"/>
              </w:rPr>
              <w:fldChar w:fldCharType="end"/>
            </w:r>
          </w:p>
        </w:tc>
      </w:tr>
      <w:tr w:rsidR="005541D0" w:rsidRPr="005541D0" w:rsidTr="00A765C2">
        <w:trPr>
          <w:trHeight w:val="300"/>
          <w:jc w:val="center"/>
        </w:trPr>
        <w:tc>
          <w:tcPr>
            <w:tcW w:w="3041"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Zimbabwe</w:t>
            </w:r>
          </w:p>
        </w:tc>
        <w:tc>
          <w:tcPr>
            <w:tcW w:w="1916" w:type="dxa"/>
            <w:vAlign w:val="center"/>
          </w:tcPr>
          <w:p w:rsidR="005541D0" w:rsidRPr="005541D0" w:rsidRDefault="005541D0" w:rsidP="005541D0">
            <w:pPr>
              <w:spacing w:after="0" w:line="360" w:lineRule="auto"/>
              <w:jc w:val="center"/>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t>&gt;1.5-3</w:t>
            </w:r>
          </w:p>
        </w:tc>
        <w:tc>
          <w:tcPr>
            <w:tcW w:w="4163" w:type="dxa"/>
            <w:shd w:val="clear" w:color="auto" w:fill="auto"/>
            <w:noWrap/>
            <w:vAlign w:val="center"/>
            <w:hideMark/>
          </w:tcPr>
          <w:p w:rsidR="005541D0" w:rsidRPr="005541D0" w:rsidRDefault="005541D0" w:rsidP="005541D0">
            <w:pPr>
              <w:spacing w:after="0" w:line="360" w:lineRule="auto"/>
              <w:rPr>
                <w:rFonts w:ascii="Times New Roman" w:eastAsia="Times New Roman" w:hAnsi="Times New Roman" w:cs="Times New Roman"/>
                <w:sz w:val="24"/>
                <w:szCs w:val="24"/>
                <w:lang w:eastAsia="en-IN"/>
              </w:rPr>
            </w:pPr>
            <w:r w:rsidRPr="005541D0">
              <w:rPr>
                <w:rFonts w:ascii="Times New Roman" w:eastAsia="Times New Roman" w:hAnsi="Times New Roman" w:cs="Times New Roman"/>
                <w:sz w:val="24"/>
                <w:szCs w:val="24"/>
                <w:lang w:eastAsia="en-IN"/>
              </w:rPr>
              <w:fldChar w:fldCharType="begin" w:fldLock="1"/>
            </w:r>
            <w:r w:rsidR="00D64DAD">
              <w:rPr>
                <w:rFonts w:ascii="Times New Roman" w:eastAsia="Times New Roman" w:hAnsi="Times New Roman" w:cs="Times New Roman"/>
                <w:sz w:val="24"/>
                <w:szCs w:val="24"/>
                <w:lang w:eastAsia="en-IN"/>
              </w:rPr>
              <w:instrText>ADDIN CSL_CITATION {"citationItems":[{"id":"ITEM-1","itemData":{"author":[{"dropping-particle":"","family":"Mamuse","given":"Antony","non-dropping-particle":"","parse-names":false,"suffix":""},{"dropping-particle":"","family":"Watkins","given":"Ron","non-dropping-particle":"","parse-names":false,"suffix":""}],"id":"ITEM-1","issued":{"date-parts":[["2016"]]},"publisher":"IWA Publishing","title":"High fluoride drinking water in Gokwe, northwest Zimbabwe","type":"article-journal"},"uris":["http://www.mendeley.com/documents/?uuid=6dcaa99d-1e60-3ba8-9512-c65fb5241bdd"]}],"mendeley":{"formattedCitation":"(Mamuse and Watkins 2016)","plainTextFormattedCitation":"(Mamuse and Watkins 2016)","previouslyFormattedCitation":"(Mamuse and Watkins 2016)"},"properties":{"noteIndex":0},"schema":"https://github.com/citation-style-language/schema/raw/master/csl-citation.json"}</w:instrText>
            </w:r>
            <w:r w:rsidRPr="005541D0">
              <w:rPr>
                <w:rFonts w:ascii="Times New Roman" w:eastAsia="Times New Roman" w:hAnsi="Times New Roman" w:cs="Times New Roman"/>
                <w:sz w:val="24"/>
                <w:szCs w:val="24"/>
                <w:lang w:eastAsia="en-IN"/>
              </w:rPr>
              <w:fldChar w:fldCharType="separate"/>
            </w:r>
            <w:r w:rsidRPr="005541D0">
              <w:rPr>
                <w:rFonts w:ascii="Times New Roman" w:eastAsia="Times New Roman" w:hAnsi="Times New Roman" w:cs="Times New Roman"/>
                <w:noProof/>
                <w:sz w:val="24"/>
                <w:szCs w:val="24"/>
                <w:lang w:eastAsia="en-IN"/>
              </w:rPr>
              <w:t>(Mamuse and Watkins 2016)</w:t>
            </w:r>
            <w:r w:rsidRPr="005541D0">
              <w:rPr>
                <w:rFonts w:ascii="Times New Roman" w:eastAsia="Times New Roman" w:hAnsi="Times New Roman" w:cs="Times New Roman"/>
                <w:sz w:val="24"/>
                <w:szCs w:val="24"/>
                <w:lang w:eastAsia="en-IN"/>
              </w:rPr>
              <w:fldChar w:fldCharType="end"/>
            </w:r>
          </w:p>
        </w:tc>
      </w:tr>
    </w:tbl>
    <w:p w:rsidR="005541D0" w:rsidRDefault="005541D0" w:rsidP="002C12A5">
      <w:pPr>
        <w:rPr>
          <w:rFonts w:ascii="Times New Roman" w:hAnsi="Times New Roman" w:cs="Times New Roman"/>
          <w:sz w:val="24"/>
          <w:szCs w:val="24"/>
        </w:rPr>
      </w:pPr>
    </w:p>
    <w:p w:rsidR="005541D0" w:rsidRDefault="005541D0" w:rsidP="002C12A5">
      <w:pPr>
        <w:rPr>
          <w:rFonts w:ascii="Times New Roman" w:hAnsi="Times New Roman" w:cs="Times New Roman"/>
          <w:b/>
          <w:sz w:val="24"/>
          <w:szCs w:val="24"/>
        </w:rPr>
      </w:pPr>
    </w:p>
    <w:p w:rsidR="005541D0" w:rsidRDefault="005541D0" w:rsidP="002C12A5">
      <w:pPr>
        <w:rPr>
          <w:rFonts w:ascii="Times New Roman" w:hAnsi="Times New Roman" w:cs="Times New Roman"/>
          <w:b/>
          <w:sz w:val="24"/>
          <w:szCs w:val="24"/>
        </w:rPr>
      </w:pPr>
    </w:p>
    <w:p w:rsidR="005541D0" w:rsidRDefault="005541D0" w:rsidP="002C12A5">
      <w:pPr>
        <w:rPr>
          <w:rFonts w:ascii="Times New Roman" w:hAnsi="Times New Roman" w:cs="Times New Roman"/>
          <w:b/>
          <w:sz w:val="24"/>
          <w:szCs w:val="24"/>
        </w:rPr>
      </w:pPr>
    </w:p>
    <w:p w:rsidR="005541D0" w:rsidRDefault="005541D0" w:rsidP="002C12A5">
      <w:pPr>
        <w:rPr>
          <w:rFonts w:ascii="Times New Roman" w:hAnsi="Times New Roman" w:cs="Times New Roman"/>
          <w:b/>
          <w:sz w:val="24"/>
          <w:szCs w:val="24"/>
        </w:rPr>
      </w:pPr>
    </w:p>
    <w:p w:rsidR="00806440" w:rsidRDefault="00806440" w:rsidP="002C12A5">
      <w:pPr>
        <w:rPr>
          <w:rFonts w:ascii="Times New Roman" w:hAnsi="Times New Roman" w:cs="Times New Roman"/>
          <w:b/>
          <w:sz w:val="24"/>
          <w:szCs w:val="24"/>
        </w:rPr>
      </w:pPr>
    </w:p>
    <w:p w:rsidR="00806440" w:rsidRDefault="00806440" w:rsidP="002C12A5">
      <w:pPr>
        <w:rPr>
          <w:rFonts w:ascii="Times New Roman" w:hAnsi="Times New Roman" w:cs="Times New Roman"/>
          <w:b/>
          <w:sz w:val="24"/>
          <w:szCs w:val="24"/>
        </w:rPr>
      </w:pPr>
    </w:p>
    <w:p w:rsidR="00806440" w:rsidRDefault="00806440" w:rsidP="002C12A5">
      <w:pPr>
        <w:rPr>
          <w:rFonts w:ascii="Times New Roman" w:hAnsi="Times New Roman" w:cs="Times New Roman"/>
          <w:b/>
          <w:sz w:val="24"/>
          <w:szCs w:val="24"/>
        </w:rPr>
      </w:pPr>
    </w:p>
    <w:p w:rsidR="00806440" w:rsidRDefault="00806440" w:rsidP="002C12A5">
      <w:pPr>
        <w:rPr>
          <w:rFonts w:ascii="Times New Roman" w:hAnsi="Times New Roman" w:cs="Times New Roman"/>
          <w:b/>
          <w:sz w:val="24"/>
          <w:szCs w:val="24"/>
        </w:rPr>
      </w:pPr>
    </w:p>
    <w:p w:rsidR="00806440" w:rsidRDefault="00806440" w:rsidP="002C12A5">
      <w:pPr>
        <w:rPr>
          <w:rFonts w:ascii="Times New Roman" w:hAnsi="Times New Roman" w:cs="Times New Roman"/>
          <w:b/>
          <w:sz w:val="24"/>
          <w:szCs w:val="24"/>
        </w:rPr>
      </w:pPr>
    </w:p>
    <w:p w:rsidR="002C12A5" w:rsidRPr="00F42D67" w:rsidRDefault="003F296E" w:rsidP="002C12A5">
      <w:pPr>
        <w:rPr>
          <w:rFonts w:ascii="Times New Roman" w:hAnsi="Times New Roman" w:cs="Times New Roman"/>
          <w:sz w:val="24"/>
          <w:szCs w:val="24"/>
        </w:rPr>
      </w:pPr>
      <w:r>
        <w:rPr>
          <w:rFonts w:ascii="Times New Roman" w:hAnsi="Times New Roman" w:cs="Times New Roman"/>
          <w:b/>
          <w:sz w:val="24"/>
          <w:szCs w:val="24"/>
        </w:rPr>
        <w:lastRenderedPageBreak/>
        <w:t>Table S3</w:t>
      </w:r>
      <w:r w:rsidR="005541D0" w:rsidRPr="005541D0">
        <w:rPr>
          <w:rFonts w:ascii="Times New Roman" w:hAnsi="Times New Roman" w:cs="Times New Roman"/>
          <w:b/>
          <w:sz w:val="24"/>
          <w:szCs w:val="24"/>
        </w:rPr>
        <w:t>:</w:t>
      </w:r>
      <w:r w:rsidR="005541D0">
        <w:rPr>
          <w:rFonts w:ascii="Times New Roman" w:hAnsi="Times New Roman" w:cs="Times New Roman"/>
          <w:sz w:val="24"/>
          <w:szCs w:val="24"/>
        </w:rPr>
        <w:t xml:space="preserve"> </w:t>
      </w:r>
      <w:r w:rsidR="00C07965" w:rsidRPr="00F42D67">
        <w:rPr>
          <w:rFonts w:ascii="Times New Roman" w:hAnsi="Times New Roman" w:cs="Times New Roman"/>
          <w:sz w:val="24"/>
          <w:szCs w:val="24"/>
        </w:rPr>
        <w:t>Distribution of fluoride in various region of India</w:t>
      </w:r>
    </w:p>
    <w:tbl>
      <w:tblPr>
        <w:tblStyle w:val="TableGrid"/>
        <w:tblW w:w="8926" w:type="dxa"/>
        <w:tblLayout w:type="fixed"/>
        <w:tblLook w:val="04A0" w:firstRow="1" w:lastRow="0" w:firstColumn="1" w:lastColumn="0" w:noHBand="0" w:noVBand="1"/>
      </w:tblPr>
      <w:tblGrid>
        <w:gridCol w:w="1080"/>
        <w:gridCol w:w="2161"/>
        <w:gridCol w:w="1231"/>
        <w:gridCol w:w="1238"/>
        <w:gridCol w:w="1428"/>
        <w:gridCol w:w="1788"/>
      </w:tblGrid>
      <w:tr w:rsidR="00DC5D95" w:rsidRPr="006B382C" w:rsidTr="003F3FE2">
        <w:trPr>
          <w:trHeight w:val="839"/>
        </w:trPr>
        <w:tc>
          <w:tcPr>
            <w:tcW w:w="1080" w:type="dxa"/>
          </w:tcPr>
          <w:p w:rsidR="00DC5D95" w:rsidRPr="006B382C" w:rsidRDefault="00DC5D95" w:rsidP="007A3DEC">
            <w:pPr>
              <w:jc w:val="center"/>
              <w:rPr>
                <w:rFonts w:ascii="Times New Roman" w:hAnsi="Times New Roman" w:cs="Times New Roman"/>
                <w:b/>
                <w:sz w:val="24"/>
                <w:szCs w:val="24"/>
              </w:rPr>
            </w:pPr>
            <w:r w:rsidRPr="006B382C">
              <w:rPr>
                <w:rFonts w:ascii="Times New Roman" w:hAnsi="Times New Roman" w:cs="Times New Roman"/>
                <w:b/>
                <w:sz w:val="24"/>
                <w:szCs w:val="24"/>
              </w:rPr>
              <w:t>State</w:t>
            </w:r>
          </w:p>
        </w:tc>
        <w:tc>
          <w:tcPr>
            <w:tcW w:w="2161" w:type="dxa"/>
          </w:tcPr>
          <w:p w:rsidR="00DC5D95" w:rsidRPr="006B382C" w:rsidRDefault="00DC5D95" w:rsidP="007A3DEC">
            <w:pPr>
              <w:jc w:val="center"/>
              <w:rPr>
                <w:rFonts w:ascii="Times New Roman" w:hAnsi="Times New Roman" w:cs="Times New Roman"/>
                <w:b/>
                <w:sz w:val="24"/>
                <w:szCs w:val="24"/>
              </w:rPr>
            </w:pPr>
            <w:r w:rsidRPr="006B382C">
              <w:rPr>
                <w:rFonts w:ascii="Times New Roman" w:hAnsi="Times New Roman" w:cs="Times New Roman"/>
                <w:b/>
                <w:sz w:val="24"/>
                <w:szCs w:val="24"/>
              </w:rPr>
              <w:t>Location</w:t>
            </w:r>
          </w:p>
        </w:tc>
        <w:tc>
          <w:tcPr>
            <w:tcW w:w="1231" w:type="dxa"/>
          </w:tcPr>
          <w:p w:rsidR="00DC5D95" w:rsidRDefault="00DC5D95" w:rsidP="007A3DEC">
            <w:pPr>
              <w:jc w:val="center"/>
              <w:rPr>
                <w:rFonts w:ascii="Times New Roman" w:hAnsi="Times New Roman" w:cs="Times New Roman"/>
                <w:b/>
                <w:sz w:val="24"/>
                <w:szCs w:val="24"/>
              </w:rPr>
            </w:pPr>
            <w:r w:rsidRPr="006B382C">
              <w:rPr>
                <w:rFonts w:ascii="Times New Roman" w:hAnsi="Times New Roman" w:cs="Times New Roman"/>
                <w:b/>
                <w:sz w:val="24"/>
                <w:szCs w:val="24"/>
              </w:rPr>
              <w:t>Fluoride Level</w:t>
            </w:r>
          </w:p>
          <w:p w:rsidR="00533F46" w:rsidRPr="006B382C" w:rsidRDefault="00662142" w:rsidP="007A3DEC">
            <w:pPr>
              <w:jc w:val="center"/>
              <w:rPr>
                <w:rFonts w:ascii="Times New Roman" w:hAnsi="Times New Roman" w:cs="Times New Roman"/>
                <w:b/>
                <w:sz w:val="24"/>
                <w:szCs w:val="24"/>
              </w:rPr>
            </w:pPr>
            <w:r>
              <w:rPr>
                <w:rFonts w:ascii="Times New Roman" w:hAnsi="Times New Roman" w:cs="Times New Roman"/>
                <w:b/>
                <w:sz w:val="24"/>
                <w:szCs w:val="24"/>
              </w:rPr>
              <w:t>(</w:t>
            </w:r>
            <w:r w:rsidR="00533F46">
              <w:rPr>
                <w:rFonts w:ascii="Times New Roman" w:hAnsi="Times New Roman" w:cs="Times New Roman"/>
                <w:b/>
                <w:sz w:val="24"/>
                <w:szCs w:val="24"/>
              </w:rPr>
              <w:t>mg</w:t>
            </w:r>
            <w:r w:rsidR="00806440">
              <w:rPr>
                <w:rFonts w:ascii="Times New Roman" w:hAnsi="Times New Roman" w:cs="Times New Roman"/>
                <w:b/>
                <w:sz w:val="24"/>
                <w:szCs w:val="24"/>
              </w:rPr>
              <w:t xml:space="preserve"> </w:t>
            </w:r>
            <w:r w:rsidR="00533F46">
              <w:rPr>
                <w:rFonts w:ascii="Times New Roman" w:hAnsi="Times New Roman" w:cs="Times New Roman"/>
                <w:b/>
                <w:sz w:val="24"/>
                <w:szCs w:val="24"/>
              </w:rPr>
              <w:t>L</w:t>
            </w:r>
            <w:r w:rsidR="00533F46" w:rsidRPr="00533F46">
              <w:rPr>
                <w:rFonts w:ascii="Times New Roman" w:hAnsi="Times New Roman" w:cs="Times New Roman"/>
                <w:b/>
                <w:sz w:val="24"/>
                <w:szCs w:val="24"/>
                <w:vertAlign w:val="superscript"/>
              </w:rPr>
              <w:t>-1</w:t>
            </w:r>
            <w:r w:rsidRPr="00662142">
              <w:rPr>
                <w:rFonts w:ascii="Times New Roman" w:hAnsi="Times New Roman" w:cs="Times New Roman"/>
                <w:b/>
                <w:sz w:val="24"/>
                <w:szCs w:val="24"/>
              </w:rPr>
              <w:t>)</w:t>
            </w:r>
          </w:p>
        </w:tc>
        <w:tc>
          <w:tcPr>
            <w:tcW w:w="1238" w:type="dxa"/>
          </w:tcPr>
          <w:p w:rsidR="00DC5D95" w:rsidRPr="006B382C" w:rsidRDefault="00DC5D95" w:rsidP="007A3DEC">
            <w:pPr>
              <w:jc w:val="center"/>
              <w:rPr>
                <w:rFonts w:ascii="Times New Roman" w:hAnsi="Times New Roman" w:cs="Times New Roman"/>
                <w:b/>
                <w:sz w:val="24"/>
                <w:szCs w:val="24"/>
              </w:rPr>
            </w:pPr>
            <w:r w:rsidRPr="006B382C">
              <w:rPr>
                <w:rFonts w:ascii="Times New Roman" w:hAnsi="Times New Roman" w:cs="Times New Roman"/>
                <w:b/>
                <w:sz w:val="24"/>
                <w:szCs w:val="24"/>
              </w:rPr>
              <w:t>Latitude</w:t>
            </w:r>
          </w:p>
        </w:tc>
        <w:tc>
          <w:tcPr>
            <w:tcW w:w="1428" w:type="dxa"/>
          </w:tcPr>
          <w:p w:rsidR="00DC5D95" w:rsidRPr="006B382C" w:rsidRDefault="00DC5D95" w:rsidP="007A3DEC">
            <w:pPr>
              <w:jc w:val="center"/>
              <w:rPr>
                <w:rFonts w:ascii="Times New Roman" w:hAnsi="Times New Roman" w:cs="Times New Roman"/>
                <w:b/>
                <w:sz w:val="24"/>
                <w:szCs w:val="24"/>
              </w:rPr>
            </w:pPr>
            <w:r w:rsidRPr="006B382C">
              <w:rPr>
                <w:rFonts w:ascii="Times New Roman" w:hAnsi="Times New Roman" w:cs="Times New Roman"/>
                <w:b/>
                <w:sz w:val="24"/>
                <w:szCs w:val="24"/>
              </w:rPr>
              <w:t>Longitude</w:t>
            </w:r>
          </w:p>
        </w:tc>
        <w:tc>
          <w:tcPr>
            <w:tcW w:w="1788" w:type="dxa"/>
          </w:tcPr>
          <w:p w:rsidR="00DC5D95" w:rsidRPr="006B382C" w:rsidRDefault="00DC5D95" w:rsidP="007A3DEC">
            <w:pPr>
              <w:jc w:val="center"/>
              <w:rPr>
                <w:rFonts w:ascii="Times New Roman" w:hAnsi="Times New Roman" w:cs="Times New Roman"/>
                <w:b/>
                <w:sz w:val="24"/>
                <w:szCs w:val="24"/>
              </w:rPr>
            </w:pPr>
            <w:r w:rsidRPr="006B382C">
              <w:rPr>
                <w:rFonts w:ascii="Times New Roman" w:hAnsi="Times New Roman" w:cs="Times New Roman"/>
                <w:b/>
                <w:sz w:val="24"/>
                <w:szCs w:val="24"/>
              </w:rPr>
              <w:t>Reference</w:t>
            </w:r>
          </w:p>
        </w:tc>
      </w:tr>
      <w:tr w:rsidR="00DC5D95" w:rsidRPr="00F42D67" w:rsidTr="003F3FE2">
        <w:trPr>
          <w:trHeight w:val="425"/>
        </w:trPr>
        <w:tc>
          <w:tcPr>
            <w:tcW w:w="1080" w:type="dxa"/>
            <w:vMerge w:val="restart"/>
            <w:textDirection w:val="btLr"/>
            <w:vAlign w:val="center"/>
          </w:tcPr>
          <w:p w:rsidR="00DC5D95" w:rsidRPr="00F42D67" w:rsidRDefault="00DC5D95" w:rsidP="007A3DEC">
            <w:pPr>
              <w:ind w:right="113"/>
              <w:jc w:val="center"/>
              <w:rPr>
                <w:rFonts w:ascii="Times New Roman" w:hAnsi="Times New Roman" w:cs="Times New Roman"/>
                <w:sz w:val="24"/>
                <w:szCs w:val="24"/>
              </w:rPr>
            </w:pPr>
            <w:r w:rsidRPr="00F42D67">
              <w:rPr>
                <w:rFonts w:ascii="Times New Roman" w:hAnsi="Times New Roman" w:cs="Times New Roman"/>
                <w:sz w:val="24"/>
                <w:szCs w:val="24"/>
              </w:rPr>
              <w:t>Andhra Pradesh</w:t>
            </w:r>
          </w:p>
        </w:tc>
        <w:tc>
          <w:tcPr>
            <w:tcW w:w="2161" w:type="dxa"/>
            <w:vAlign w:val="center"/>
          </w:tcPr>
          <w:p w:rsidR="00DC5D95" w:rsidRPr="00F42D67" w:rsidRDefault="00DC5D95" w:rsidP="007A3DEC">
            <w:pPr>
              <w:rPr>
                <w:rFonts w:ascii="Times New Roman" w:hAnsi="Times New Roman" w:cs="Times New Roman"/>
                <w:sz w:val="24"/>
                <w:szCs w:val="24"/>
              </w:rPr>
            </w:pPr>
            <w:r w:rsidRPr="00F42D67">
              <w:rPr>
                <w:rFonts w:ascii="Times New Roman" w:hAnsi="Times New Roman" w:cs="Times New Roman"/>
                <w:sz w:val="24"/>
                <w:szCs w:val="24"/>
              </w:rPr>
              <w:t xml:space="preserve">Lower </w:t>
            </w:r>
            <w:proofErr w:type="spellStart"/>
            <w:r w:rsidRPr="00F42D67">
              <w:rPr>
                <w:rFonts w:ascii="Times New Roman" w:hAnsi="Times New Roman" w:cs="Times New Roman"/>
                <w:sz w:val="24"/>
                <w:szCs w:val="24"/>
              </w:rPr>
              <w:t>Vamsdhara</w:t>
            </w:r>
            <w:proofErr w:type="spellEnd"/>
            <w:r w:rsidRPr="00F42D67">
              <w:rPr>
                <w:rFonts w:ascii="Times New Roman" w:hAnsi="Times New Roman" w:cs="Times New Roman"/>
                <w:sz w:val="24"/>
                <w:szCs w:val="24"/>
              </w:rPr>
              <w:t xml:space="preserve"> River Basin</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8.50612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3.97287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ports on the occurrence of fluoride in natural water resources and the associated health hazards due to human consumption have been made from many parts of India during the last decade. With the objective of organizing a systematic scientific programme to understand the behaviour of fluoride in natural water resources in relation to the local hydrogeological and climatic conditions and agricultural use, a typical area constituting the lower Vamsadhara River basin was chosen for a detailed study. High fluoride concentrations in the groundwater reaching a maximum of 3.4 mg l\" 1 were observed to be associated with weathered formations of pyroxene amphibolites and pegmatites. The groundwater in the clayey soils contained much less fluoride as compared to the sandy soils. The complex depositional pattern of these sandy and clayey soils plays an important role in the uneven spatial distribution of fluoride in the groundwater. The contribution of fluoride from geological formations is far greater than that from agriculture: the maximum yield of fluoride by superphosphate fertilizer to irrigation water is observed to be 0.34 mg l\" 1 . The fluoride concentration is expected to be increased in the future as the groundwater is subsaturated with respect to fluorite. An inverse relationship between F and Ca and positive relationships of F with Na, HC0 3 , P0 4 and electrical conductivity were observed. Best relationships were obtained in the fluoride range of 1.0-3.4 mg T 1 . Présence et comportement des fluorures dans les eaux souterraines du bas bassin du Vamsadhara (Inde) Résumé Des rapports concernant la présence de fluorures dans les eaux naturelles et les risques pour la santé associés à sa consommation dans de nombreuses régions de l'Inde ont été établis au cours de la dernière décennie. Afin de comprendre le comportement des fluorures dans les eaux naturelles en fonction des caractéristiques hydrogéologiques et climatiques locales, un programme de recherche scientifique systématique a été entrepris sur le bas bassin du Vamsadhara. De très importantes concentrations en fluorures des eaux souterraines, atteignant un maximum de 3.4 mg T 1 , ont été observées dans des formations d'amphibolites à pyroxenes et de pegmatites altérées. Les eaux des sols argileux contiennent beaucoup moins de fluorures que les eaux des sols sableux. Les structures de déposition complexes de ces sols argileux et sableux jouent un grand rôle dans la distribution spatiale irrégulière …","author":[{"dropping-particle":"","family":"Rao","given":"N Srinivasa","non-dropping-particle":"","parse-names":false,"suffix":""}],"container-title":"Hydrological Sciences Journal","id":"ITEM-1","issue":"6","issued":{"date-parts":[["1997"]]},"page":"877-892","title":"The occurrence and behaviour of fluoride in the groundwater of the Lower Vamsadhara River basin, India","type":"article-journal","volume":"42"},"uris":["http://www.mendeley.com/documents/?uuid=ca3ca9de-8862-3529-ac51-6c684bef1f00"]}],"mendeley":{"formattedCitation":"(Rao 1997)","plainTextFormattedCitation":"(Rao 1997)","previouslyFormattedCitation":"(Rao 199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o 199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proofErr w:type="spellStart"/>
            <w:r w:rsidRPr="00F42D67">
              <w:rPr>
                <w:rFonts w:ascii="Times New Roman" w:hAnsi="Times New Roman" w:cs="Times New Roman"/>
                <w:sz w:val="24"/>
                <w:szCs w:val="24"/>
              </w:rPr>
              <w:t>Anantapur</w:t>
            </w:r>
            <w:proofErr w:type="spellEnd"/>
            <w:r w:rsidRPr="00F42D67">
              <w:rPr>
                <w:rFonts w:ascii="Times New Roman" w:hAnsi="Times New Roman" w:cs="Times New Roman"/>
                <w:sz w:val="24"/>
                <w:szCs w:val="24"/>
              </w:rPr>
              <w:t xml:space="preserve"> District</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4.64180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49526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3-0873-3","ISSN":"0943-0105","author":[{"dropping-particle":"","family":"Rao","given":"N. Subba","non-dropping-particle":"","parse-names":false,"suffix":""},{"dropping-particle":"","family":"Devadas","given":"D. John","non-dropping-particle":"","parse-names":false,"suffix":""}],"container-title":"Environmental Geology","id":"ITEM-1","issue":"2","issued":{"date-parts":[["2003","12","1"]]},"page":"243-251","publisher":"Springer-Verlag","title":"Fluoride incidence in groundwater in an area of Peninsular India","type":"article-journal","volume":"45"},"uris":["http://www.mendeley.com/documents/?uuid=4554f826-2ac1-39c1-9591-5d10dc8e4e39"]}],"mendeley":{"formattedCitation":"(Rao and Devadas 2003)","plainTextFormattedCitation":"(Rao and Devadas 2003)","previouslyFormattedCitation":"(Rao and Devadas 200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o and Devadas 200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proofErr w:type="spellStart"/>
            <w:r w:rsidRPr="00F42D67">
              <w:rPr>
                <w:rFonts w:ascii="Times New Roman" w:hAnsi="Times New Roman" w:cs="Times New Roman"/>
                <w:sz w:val="24"/>
                <w:szCs w:val="24"/>
              </w:rPr>
              <w:t>Sarada</w:t>
            </w:r>
            <w:proofErr w:type="spellEnd"/>
            <w:r w:rsidRPr="00F42D67">
              <w:rPr>
                <w:rFonts w:ascii="Times New Roman" w:hAnsi="Times New Roman" w:cs="Times New Roman"/>
                <w:sz w:val="24"/>
                <w:szCs w:val="24"/>
              </w:rPr>
              <w:t xml:space="preserve"> River basin</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7.77541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2.93741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6-0577-6","ISSN":"09430105","abstract":"Abstract&amp;nbsp;&amp;nbsp;Systematic hydrogeochemical survey has been carried out for understanding the sources of dissolved ions in the groundwaters of the area occupied by Sarada river basin, Visakhapatnam district, Andhra Pradesh, India. Khondalites, charnockites and granite gneisses and calc-granulites of Precambrians and alluvial deposits of Quaternaries underlie the study area. Groundwaters are both fresh and brackish; the latter waters being a dominant. Most groundwaters are characterized by Na+:HCO3− facies due to chemical weathering of the rocks. Enrichment of Na+, K+, Cl−, SO42−, NO3− and F− in some groundwater samples is caused by seawater intrusion, locally accompanied by ion-exchange, and anthropogenic activities, resulting in an increase of brackish in the groundwaters. Based on the results of this hydrogeochemical study, suitable management measures are recommended to solve the water quality problems.","author":[{"dropping-particle":"","family":"Devadas","given":"D John","non-dropping-particle":"","parse-names":false,"suffix":""},{"dropping-particle":"","family":"Rao","given":"N. Subba","non-dropping-particle":"","parse-names":false,"suffix":""},{"dropping-particle":"","family":"Rao","given":"B. Thirupathi","non-dropping-particle":"","parse-names":false,"suffix":""},{"dropping-particle":"","family":"Rao","given":"K. V. Srinivasa","non-dropping-particle":"","parse-names":false,"suffix":""},{"dropping-particle":"","family":"Subrahmanyam","given":"A.","non-dropping-particle":"","parse-names":false,"suffix":""}],"container-title":"Environmental Geology","id":"ITEM-1","issue":"7","issued":{"date-parts":[["2007","6","11"]]},"page":"1331-1342","publisher":"Springer-Verlag","title":"Hydrogeochemistry of the Sarada river basin, Visakhapatnam district, Andhra Pradesh, India","type":"article-journal","volume":"52"},"uris":["http://www.mendeley.com/documents/?uuid=b3061646-5b7f-31c9-8d07-6018d4d9ea5b"]}],"mendeley":{"formattedCitation":"(Devadas et al. 2007)","plainTextFormattedCitation":"(Devadas et al. 2007)","previouslyFormattedCitation":"(Devadas et al. 200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evadas et al. 200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proofErr w:type="spellStart"/>
            <w:r w:rsidRPr="00F42D67">
              <w:rPr>
                <w:rFonts w:ascii="Times New Roman" w:hAnsi="Times New Roman" w:cs="Times New Roman"/>
                <w:sz w:val="24"/>
                <w:szCs w:val="24"/>
              </w:rPr>
              <w:t>Varaha</w:t>
            </w:r>
            <w:proofErr w:type="spellEnd"/>
            <w:r w:rsidRPr="00F42D67">
              <w:rPr>
                <w:rFonts w:ascii="Times New Roman" w:hAnsi="Times New Roman" w:cs="Times New Roman"/>
                <w:sz w:val="24"/>
                <w:szCs w:val="24"/>
              </w:rPr>
              <w:t xml:space="preserve"> River Basin</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7.55399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2.72249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08-0295-5","ISSN":"0167-6369","author":[{"dropping-particle":"","family":"Rao","given":"N. Subba","non-dropping-particle":"","parse-names":false,"suffix":""}],"container-title":"Environmental Monitoring and Assessment","id":"ITEM-1","issue":"1-4","issued":{"date-parts":[["2009","5","29"]]},"page":"47-60","publisher":"Springer Netherlands","title":"Fluoride in groundwater, Varaha River Basin, Visakhapatnam District, Andhra Pradesh, India","type":"article-journal","volume":"152"},"uris":["http://www.mendeley.com/documents/?uuid=62026f19-6f92-3578-ba4c-4d04d4690203"]}],"mendeley":{"formattedCitation":"(Rao 2009)","plainTextFormattedCitation":"(Rao 2009)","previouslyFormattedCitation":"(Rao 2009)"},"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o 200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proofErr w:type="spellStart"/>
            <w:r w:rsidRPr="00F42D67">
              <w:rPr>
                <w:rFonts w:ascii="Times New Roman" w:hAnsi="Times New Roman" w:cs="Times New Roman"/>
                <w:sz w:val="24"/>
                <w:szCs w:val="24"/>
              </w:rPr>
              <w:t>Talupul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4.24304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25382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594-017-0555-5","ISSN":"0016-7622","author":[{"dropping-particle":"","family":"Nagaraju","given":"A.","non-dropping-particle":"","parse-names":false,"suffix":""},{"dropping-particle":"","family":"Thejaswi","given":"A.","non-dropping-particle":"","parse-names":false,"suffix":""},{"dropping-particle":"","family":"Aitkenhead-Peterson","given":"J. A.","non-dropping-particle":"","parse-names":false,"suffix":""}],"container-title":"Journal of the Geological Society of India","id":"ITEM-1","issue":"1","issued":{"date-parts":[["2017","1","25"]]},"page":"27-32","publisher":"Geological Society of India","title":"Fluoride and heavy metal accumulation by vegetation in the fluoride affected area of Talupula, Anantapur district, Andhra Pradesh","type":"article-journal","volume":"89"},"uris":["http://www.mendeley.com/documents/?uuid=e263225a-0961-33ea-9bd6-dbe126d41f62"]}],"mendeley":{"formattedCitation":"(Nagaraju et al. 2017)","plainTextFormattedCitation":"(Nagaraju et al. 2017)","previouslyFormattedCitation":"(Nagaraju et al. 201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Nagaraju et al. 201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proofErr w:type="spellStart"/>
            <w:r w:rsidRPr="00F42D67">
              <w:rPr>
                <w:rFonts w:ascii="Times New Roman" w:hAnsi="Times New Roman" w:cs="Times New Roman"/>
                <w:sz w:val="24"/>
                <w:szCs w:val="24"/>
              </w:rPr>
              <w:t>Gummanampadu</w:t>
            </w:r>
            <w:proofErr w:type="spellEnd"/>
            <w:r w:rsidRPr="00F42D67">
              <w:rPr>
                <w:rFonts w:ascii="Times New Roman" w:hAnsi="Times New Roman" w:cs="Times New Roman"/>
                <w:sz w:val="24"/>
                <w:szCs w:val="24"/>
              </w:rPr>
              <w:t xml:space="preserve"> Sub-basin</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6.32989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65976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665-012-2142-9","ISBN":"1866-6280, 1866-6280","ISSN":"18666280","abstract":"The functional factors responsible for fluoride (F (super -) )-bearing groundwater used for drinking as well as for cooking in the area of Gummanampadu Sub-basin, Guntur District, Andhra Pradesh, India are discussed. The study area is a part of an Archean Gneissic Complex, consisting of banded-biotite-hornblende-gneisses, over which the Proterozoic Cumbhum quartzites, shales, phyllites, and dolomitic limestones occur. The chemistry of groundwater is dominated by carbonates (HCO (sub 3) (super -) and CO (sub 3) (super 2-) ) at a higher pH. This results in a higher total alkalinity over total hardness, causing an excess alkalinity. Sodium ion is dominated among the cations (Ca (super 2+) , Mg (super 2+) , and K (super +) ). The concentration of F (super -) (2.1-3.7 mg/L) is higher than that of desirable national limit (1.2 mg/L) prescribed for drinking purpose. A significant positive correlation exists between F (super -) and pH as well as that between F (super -) and HCO (sub 3) (super -) + CO (sub 3) (super 2-) . This indicates that the alkaline condition is the prime conducive factor for dissolving F (super -) -bearing minerals more effectively leading to a higher concentration of F (super -) in the groundwater. Furthermore, a positive chloro-alkaline index reflects the ion exchange, and an oversaturation with respect to CaCO (sub 3) indicates the evaporation. In addition, a negative relation between the well depth and F (super -) shows the effect of solubility and/or leaching of salts in different depth levels. These factors regulate the concentration of F (super -) in the groundwater. On the other hand, a positive correlation of F (super -) with SO (sub 4) (super 2-) as well as with K (super +) shows the human land use activities (namely, use of chemical fertilizers, disposal of domestic wastes, etc.), which add F (super -) to the groundwater. A significant number of the residents of the study area suffer from the health disorders related to fluorosis, which is a consequence of higher concentration of F (super -) in the drinking water. Thus, this study emphasizes the need for supply of safe drinking water, nutritional diet, rainwater-harvesting structures, and public education to realize \"health for all\" motto of World Health Organization. Copyright 2012 Springer-Verlag Berlin Heidelberg","author":[{"dropping-particle":"","family":"Rao","given":"N. Subba","non-dropping-particle":"","parse-names":false,"suffix":""},{"dropping-particle":"","family":"Subrahmanyam","given":"A.","non-dropping-particle":"","parse-names":false,"suffix":""},{"dropping-particle":"","family":"Rao","given":"G. Babu","non-dropping-particle":"","parse-names":false,"suffix":""}],"container-title":"Environmental Earth Sciences","id":"ITEM-1","issue":"2","issued":{"date-parts":[["2013","9","7"]]},"page":"575-586","publisher":"Springer Berlin Heidelberg","title":"Fluoride-bearing groundwater in Gummanampadu Sub-basin, Guntur District, Andhra Pradesh, India","type":"article-journal","volume":"70"},"uris":["http://www.mendeley.com/documents/?uuid=f4afbc85-6491-32b6-a4ec-c56989db8d80"]}],"mendeley":{"formattedCitation":"(Rao et al. 2013)","plainTextFormattedCitation":"(Rao et al. 2013)","previouslyFormattedCitation":"(Rao et al. 201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o et al. 201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r w:rsidRPr="00F42D67">
              <w:rPr>
                <w:rFonts w:ascii="Times New Roman" w:hAnsi="Times New Roman" w:cs="Times New Roman"/>
                <w:sz w:val="24"/>
                <w:szCs w:val="24"/>
              </w:rPr>
              <w:t xml:space="preserve">Coastal region between </w:t>
            </w:r>
            <w:proofErr w:type="spellStart"/>
            <w:r w:rsidRPr="00F42D67">
              <w:rPr>
                <w:rFonts w:ascii="Times New Roman" w:hAnsi="Times New Roman" w:cs="Times New Roman"/>
                <w:sz w:val="24"/>
                <w:szCs w:val="24"/>
              </w:rPr>
              <w:t>Chirala</w:t>
            </w:r>
            <w:proofErr w:type="spellEnd"/>
            <w:r w:rsidRPr="00F42D67">
              <w:rPr>
                <w:rFonts w:ascii="Times New Roman" w:hAnsi="Times New Roman" w:cs="Times New Roman"/>
                <w:sz w:val="24"/>
                <w:szCs w:val="24"/>
              </w:rPr>
              <w:t xml:space="preserve"> and </w:t>
            </w:r>
            <w:proofErr w:type="spellStart"/>
            <w:r w:rsidRPr="00F42D67">
              <w:rPr>
                <w:rFonts w:ascii="Times New Roman" w:hAnsi="Times New Roman" w:cs="Times New Roman"/>
                <w:sz w:val="24"/>
                <w:szCs w:val="24"/>
              </w:rPr>
              <w:t>Ongole</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67399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0.222546</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201-015-0338-3","ISBN":"1320101402","ISSN":"2190-5487","abstract":"Fluoride (F−) content varies from 0.60 to 1.80 mg/L in the coastal region between Chirala and Ongole of Andhra Pradesh, India. It exceeds the threshold limit of 1.20 mg/L in 20 % of the total groundwater samples. The aim of the present study is to assess the controlling factors of F− content. The study area experiences a dry climate and is underlain by Charnockite Group of rocks over which the river and coastal alluvium occur. The results of the study identify the four factors that control the high F− content. First one is related to alkalinity, leading to active dissolution and leaching of F−-bearing minerals, which supports the positive correlation of F− with pH and HCO3 −. A longer water residence time in the clays is the second factor, which activates not only solubility and dissolution of F−-bearing minerals, but also anion exchange between F− and OH−. Third factor is a result of higher Na+ due to impact of saline water, ion exchange between Na+ and Ca2+, and precipitation of CaCO3. This reduces the Ca2+ content, causing dissolution of CaF2 to maintain the chemical equilibria, which is supported by positive correlation between Na2+ and F−. The influence of anthropogenic activities is the last factor, which acts as an additional source of F−. Thus, the shallow groundwater shows higher content of F− and the hydrogeochemical facies also support this hypothesis. The study suggests the remedial measures to reduce the F− content.","author":[{"dropping-particle":"","family":"Rao","given":"N. Subba","non-dropping-particle":"","parse-names":false,"suffix":""},{"dropping-particle":"","family":"Rao","given":"P. Surya","non-dropping-particle":"","parse-names":false,"suffix":""},{"dropping-particle":"","family":"Dinakar","given":"A.","non-dropping-particle":"","parse-names":false,"suffix":""},{"dropping-particle":"","family":"Rao","given":"P. V. Nageswara","non-dropping-particle":"","parse-names":false,"suffix":""},{"dropping-particle":"","family":"Marghade","given":"Deepali","non-dropping-particle":"","parse-names":false,"suffix":""}],"container-title":"Applied Water Science","id":"ITEM-1","issue":"3","issued":{"date-parts":[["2017","6","18"]]},"page":"1467-1478","publisher":"Springer Berlin Heidelberg","title":"Fluoride occurrence in the groundwater in a coastal region of Andhra Pradesh, India","type":"article-journal","volume":"7"},"uris":["http://www.mendeley.com/documents/?uuid=2f050555-cf7e-3618-a758-b433cb172f4d"]}],"mendeley":{"formattedCitation":"(Rao et al. 2017b)","plainTextFormattedCitation":"(Rao et al. 2017b)","previouslyFormattedCitation":"(Rao et al. 2017b)"},"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o et al. 2017b)</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proofErr w:type="spellStart"/>
            <w:r w:rsidRPr="00F42D67">
              <w:rPr>
                <w:rFonts w:ascii="Times New Roman" w:hAnsi="Times New Roman" w:cs="Times New Roman"/>
                <w:sz w:val="24"/>
                <w:szCs w:val="24"/>
              </w:rPr>
              <w:t>Ananta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4.34992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99698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12559-6_4","ISBN":"9783319125596","author":[{"dropping-particle":"","family":"Reddy","given":"B. Muralidhara","non-dropping-particle":"","parse-names":false,"suffix":""},{"dropping-particle":"","family":"Sunitha","given":"V.","non-dropping-particle":"","parse-names":false,"suffix":""},{"dropping-particle":"","family":"Reddy","given":"M. Ramakrishna","non-dropping-particle":"","parse-names":false,"suffix":""}],"container-title":"Management of Natural Resources in a Changing Environment","id":"ITEM-1","issued":{"date-parts":[["2015"]]},"page":"61-74","publisher":"Springer International Publishing","publisher-place":"Cham","title":"Geospatial analysis of fluoride contamination in groundwater of southeastern part of Anantapur district, Andhra Pradesh","type":"chapter"},"uris":["http://www.mendeley.com/documents/?uuid=93223061-3ccb-3477-bf90-57ce16f7847b"]}],"mendeley":{"formattedCitation":"(Reddy et al. 2015)","plainTextFormattedCitation":"(Reddy et al. 2015)","previouslyFormattedCitation":"(Reddy et al. 2015)"},"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eddy et al. 2015)</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r w:rsidRPr="00F42D67">
              <w:rPr>
                <w:rFonts w:ascii="Times New Roman" w:hAnsi="Times New Roman" w:cs="Times New Roman"/>
                <w:sz w:val="24"/>
                <w:szCs w:val="24"/>
              </w:rPr>
              <w:t>Chittoo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3.21736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09078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594-014-0154-7","ISSN":"0016-7622","author":[{"dropping-particle":"","family":"Rao","given":"P. N.","non-dropping-particle":"","parse-names":false,"suffix":""},{"dropping-particle":"","family":"Rao","given":"A. D.","non-dropping-particle":"","parse-names":false,"suffix":""},{"dropping-particle":"","family":"Bhargav","given":"J. S.","non-dropping-particle":"","parse-names":false,"suffix":""},{"dropping-particle":"","family":"Siva Sankar","given":"K.","non-dropping-particle":"","parse-names":false,"suffix":""},{"dropping-particle":"","family":"Sudarshan","given":"G.","non-dropping-particle":"","parse-names":false,"suffix":""}],"container-title":"Journal of the Geological Society of India","id":"ITEM-1","issue":"4","issued":{"date-parts":[["2014","10","24"]]},"page":"483-493","publisher":"Springer India","title":"Regional appraisal of the fluoride occurrence in groundwaters of Andhra Pradesh","type":"article-journal","volume":"84"},"uris":["http://www.mendeley.com/documents/?uuid=2c2815c9-6518-3298-afba-731ac20eb2fb"]}],"mendeley":{"formattedCitation":"(Rao et al. 2014)","plainTextFormattedCitation":"(Rao et al. 2014)","previouslyFormattedCitation":"(Rao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o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r w:rsidRPr="00F42D67">
              <w:rPr>
                <w:rFonts w:ascii="Times New Roman" w:hAnsi="Times New Roman" w:cs="Times New Roman"/>
                <w:sz w:val="24"/>
                <w:szCs w:val="24"/>
              </w:rPr>
              <w:t>Guntu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6.30176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0.43256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665-017-7093-8","ISSN":"1866-6280","author":[{"dropping-particle":"","family":"Rao","given":"N. Subba","non-dropping-particle":"","parse-names":false,"suffix":""},{"dropping-particle":"","family":"Marghade","given":"Deepali","non-dropping-particle":"","parse-names":false,"suffix":""},{"dropping-particle":"","family":"Dinakar","given":"A.","non-dropping-particle":"","parse-names":false,"suffix":""},{"dropping-particle":"","family":"Chandana","given":"I.","non-dropping-particle":"","parse-names":false,"suffix":""},{"dropping-particle":"","family":"Sunitha","given":"B.","non-dropping-particle":"","parse-names":false,"suffix":""},{"dropping-particle":"","family":"Ravindra","given":"B.","non-dropping-particle":"","parse-names":false,"suffix":""},{"dropping-particle":"","family":"Balaji","given":"T.","non-dropping-particle":"","parse-names":false,"suffix":""}],"container-title":"Environmental Earth Sciences","id":"ITEM-1","issue":"21","issued":{"date-parts":[["2017","11","1"]]},"page":"747","publisher":"Springer Berlin Heidelberg","title":"Geochemical characteristics and controlling factors of chemical composition of groundwater in a part of Guntur district, Andhra Pradesh, India","type":"article-journal","volume":"76"},"uris":["http://www.mendeley.com/documents/?uuid=7e7b73de-49f3-3119-b96e-09c2a24d8f09"]}],"mendeley":{"formattedCitation":"(Rao et al. 2017a)","plainTextFormattedCitation":"(Rao et al. 2017a)","previouslyFormattedCitation":"(Rao et al. 2017a)"},"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o et al. 2017a)</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r w:rsidRPr="00F42D67">
              <w:rPr>
                <w:rFonts w:ascii="Times New Roman" w:hAnsi="Times New Roman" w:cs="Times New Roman"/>
                <w:sz w:val="24"/>
                <w:szCs w:val="24"/>
              </w:rPr>
              <w:t>Hyderabad</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7.43123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43765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485/IJST/2010/V3I5/29751","ISSN":"0974 -5645","abstract":"This paper examines the quality of groundwater in a 40 sq km region comprising Osmania University and surrounding areas in the north eastern part of Hyderabad city in India. 171 groundwater samples from bore wells in the region have been analyzed for ionic concentrations of K + , Na + , Ca 2+ , Mg 2+ , F - , Cl - , SO 4   2- , HCO 3   -  and NO 3   2- . Parameters such as pH, total hardness (TH), total dissolved solids (TDS), sodium absorption ratio (SAR), permeability index (PI), residual carbonate (RC), electrical conductance (EC) and groundwater quality index (GWQI) have been evaluated, contoured and analyzed to determine the areas of contaminated groundwater. It is inferred from Wilcox plot and Piper trilinear diagram, the samples in the study area falls under C3S1 class and characterized by alkaline. It was found the groundwater in the entire region is too hard for drinking. Groundwater contamination in the study area is attributable to different sources; in the southern part of the study area, it is due to proximity to the river Musi that acts as a carrier of domestic and industrial effluents. In and around Nacharam and Mallapur, the effluents discharged from the several industries are responsible for polluting the groundwater in the region. Regions such as Jamai Osmania, Lallaguda and Lalapet are very densely populated and it is the domestic sewage in this area that is the primary cause of groundwater contamination.","author":[{"dropping-particle":"","family":"Udayalaxmi","given":"G.","non-dropping-particle":"","parse-names":false,"suffix":""},{"dropping-particle":"","family":"Himabindu","given":"D.","non-dropping-particle":"","parse-names":false,"suffix":""},{"dropping-particle":"","family":"Ramadass","given":"G.","non-dropping-particle":"","parse-names":false,"suffix":""}],"container-title":"Indian Journal of Science and Technology","id":"ITEM-1","issue":"5","issued":{"date-parts":[["2010","5","1"]]},"page":"546-553","title":"Geochemical Evaluation of Groundwater Quality in Selected Areas of Hyderabad, A.P., India","type":"article-journal","volume":"3"},"uris":["http://www.mendeley.com/documents/?uuid=28e124c1-6e85-34d2-8807-ec34e8609273"]}],"mendeley":{"formattedCitation":"(Udayalaxmi et al. 2010)","plainTextFormattedCitation":"(Udayalaxmi et al. 2010)","previouslyFormattedCitation":"(Udayalaxmi et al. 2010)"},"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Udayalaxmi et al. 2010)</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r w:rsidRPr="00F42D67">
              <w:rPr>
                <w:rFonts w:ascii="Times New Roman" w:hAnsi="Times New Roman" w:cs="Times New Roman"/>
                <w:sz w:val="24"/>
                <w:szCs w:val="24"/>
              </w:rPr>
              <w:t>Krishna</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6.63115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0.80856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2-0672-2","ISSN":"0943-0105","author":[{"dropping-particle":"","family":"Saxena","given":"V.K.","non-dropping-particle":"","parse-names":false,"suffix":""},{"dropping-particle":"","family":"Ahmed","given":"Shakeel","non-dropping-particle":"","parse-names":false,"suffix":""}],"container-title":"Environmental Geology","id":"ITEM-1","issue":"6","issued":{"date-parts":[["2003"]]},"page":"731-736","publisher":"Springer-Verlag","title":"Inferring the chemical parameters for the dissolution of fluoride in groundwater","type":"article-journal","volume":"43"},"uris":["http://www.mendeley.com/documents/?uuid=07f1738d-c38a-3111-94cb-aac2f5dedbfb"]}],"mendeley":{"formattedCitation":"(Saxena and Ahmed 2003)","plainTextFormattedCitation":"(Saxena and Ahmed 2003)","previouslyFormattedCitation":"(Saxena and Ahmed 200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axena and Ahmed 200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r w:rsidRPr="00F42D67">
              <w:rPr>
                <w:rFonts w:ascii="Times New Roman" w:hAnsi="Times New Roman" w:cs="Times New Roman"/>
                <w:sz w:val="24"/>
                <w:szCs w:val="24"/>
              </w:rPr>
              <w:t>Kurnool</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80737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02162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594-014-0154-7","ISSN":"0016-7622","author":[{"dropping-particle":"","family":"Rao","given":"P. N.","non-dropping-particle":"","parse-names":false,"suffix":""},{"dropping-particle":"","family":"Rao","given":"A. D.","non-dropping-particle":"","parse-names":false,"suffix":""},{"dropping-particle":"","family":"Bhargav","given":"J. S.","non-dropping-particle":"","parse-names":false,"suffix":""},{"dropping-particle":"","family":"Siva Sankar","given":"K.","non-dropping-particle":"","parse-names":false,"suffix":""},{"dropping-particle":"","family":"Sudarshan","given":"G.","non-dropping-particle":"","parse-names":false,"suffix":""}],"container-title":"Journal of the Geological Society of India","id":"ITEM-1","issue":"4","issued":{"date-parts":[["2014","10","24"]]},"page":"483-493","publisher":"Springer India","title":"Regional appraisal of the fluoride occurrence in groundwaters of Andhra Pradesh","type":"article-journal","volume":"84"},"uris":["http://www.mendeley.com/documents/?uuid=2c2815c9-6518-3298-afba-731ac20eb2fb"]}],"mendeley":{"formattedCitation":"(Rao et al. 2014)","plainTextFormattedCitation":"(Rao et al. 2014)","previouslyFormattedCitation":"(Rao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o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r w:rsidRPr="00F42D67">
              <w:rPr>
                <w:rFonts w:ascii="Times New Roman" w:hAnsi="Times New Roman" w:cs="Times New Roman"/>
                <w:sz w:val="24"/>
                <w:szCs w:val="24"/>
              </w:rPr>
              <w:t>Mahbubnaga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6.75312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006141</w:t>
            </w:r>
          </w:p>
        </w:tc>
        <w:tc>
          <w:tcPr>
            <w:tcW w:w="1788" w:type="dxa"/>
            <w:vAlign w:val="center"/>
          </w:tcPr>
          <w:p w:rsidR="00DC5D95" w:rsidRPr="00F42D67" w:rsidRDefault="00DC5D95" w:rsidP="005541D0">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665-016-6362-2","ISSN":"1866-6280","author":[{"dropping-particle":"","family":"Adimalla","given":"N.","non-dropping-particle":"","parse-names":false,"suffix":""},{"dropping-particle":"","family":"Venkatayogi","given":"S.","non-dropping-particle":"","parse-names":false,"suffix":""}],"container-title":"Environmental Earth Sciences","id":"ITEM-1","issue":"1","issued":{"date-parts":[["2017","1","31"]]},"page":"45","publisher":"Springer Berlin Heidelberg","title":"Mechanism of fluoride enrichment in groundwater of hard rock aquifers in Medak, Telangana State, South India","type":"article-journal","volume":"76"},"uris":["http://www.mendeley.com/documents/?uuid=ee4e0bd2-adf4-35dd-8e59-ed62f30141c0"]},{"id":"ITEM-2","itemData":{"author":[{"dropping-particle":"","family":"CGWB, Central Ground Water Board, Ministry of Water Resources","given":"Govt. of India","non-dropping-particle":"","parse-names":false,"suffix":""}],"id":"ITEM-2","issued":{"date-parts":[["2013"]]},"title":"Ground Water Brochure","type":"report"},"uris":["http://www.mendeley.com/documents/?uuid=aef66aa8-ea9e-45e6-96cd-e64e83ecccca"]}],"mendeley":{"formattedCitation":"(CGWB, Central Ground Water Board, Ministry of Water Resources 2013; Adimalla and Venkatayogi 2017)","manualFormatting":"(Adimalla and Venkatayogi, 2017; CGWB, 2013)","plainTextFormattedCitation":"(CGWB, Central Ground Water Board, Ministry of Water Resources 2013; Adimalla and Venkatayogi 2017)","previouslyFormattedCitation":"(CGWB, Central Ground Water Board, Ministry of Water Resources 2013; Adimalla and Venkatayogi 201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Adimal</w:t>
            </w:r>
            <w:r>
              <w:rPr>
                <w:rFonts w:ascii="Times New Roman" w:hAnsi="Times New Roman" w:cs="Times New Roman"/>
                <w:noProof/>
                <w:sz w:val="24"/>
                <w:szCs w:val="24"/>
              </w:rPr>
              <w:t>la and Venkatayogi, 2017; CGWB</w:t>
            </w:r>
            <w:r w:rsidRPr="005541D0">
              <w:rPr>
                <w:rFonts w:ascii="Times New Roman" w:hAnsi="Times New Roman" w:cs="Times New Roman"/>
                <w:noProof/>
                <w:sz w:val="24"/>
                <w:szCs w:val="24"/>
              </w:rPr>
              <w:t>, 201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proofErr w:type="spellStart"/>
            <w:r w:rsidRPr="00F42D67">
              <w:rPr>
                <w:rFonts w:ascii="Times New Roman" w:hAnsi="Times New Roman" w:cs="Times New Roman"/>
                <w:sz w:val="24"/>
                <w:szCs w:val="24"/>
              </w:rPr>
              <w:t>Prakasam</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61026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40562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IB.2018.02.084","ISSN":"2352-3409","abstract":"Excess fluoride in drinking water has been one of the leading problem faced by the arid and semi-arid regions of the world. Significantly in India the people suffer from fluorosis comparing to other toxic elements like Arsenic etc., in drinking water. Approximately, in India the excessive fluoride in groundwater is noticed in 177 districts covering 21 states, affecting 66 million people, including 6 million children and Moreover, the latest estimation gives nearly 200 million people, from among 25 nations the world over, are affected by the deadly disease of fluorosis [1–14]. The fluoride of the groundwater varies from 0.4 to 5.8 mg/L with a mean of 1.98 mg/L (Table 1 &amp; 2), which indicates that the concentration of fluoride is not uniform in the study area. In general intake of small quantities of fluoride in the permissible limit of 0.5 to 1 mg/L is known to be beneficial for human health in production and maintenance of proper health. However, in India safe limit of fluoride in potable water is considered to be between 0.6 to 1.2 mg/L, less than 0.6 mg/L can cause dental caries, while higher than 1.2 mg/L leads to fluorosis [1–16].","author":[{"dropping-particle":"","family":"Sudarshan","given":"Venkatayogi","non-dropping-particle":"","parse-names":false,"suffix":""},{"dropping-particle":"","family":"Narsimha","given":"Adimalla","non-dropping-particle":"","parse-names":false,"suffix":""},{"dropping-particle":"","family":"Das","given":"S.V.G.","non-dropping-particle":"","parse-names":false,"suffix":""}],"container-title":"Data in Brief","id":"ITEM-1","issued":{"date-parts":[["2018","6","1"]]},"page":"87-95","publisher":"Elsevier","title":"Geochemical behavior of fluoride-rich groundwater in Markapur, Andhra Pradesh, South India","type":"article-journal","volume":"18"},"uris":["http://www.mendeley.com/documents/?uuid=0e58c20b-cc4b-33cb-8964-d7a81de8e97c"]}],"mendeley":{"formattedCitation":"(Sudarshan et al. 2018)","plainTextFormattedCitation":"(Sudarshan et al. 2018)","previouslyFormattedCitation":"(Sudarshan et al.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udarshan et al.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r w:rsidRPr="00F42D67">
              <w:rPr>
                <w:rFonts w:ascii="Times New Roman" w:hAnsi="Times New Roman" w:cs="Times New Roman"/>
                <w:sz w:val="24"/>
                <w:szCs w:val="24"/>
              </w:rPr>
              <w:t>Nalgonda</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7.04378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25820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517-017-2863-x","ISBN":"1251701728","ISSN":"18667538","abstract":"© 2017, Saudi Society for Geosciences. In order to assess the impact of fluoride-rich groundwater of Shasilair Vagu watershed on groundwater regime, more than hundred groundwater samples for pre- and post-monsoon seasons were collected from bore wells/dug wells and analyzed for major ions. Water quality analysis of major ion chemistry shows elevated concentration of fluoride in groundwater samples. The fluoride concentration ranges from 1.4 to 5.9 mg/l and 1.5 to 5.8 mg/l in pre- and post-monsoons, respectively. The result clearly shows that the seasonal variation of fluoride in groundwater is due to recharge of rain water during monsoon. The water quality data was analyzed by hydrochemical facies (Piper diagram), Gibbs plot, and various plots. Plots of Na versus Cl, Ca versus SO 4 , and (Na+Cl)-(SO 4 +HCO 3 ) versus (Na+K-Cl) shows positive and negative values, indicating that their source of high concentration are aquifer, evapotranpiration, and other anthropogenic sources. Saturation index of halite and gypsum shows that all groundwater samples were undersaturated and suggests that carbonate minerals influence the concentration. Using multivariate statistical techniques, viz., principal component (factor analysis and cluster analysis), the analysis brought out impact of intensity of excess use of fertilizers and excess withdrawal of groundwater regime. Multivariate statistical techniques are potential tools and provide greater precision for identifying contaminant parameter linkages.","author":[{"dropping-particle":"","family":"Kumar","given":"M. Sudheer","non-dropping-particle":"","parse-names":false,"suffix":""},{"dropping-particle":"","family":"Dhakate","given":"Ratnakar","non-dropping-particle":"","parse-names":false,"suffix":""},{"dropping-particle":"","family":"Yadagiri","given":"G.","non-dropping-particle":"","parse-names":false,"suffix":""},{"dropping-particle":"","family":"Reddy","given":"K. Srinivasa","non-dropping-particle":"","parse-names":false,"suffix":""}],"container-title":"Arabian Journal of Geosciences","id":"ITEM-1","issue":"4","issued":{"date-parts":[["2017","2","15"]]},"page":"83","publisher":"Springer Berlin Heidelberg","title":"Principal component and multivariate statistical approach for evaluation of hydrochemical characterization of fluoride-rich groundwater of Shaslar Vagu watershed, Nalgonda District, India","type":"article-journal","volume":"10"},"uris":["http://www.mendeley.com/documents/?uuid=87717b31-d3f4-3660-803d-097e8a339d6e"]}],"mendeley":{"formattedCitation":"(Kumar et al. 2017)","plainTextFormattedCitation":"(Kumar et al. 2017)","previouslyFormattedCitation":"(Kumar et al. 201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Kumar et al. 201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Assam</w:t>
            </w:r>
          </w:p>
        </w:tc>
        <w:tc>
          <w:tcPr>
            <w:tcW w:w="2161" w:type="dxa"/>
            <w:vAlign w:val="center"/>
          </w:tcPr>
          <w:p w:rsidR="00DC5D95" w:rsidRPr="00F42D67" w:rsidRDefault="00DC5D95" w:rsidP="007A3DEC">
            <w:pPr>
              <w:rPr>
                <w:rFonts w:ascii="Times New Roman" w:hAnsi="Times New Roman" w:cs="Times New Roman"/>
                <w:sz w:val="24"/>
                <w:szCs w:val="24"/>
              </w:rPr>
            </w:pPr>
            <w:r w:rsidRPr="00F42D67">
              <w:rPr>
                <w:rFonts w:ascii="Times New Roman" w:hAnsi="Times New Roman" w:cs="Times New Roman"/>
                <w:sz w:val="24"/>
                <w:szCs w:val="24"/>
              </w:rPr>
              <w:t>Guwahati</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14168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91.69528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B","non-dropping-particle":"","parse-names":false,"suffix":""},{"dropping-particle":"","family":"Talukdar","given":"J","non-dropping-particle":"","parse-names":false,"suffix":""},{"dropping-particle":"","family":"Sarma","given":"S","non-dropping-particle":"","parse-names":false,"suffix":""},{"dropping-particle":"","family":"Gohain","given":"B","non-dropping-particle":"","parse-names":false,"suffix":""},{"dropping-particle":"","family":"Science","given":"RK Dutta","non-dropping-particle":"","parse-names":false,"suffix":""}],"container-title":"Current Science","id":"ITEM-1","issue":"5","issued":{"date-parts":[["2003"]]},"page":"656-661","title":"Fluoride and other inorganic constituents in groundwater of Guwahati, Assam, India","type":"article-journal","volume":"85"},"uris":["http://www.mendeley.com/documents/?uuid=16ae5c03-d1de-3d50-a76c-170b2cc36029"]}],"mendeley":{"formattedCitation":"(Das et al. 2003)","plainTextFormattedCitation":"(Das et al. 2003)","previouslyFormattedCitation":"(Das et al. 200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as et al. 200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proofErr w:type="spellStart"/>
            <w:r w:rsidRPr="00F42D67">
              <w:rPr>
                <w:rFonts w:ascii="Times New Roman" w:hAnsi="Times New Roman" w:cs="Times New Roman"/>
                <w:sz w:val="24"/>
                <w:szCs w:val="24"/>
              </w:rPr>
              <w:t>Kamrup</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08862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91.39333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546/ijcmas.2017.605.113","author":[{"dropping-particle":"","family":"Lakshmi","given":"D Vijaya","non-dropping-particle":"","parse-names":false,"suffix":""},{"dropping-particle":"","family":"Rao","given":"K Jeevan","non-dropping-particle":"","parse-names":false,"suffix":""},{"dropping-particle":"","family":"Ramprakash","given":"T","non-dropping-particle":"","parse-names":false,"suffix":""},{"dropping-particle":"","family":"Pratap","given":"A","non-dropping-particle":"","parse-names":false,"suffix":""},{"dropping-particle":"","family":"Reddy","given":"Kumar","non-dropping-particle":"","parse-names":false,"suffix":""},{"dropping-particle":"","family":"Kendra","given":"Krishi Vigyan","non-dropping-particle":"","parse-names":false,"suffix":""},{"dropping-particle":"","family":"Rudrur","given":"Nizamabad","non-dropping-particle":"","parse-names":false,"suffix":""}],"container-title":"Int.J.Curr.Microbiol.App.Sci","id":"ITEM-1","issue":"5","issued":{"date-parts":[["2017"]]},"page":"1042-1050","title":"Geochemistry of Ground Water with Special Emphasis on Fluoride and its Seasonal Variations in Parts of Nalgonda District, Telangana State, India","type":"article-journal","volume":"6"},"uris":["http://www.mendeley.com/documents/?uuid=f6016ada-bc07-3f33-84bd-6c2e44d5214e"]}],"mendeley":{"formattedCitation":"(Lakshmi et al. 2017)","plainTextFormattedCitation":"(Lakshmi et al. 2017)","previouslyFormattedCitation":"(Lakshmi et al. 201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Lakshmi et al. 201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proofErr w:type="spellStart"/>
            <w:r w:rsidRPr="00F42D67">
              <w:rPr>
                <w:rFonts w:ascii="Times New Roman" w:hAnsi="Times New Roman" w:cs="Times New Roman"/>
                <w:sz w:val="24"/>
                <w:szCs w:val="24"/>
              </w:rPr>
              <w:t>Diphu</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83850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93.41694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hemosphere.2016.02.019","ISBN":"9781138029415","ISSN":"18791298","PMID":"26901480","abstract":"Considerable lacunae exists in As and F-co-contamination investigation in the Brahmaputra and Gangetic floodplains. Therefore we selected Diphu a township in the Karbi Plateau rising from the Brahmaputra floodplains for evaluation of As and F co-occurrence, correlation with coexisting ions of the aquifer system and elucidation of potential processes for releasing As and F-in the groundwater. Our initial appraisal used generic plots for identification of hydro geochemical processes and major water types. Subsequently, As and F-co-occurrence with pH, depth, HCO3-, SO42-, Ca2+and Fe were probed for possible correlation followed by hierarchical cluster analyses to identify key processes for co-occurrence. Finally, saturation indices of groundwater minerals were calculated using MINTEQA2 to elucidate prospective As and F-release into groundwater. Results indicate F-and As presence in Ca-HCO3rich water along with positive correlation between Ca2+and F-possibly due to limestone reserves in adjoining areas. Multivariate analyses suggest the presence of high concentrations of PO43-, and H4SiO4either individually or in combination can enhance the mobility of both As and F-and possibly abet conditions conducive for co-contamination of aquifers. Initial release of As and F-from the parent rock seems driven by the anthropogenic activities while mobilization depends on chemical interactions and individual affinities of the elements. The results of speciation highlight further mobilization of As and F-into the groundwater which in turn require regular attention for sustainable management of scarce water resource present in the area.","author":[{"dropping-particle":"","family":"Kumar","given":"Manish","non-dropping-particle":"","parse-names":false,"suffix":""},{"dropping-particle":"","family":"Das","given":"Aparna","non-dropping-particle":"","parse-names":false,"suffix":""},{"dropping-particle":"","family":"Das","given":"Nilotpal","non-dropping-particle":"","parse-names":false,"suffix":""},{"dropping-particle":"","family":"Goswami","given":"Ritusmita","non-dropping-particle":"","parse-names":false,"suffix":""},{"dropping-particle":"","family":"Singh","given":"Umesh Kumar","non-dropping-particle":"","parse-names":false,"suffix":""}],"container-title":"Chemosphere","id":"ITEM-1","issued":{"date-parts":[["2016","5","1"]]},"page":"227-238","publisher":"Pergamon","title":"Co-occurrence perspective of arsenic and fluoride in the groundwater of Diphu, Assam, Northeastern India","type":"article-journal","volume":"150"},"uris":["http://www.mendeley.com/documents/?uuid=56660de6-b39d-37b4-a54f-82d2cd09272c"]}],"mendeley":{"formattedCitation":"(Kumar et al. 2016)","plainTextFormattedCitation":"(Kumar et al. 2016)","previouslyFormattedCitation":"(Kumar et al. 2016)"},"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Kumar et al. 2016)</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proofErr w:type="spellStart"/>
            <w:r w:rsidRPr="00F42D67">
              <w:rPr>
                <w:rFonts w:ascii="Times New Roman" w:hAnsi="Times New Roman" w:cs="Times New Roman"/>
                <w:sz w:val="24"/>
                <w:szCs w:val="24"/>
              </w:rPr>
              <w:t>Goalpar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08456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90.45295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resent investigation is related to identification of geochemical control and source of fluoride concentration in ground water from different geological settings. Ground water samples were collected from different locations in Kamrup and Goalpara districts of Assam. The results indicate that high fluoride concentration is characteristic of deep thermal wells and indicated by strong alkalinity of prevailing groundwater. The causative factor for elevated fluoride is the dissolution of fluorine – bearing biotite, its occurrence being largely controlled by the bed rock composition. The high Ca 2+ ion concentration is seen to play a crucial role in controlling the fluoride concentration in deep thermal groundwater wells but the high Ca 2+ ion concentration is dependent on the availability of Ca-rich plagioclase, a characteristic feature of bed rock composition. Thus, origin and control of high fluoride concentration in groundwater are dependent on the aquifer lithology.","author":[{"dropping-particle":"","family":"Mazumdar","given":"N","non-dropping-particle":"","parse-names":false,"suffix":""},{"dropping-particle":"","family":"Sharma","given":"B B","non-dropping-particle":"","parse-names":false,"suffix":""},{"dropping-particle":"","family":"Choudhury","given":"B N","non-dropping-particle":"","parse-names":false,"suffix":""}],"container-title":"Journal of Assam Science Society","id":"ITEM-1","issue":"1","issued":{"date-parts":[["2015"]]},"page":"75-87","title":"A study on the fluoride concentration in groundwater of selected locations of assam, india","type":"article-journal","volume":"56"},"uris":["http://www.mendeley.com/documents/?uuid=d2a33468-4825-3a3c-8998-4b3edb61d4b3"]}],"mendeley":{"formattedCitation":"(Mazumdar et al. 2015)","plainTextFormattedCitation":"(Mazumdar et al. 2015)","previouslyFormattedCitation":"(Mazumdar et al. 2015)"},"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azumdar et al. 2015)</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r w:rsidRPr="00F42D67">
              <w:rPr>
                <w:rFonts w:ascii="Times New Roman" w:hAnsi="Times New Roman" w:cs="Times New Roman"/>
                <w:sz w:val="24"/>
                <w:szCs w:val="24"/>
              </w:rPr>
              <w:t>Brahmaputra flood plains</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12165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91.98294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665-017-6488-x","ISSN":"1866-6280","author":[{"dropping-particle":"","family":"Das","given":"Nilotpal","non-dropping-particle":"","parse-names":false,"suffix":""},{"dropping-particle":"","family":"Sarma","given":"Kali P.","non-dropping-particle":"","parse-names":false,"suffix":""},{"dropping-particle":"","family":"Patel","given":"Arbind K.","non-dropping-particle":"","parse-names":false,"suffix":""},{"dropping-particle":"","family":"Deka","given":"Jyoti P.","non-dropping-particle":"","parse-names":false,"suffix":""},{"dropping-particle":"","family":"Das","given":"Aparna","non-dropping-particle":"","parse-names":false,"suffix":""},{"dropping-particle":"","family":"Kumar","given":"Abhay","non-dropping-particle":"","parse-names":false,"suffix":""},{"dropping-particle":"","family":"Shea","given":"Patrick J.","non-dropping-particle":"","parse-names":false,"suffix":""},{"dropping-particle":"","family":"Kumar","given":"Manish","non-dropping-particle":"","parse-names":false,"suffix":""}],"container-title":"Environmental Earth Sciences","id":"ITEM-1","issue":"4","issued":{"date-parts":[["2017","2","22"]]},"page":"183","title":"Seasonal disparity in the co-occurrence of arsenic and fluoride in the aquifers of the Brahmaputra flood plains, Northeast India","type":"article-journal","volume":"76"},"uris":["http://www.mendeley.com/documents/?uuid=2461374d-b1aa-3b8a-bb7b-1f52c927980c"]}],"mendeley":{"formattedCitation":"(Das et al. 2017)","plainTextFormattedCitation":"(Das et al. 2017)","previouslyFormattedCitation":"(Das et al. 201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as et al. 201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proofErr w:type="spellStart"/>
            <w:r w:rsidRPr="00F42D67">
              <w:rPr>
                <w:rFonts w:ascii="Times New Roman" w:hAnsi="Times New Roman" w:cs="Times New Roman"/>
                <w:sz w:val="24"/>
                <w:szCs w:val="24"/>
              </w:rPr>
              <w:t>Karbianglong</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17242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93.27706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154725","abstract":"SUMMARY: The Assam region of NE India has been recognized only recently as a fluoride-affected area. Surveys indicate that one-seventh of the 700,000 people in the Karbianglong district of Assam have either dental or skeletal fluorosis. The high concentration of fluoride in the water resources in some localities such as the Ramsapathar (&gt;20.6 mg/L) and Lungnit (&gt;15.4 mg/L) areas of the district are of great concern. In this report we present available information concerning the waterborne fluoride scenario of Karbianglong.","author":[{"dropping-particle":"","family":"Kotoky","given":"Probhat","non-dropping-particle":"","parse-names":false,"suffix":""},{"dropping-particle":"","family":"Barooah","given":"P. K.","non-dropping-particle":"","parse-names":false,"suffix":""},{"dropping-particle":"","family":"Baruah","given":"M. K.","non-dropping-particle":"","parse-names":false,"suffix":""},{"dropping-particle":"","family":"Goswami","given":"A.","non-dropping-particle":"","parse-names":false,"suffix":""},{"dropping-particle":"","family":"Borah","given":"G. C.","non-dropping-particle":"","parse-names":false,"suffix":""},{"dropping-particle":"","family":"Gogoi","given":"H. M.","non-dropping-particle":"","parse-names":false,"suffix":""},{"dropping-particle":"","family":"Ahmed","given":"F.","non-dropping-particle":"","parse-names":false,"suffix":""},{"dropping-particle":"","family":"Gogoi","given":"A.","non-dropping-particle":"","parse-names":false,"suffix":""},{"dropping-particle":"","family":"Paul","given":"A. B.","non-dropping-particle":"","parse-names":false,"suffix":""}],"container-title":"Fluoride","id":"ITEM-1","issue":"1","issued":{"date-parts":[["2008"]]},"page":"72-75","title":"Fluoride and endemic fluorosis in the Karbianglong district, Assam, India","type":"article-journal","volume":"41"},"uris":["http://www.mendeley.com/documents/?uuid=afbd581a-46c2-3efb-8613-b88ca38ee0d7"]}],"mendeley":{"formattedCitation":"(Kotoky et al. 2008)","plainTextFormattedCitation":"(Kotoky et al. 2008)","previouslyFormattedCitation":"(Kotoky et al. 200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Kotoky et al. 200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Bihar</w:t>
            </w:r>
          </w:p>
        </w:tc>
        <w:tc>
          <w:tcPr>
            <w:tcW w:w="2161" w:type="dxa"/>
            <w:vAlign w:val="center"/>
          </w:tcPr>
          <w:p w:rsidR="00DC5D95" w:rsidRPr="00F42D67" w:rsidRDefault="00DC5D95" w:rsidP="007A3DEC">
            <w:pPr>
              <w:rPr>
                <w:rFonts w:ascii="Times New Roman" w:hAnsi="Times New Roman" w:cs="Times New Roman"/>
                <w:sz w:val="24"/>
                <w:szCs w:val="24"/>
              </w:rPr>
            </w:pPr>
            <w:proofErr w:type="spellStart"/>
            <w:r w:rsidRPr="00F42D67">
              <w:rPr>
                <w:rFonts w:ascii="Times New Roman" w:hAnsi="Times New Roman" w:cs="Times New Roman"/>
                <w:sz w:val="24"/>
                <w:szCs w:val="24"/>
              </w:rPr>
              <w:t>Rohtas</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04535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4.13538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3/A:1006165615097","ISSN":"01676369","author":[{"dropping-particle":"","family":"Ray","given":"D.","non-dropping-particle":"","parse-names":false,"suffix":""},{"dropping-particle":"","family":"Ravindar Rao","given":"R.","non-dropping-particle":"","parse-names":false,"suffix":""},{"dropping-particle":"V.","family":"Bhoi","given":"A.","non-dropping-particle":"","parse-names":false,"suffix":""},{"dropping-particle":"","family":"Biswas","given":"A. K.","non-dropping-particle":"","parse-names":false,"suffix":""},{"dropping-particle":"","family":"Ganguly","given":"A. K.","non-dropping-particle":"","parse-names":false,"suffix":""},{"dropping-particle":"","family":"Sanyal","given":"P. B.","non-dropping-particle":"","parse-names":false,"suffix":""}],"container-title":"Environmental Monitoring and Assessment","id":"ITEM-1","issue":"3","issued":{"date-parts":[["2000"]]},"page":"387-398","publisher":"Kluwer Academic Publishers","title":"Physico-Chemical Quality of Drinking Water in Rohtas District of Bihar","type":"article-journal","volume":"61"},"uris":["http://www.mendeley.com/documents/?uuid=e9ba0604-cd11-3361-ad20-4a842a583c83"]}],"mendeley":{"formattedCitation":"(Ray et al. 2000)","plainTextFormattedCitation":"(Ray et al. 2000)","previouslyFormattedCitation":"(Ray et al. 2000)"},"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y et al. 2000)</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r w:rsidRPr="00F42D67">
              <w:rPr>
                <w:rFonts w:ascii="Times New Roman" w:hAnsi="Times New Roman" w:cs="Times New Roman"/>
                <w:sz w:val="24"/>
                <w:szCs w:val="24"/>
              </w:rPr>
              <w:t>Gaya</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78315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4.97913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53-013-9570-7","ISSN":"0269-4042","author":[{"dropping-particle":"","family":"Yasmin","given":"Shahla","non-dropping-particle":"","parse-names":false,"suffix":""},{"dropping-particle":"","family":"Ranjan","given":"Sumeet","non-dropping-particle":"","parse-names":false,"suffix":""},{"dropping-particle":"","family":"D’Souza","given":"Doris","non-dropping-particle":"","parse-names":false,"suffix":""}],"container-title":"Environmental Geochemistry and Health","id":"ITEM-1","issue":"3","issued":{"date-parts":[["2014","6","12"]]},"page":"421-425","publisher":"Springer Netherlands","title":"Haematological changes in fluorotic adults and children in fluoride endemic regions of Gaya district, Bihar, India","type":"article-journal","volume":"36"},"uris":["http://www.mendeley.com/documents/?uuid=d8aac631-767f-31dd-a03f-efb2ed1961fe"]}],"mendeley":{"formattedCitation":"(Yasmin et al. 2014)","plainTextFormattedCitation":"(Yasmin et al. 2014)","previouslyFormattedCitation":"(Yasmin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Yasmin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abour</w:t>
            </w:r>
            <w:proofErr w:type="spellEnd"/>
          </w:p>
        </w:tc>
        <w:tc>
          <w:tcPr>
            <w:tcW w:w="1231" w:type="dxa"/>
            <w:vAlign w:val="center"/>
          </w:tcPr>
          <w:p w:rsidR="00DC5D95" w:rsidRPr="00F42D67" w:rsidRDefault="00DC5D95" w:rsidP="007A3DEC">
            <w:pPr>
              <w:autoSpaceDE w:val="0"/>
              <w:autoSpaceDN w:val="0"/>
              <w:adjustRightInd w:val="0"/>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autoSpaceDE w:val="0"/>
              <w:autoSpaceDN w:val="0"/>
              <w:adjustRightInd w:val="0"/>
              <w:jc w:val="center"/>
              <w:rPr>
                <w:rFonts w:ascii="Times New Roman" w:hAnsi="Times New Roman" w:cs="Times New Roman"/>
                <w:sz w:val="24"/>
                <w:szCs w:val="24"/>
              </w:rPr>
            </w:pPr>
            <w:r w:rsidRPr="00F42D67">
              <w:rPr>
                <w:rFonts w:ascii="Times New Roman" w:hAnsi="Times New Roman" w:cs="Times New Roman"/>
                <w:sz w:val="24"/>
                <w:szCs w:val="24"/>
              </w:rPr>
              <w:t>25.247857</w:t>
            </w:r>
          </w:p>
        </w:tc>
        <w:tc>
          <w:tcPr>
            <w:tcW w:w="1428" w:type="dxa"/>
            <w:vAlign w:val="center"/>
          </w:tcPr>
          <w:p w:rsidR="00DC5D95" w:rsidRPr="00F42D67" w:rsidRDefault="00DC5D95" w:rsidP="007A3DEC">
            <w:pPr>
              <w:autoSpaceDE w:val="0"/>
              <w:autoSpaceDN w:val="0"/>
              <w:adjustRightInd w:val="0"/>
              <w:jc w:val="center"/>
              <w:rPr>
                <w:rFonts w:ascii="Times New Roman" w:hAnsi="Times New Roman" w:cs="Times New Roman"/>
                <w:sz w:val="24"/>
                <w:szCs w:val="24"/>
              </w:rPr>
            </w:pPr>
            <w:r w:rsidRPr="00F42D67">
              <w:rPr>
                <w:rFonts w:ascii="Times New Roman" w:hAnsi="Times New Roman" w:cs="Times New Roman"/>
                <w:sz w:val="24"/>
                <w:szCs w:val="24"/>
              </w:rPr>
              <w:t>87.041462</w:t>
            </w:r>
          </w:p>
        </w:tc>
        <w:tc>
          <w:tcPr>
            <w:tcW w:w="1788" w:type="dxa"/>
            <w:vAlign w:val="center"/>
          </w:tcPr>
          <w:p w:rsidR="00DC5D95" w:rsidRPr="00F42D67" w:rsidRDefault="00DC5D95" w:rsidP="007A3DEC">
            <w:pPr>
              <w:autoSpaceDE w:val="0"/>
              <w:autoSpaceDN w:val="0"/>
              <w:adjustRightInd w:val="0"/>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201-016-0380-9","ISSN":"2190-5487","author":[{"dropping-particle":"","family":"Verma","given":"D. K.","non-dropping-particle":"","parse-names":false,"suffix":""},{"dropping-particle":"","family":"Bhunia","given":"Gouri Sankar","non-dropping-particle":"","parse-names":false,"suffix":""},{"dropping-particle":"","family":"Shit","given":"Pravat Kumar","non-dropping-particle":"","parse-names":false,"suffix":""},{"dropping-particle":"","family":"Kumar","given":"S.","non-dropping-particle":"","parse-names":false,"suffix":""},{"dropping-particle":"","family":"Mandal","given":"Jajati","non-dropping-particle":"","parse-names":false,"suffix":""},{"dropping-particle":"","family":"Padbhushan","given":"Rajeev","non-dropping-particle":"","parse-names":false,"suffix":""}],"container-title":"Applied Water Science","id":"ITEM-1","issue":"4","issued":{"date-parts":[["2017","7","22"]]},"page":"1997-2008","publisher":"Springer Berlin Heidelberg","title":"Spatial variability of groundwater quality of Sabour block, Bhagalpur district (Bihar, India)","type":"article-journal","volume":"7"},"uris":["http://www.mendeley.com/documents/?uuid=c193ee80-cac2-30bf-a852-e409d729437f"]}],"mendeley":{"formattedCitation":"(Verma et al. 2017)","plainTextFormattedCitation":"(Verma et al. 2017)","previouslyFormattedCitation":"(Verma et al. 201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Verma et al. 201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rPr>
                <w:rFonts w:ascii="Times New Roman" w:hAnsi="Times New Roman" w:cs="Times New Roman"/>
                <w:sz w:val="24"/>
                <w:szCs w:val="24"/>
              </w:rPr>
            </w:pPr>
            <w:r w:rsidRPr="00F42D67">
              <w:rPr>
                <w:rFonts w:ascii="Times New Roman" w:hAnsi="Times New Roman" w:cs="Times New Roman"/>
                <w:sz w:val="24"/>
                <w:szCs w:val="24"/>
              </w:rPr>
              <w:t>Aurangabad</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75294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4.370780</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Banka</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90722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6.852209</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uxa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56022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4.003830</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Jamu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87860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6.206290</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aimur</w:t>
            </w:r>
            <w:proofErr w:type="spellEnd"/>
            <w:r>
              <w:rPr>
                <w:rFonts w:ascii="Times New Roman" w:hAnsi="Times New Roman" w:cs="Times New Roman"/>
                <w:sz w:val="24"/>
                <w:szCs w:val="24"/>
              </w:rPr>
              <w:t xml:space="preserve"> </w:t>
            </w:r>
            <w:r w:rsidRPr="00F42D67">
              <w:rPr>
                <w:rFonts w:ascii="Times New Roman" w:hAnsi="Times New Roman" w:cs="Times New Roman"/>
                <w:sz w:val="24"/>
                <w:szCs w:val="24"/>
              </w:rPr>
              <w:t>(</w:t>
            </w:r>
            <w:proofErr w:type="spellStart"/>
            <w:r w:rsidRPr="00F42D67">
              <w:rPr>
                <w:rFonts w:ascii="Times New Roman" w:hAnsi="Times New Roman" w:cs="Times New Roman"/>
                <w:sz w:val="24"/>
                <w:szCs w:val="24"/>
              </w:rPr>
              <w:t>Bhabua</w:t>
            </w:r>
            <w:proofErr w:type="spellEnd"/>
            <w:r w:rsidRPr="00F42D67">
              <w:rPr>
                <w:rFonts w:ascii="Times New Roman" w:hAnsi="Times New Roman" w:cs="Times New Roman"/>
                <w:sz w:val="24"/>
                <w:szCs w:val="24"/>
              </w:rPr>
              <w:t>)</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04207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3.598415</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Munge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37069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6.474708</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Nawad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88417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5.543197</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upaul</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24276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6.805552</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Chhattisgarh</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Raigarh</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25622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3.40823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4075817","ISSN":"00113891","abstract":"High concentrations of fluoride (F\\n -) in drinking water are harmful to human health. Knowledge of spatiotemporal distribution of F\\n - content in groundwater is thus a prerequisite for taking preventive measures. This communication reports F\\n - incidence in groundwater and its relation with the prevalence of fluorosis in Tamnar area, Raigarh District, Chhattisgarh, India. Nearly 18% of the sampled wells had F\\n - concentrations above the desirable limit (&gt; 1.0 mg/l), the highest value being 8.8 mg/l. High F\\n - concentrations primarily occurred in coal-bearing Barakar Formation of the Gondwana Supergroup. Prevalence of dental fluorosis was observed in five villages, viz. Dholnara, Kunjhemura, Muragaon, Pata and Saraitola; whereas skeletal fluorosis was found to occur only in Muragaon. The spatial distribution of F\\n - in groundwater, as indicated by hydrogeochemical analyses, corroborated well with the prevalence of dental and skeletal fluorosis. It is envisaged that, in addition to the people already affected, a large fraction of the population in the area is at potential risk, especially considering that the region falls in the coal mining and industrial belt. The health-risk map prepared using a Geographic Information System provides baseline information in taking mitigation measures.","author":[{"dropping-particle":"","family":"Beg","given":"M. K.","non-dropping-particle":"","parse-names":false,"suffix":""},{"dropping-particle":"","family":"Srivastav","given":"S. K.","non-dropping-particle":"","parse-names":false,"suffix":""},{"dropping-particle":"","family":"Carranza","given":"E. J M","non-dropping-particle":"","parse-names":false,"suffix":""},{"dropping-particle":"","family":"Smeth","given":"J. B.","non-dropping-particle":"de","parse-names":false,"suffix":""}],"container-title":"Current Science","id":"ITEM-1","issue":"5","issued":{"date-parts":[["2011"]]},"page":"750-754","title":"High fluoride incidence in groundwater and its potential health effects in parts of Raigarh District, Chhattisgarh, India","type":"article-journal","volume":"100"},"uris":["http://www.mendeley.com/documents/?uuid=76e54f94-bf5c-3cf3-8284-ebbe5fc9c25c"]}],"mendeley":{"formattedCitation":"(Beg et al. 2011)","plainTextFormattedCitation":"(Beg et al. 2011)","previouslyFormattedCitation":"(Beg et al. 2011)"},"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Beg et al. 2011)</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urg</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1.26490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1.36785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4098846","ISSN":"00113891","author":[{"dropping-particle":"","family":"Giri","given":"D. K.","non-dropping-particle":"","parse-names":false,"suffix":""},{"dropping-particle":"","family":"Ghosh","given":"R. C.","non-dropping-particle":"","parse-names":false,"suffix":""},{"dropping-particle":"","family":"Dey","given":"S.","non-dropping-particle":"","parse-names":false,"suffix":""},{"dropping-particle":"","family":"Mondal","given":"M.","non-dropping-particle":"","parse-names":false,"suffix":""},{"dropping-particle":"","family":"Kashyap","given":"Deepak Kumar","non-dropping-particle":"","parse-names":false,"suffix":""},{"dropping-particle":"","family":"Dewanagan","given":"Govina","non-dropping-particle":"","parse-names":false,"suffix":""}],"container-title":"Current Science","id":"ITEM-1","issue":"11","issued":{"date-parts":[["2013"]]},"page":"1477-1479","publisher":"Current Science Association","title":"Incidence of hydrofluorosis and its adverse effects on animal health in Durg district, Chhattisgarh","type":"article-journal","volume":"105"},"uris":["http://www.mendeley.com/documents/?uuid=6614d4bc-361e-3298-8946-ec6ea8c506ec"]}],"mendeley":{"formattedCitation":"(Giri et al. 2013)","plainTextFormattedCitation":"(Giri et al. 2013)","previouslyFormattedCitation":"(Giri et al. 201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Giri et al. 201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Rajnandgaon</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0.99872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0.78551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201-015-0355-2","ISSN":"2190-5487","author":[{"dropping-particle":"","family":"Patel","given":"Khageshwar Singh","non-dropping-particle":"","parse-names":false,"suffix":""},{"dropping-particle":"","family":"Sahu","given":"Bharat Lal","non-dropping-particle":"","parse-names":false,"suffix":""},{"dropping-particle":"","family":"Dahariya","given":"Nohar Singh","non-dropping-particle":"","parse-names":false,"suffix":""},{"dropping-particle":"","family":"Bhatia","given":"Amarpreet","non-dropping-particle":"","parse-names":false,"suffix":""},{"dropping-particle":"","family":"Patel","given":"Raj Kishore","non-dropping-particle":"","parse-names":false,"suffix":""},{"dropping-particle":"","family":"Matini","given":"Laurent","non-dropping-particle":"","parse-names":false,"suffix":""},{"dropping-particle":"","family":"Sracek","given":"Ondra","non-dropping-particle":"","parse-names":false,"suffix":""},{"dropping-particle":"","family":"Bhattacharya","given":"Prosun","non-dropping-particle":"","parse-names":false,"suffix":""}],"container-title":"Applied Water Science","id":"ITEM-1","issue":"4","issued":{"date-parts":[["2017","7","21"]]},"page":"1817-1826","publisher":"Springer Berlin Heidelberg","title":"Groundwater arsenic and fluoride in Rajnandgaon District, Chhattisgarh, northeastern India","type":"article-journal","volume":"7"},"uris":["http://www.mendeley.com/documents/?uuid=8936c685-bb4e-33dd-b731-f1afd23fd997"]}],"mendeley":{"formattedCitation":"(Patel et al. 2017)","plainTextFormattedCitation":"(Patel et al. 2017)","previouslyFormattedCitation":"(Patel et al. 201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Patel et al. 201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asta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9.13603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1.81488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312-014-0525-6","ISSN":"09747559","PMID":"25432221","abstract":"Objectives To assess the prevalence and type of fluorosis among children from randomly selected villages of Chhattisgarh, and its relationship with fluoride levels in drinking water. Methods A community based door-to-door survey was conducted in the sampled villages of seven districts of Chhattisgarh state during the year 2013–14. The field case definitions were used for labelling types of fluorosis. The fluoride concentration in drinking water was estimated by ion selective electrode method. Results The prevalence of fluorosis ranged between 12 to 44% in children of surveyed districts. The fluoride levels in drinking water of selected villages were in the range of 0.1–9.0 ppm. Conclusion Dental and skeletal fluorosis is endemic among children in the surveyed districts of Chhattisgarh State, and is related to drinking water with fluoride content of ≥1.5 ppm.","author":[{"dropping-particle":"","family":"Vilasrao","given":"Gitte Sunil","non-dropping-particle":"","parse-names":false,"suffix":""},{"dropping-particle":"","family":"Kamble","given":"K. M.","non-dropping-particle":"","parse-names":false,"suffix":""},{"dropping-particle":"","family":"Sabat","given":"Ramanath N","non-dropping-particle":"","parse-names":false,"suffix":""}],"container-title":"Indian Pediatrics","id":"ITEM-1","issue":"11","issued":{"date-parts":[["2014"]]},"page":"903-905","title":"Child fluorosis in Chhattisgarh, India: A community-based survey","type":"article-journal","volume":"51"},"uris":["http://www.mendeley.com/documents/?uuid=2bcdf736-738f-3294-adf1-f1eed346ee1b"]}],"mendeley":{"formattedCitation":"(Vilasrao et al. 2014)","plainTextFormattedCitation":"(Vilasrao et al. 2014)","previouslyFormattedCitation":"(Vilasrao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Vilasrao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Ambika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12902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3.16573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312-014-0525-6","ISSN":"09747559","PMID":"25432221","abstract":"Objectives To assess the prevalence and type of fluorosis among children from randomly selected villages of Chhattisgarh, and its relationship with fluoride levels in drinking water. Methods A community based door-to-door survey was conducted in the sampled villages of seven districts of Chhattisgarh state during the year 2013–14. The field case definitions were used for labelling types of fluorosis. The fluoride concentration in drinking water was estimated by ion selective electrode method. Results The prevalence of fluorosis ranged between 12 to 44% in children of surveyed districts. The fluoride levels in drinking water of selected villages were in the range of 0.1–9.0 ppm. Conclusion Dental and skeletal fluorosis is endemic among children in the surveyed districts of Chhattisgarh State, and is related to drinking water with fluoride content of ≥1.5 ppm.","author":[{"dropping-particle":"","family":"Vilasrao","given":"Gitte Sunil","non-dropping-particle":"","parse-names":false,"suffix":""},{"dropping-particle":"","family":"Kamble","given":"K. M.","non-dropping-particle":"","parse-names":false,"suffix":""},{"dropping-particle":"","family":"Sabat","given":"Ramanath N","non-dropping-particle":"","parse-names":false,"suffix":""}],"container-title":"Indian Pediatrics","id":"ITEM-1","issue":"11","issued":{"date-parts":[["2014"]]},"page":"903-905","title":"Child fluorosis in Chhattisgarh, India: A community-based survey","type":"article-journal","volume":"51"},"uris":["http://www.mendeley.com/documents/?uuid=2bcdf736-738f-3294-adf1-f1eed346ee1b"]}],"mendeley":{"formattedCitation":"(Vilasrao et al. 2014)","plainTextFormattedCitation":"(Vilasrao et al. 2014)","previouslyFormattedCitation":"(Vilasrao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Vilasrao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alram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75324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3.67846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312-014-0525-6","ISSN":"09747559","PMID":"25432221","abstract":"Objectives To assess the prevalence and type of fluorosis among children from randomly selected villages of Chhattisgarh, and its relationship with fluoride levels in drinking water. Methods A community based door-to-door survey was conducted in the sampled villages of seven districts of Chhattisgarh state during the year 2013–14. The field case definitions were used for labelling types of fluorosis. The fluoride concentration in drinking water was estimated by ion selective electrode method. Results The prevalence of fluorosis ranged between 12 to 44% in children of surveyed districts. The fluoride levels in drinking water of selected villages were in the range of 0.1–9.0 ppm. Conclusion Dental and skeletal fluorosis is endemic among children in the surveyed districts of Chhattisgarh State, and is related to drinking water with fluoride content of ≥1.5 ppm.","author":[{"dropping-particle":"","family":"Vilasrao","given":"Gitte Sunil","non-dropping-particle":"","parse-names":false,"suffix":""},{"dropping-particle":"","family":"Kamble","given":"K. M.","non-dropping-particle":"","parse-names":false,"suffix":""},{"dropping-particle":"","family":"Sabat","given":"Ramanath N","non-dropping-particle":"","parse-names":false,"suffix":""}],"container-title":"Indian Pediatrics","id":"ITEM-1","issue":"11","issued":{"date-parts":[["2014"]]},"page":"903-905","title":"Child fluorosis in Chhattisgarh, India: A community-based survey","type":"article-journal","volume":"51"},"uris":["http://www.mendeley.com/documents/?uuid=2bcdf736-738f-3294-adf1-f1eed346ee1b"]}],"mendeley":{"formattedCitation":"(Vilasrao et al. 2014)","plainTextFormattedCitation":"(Vilasrao et al. 2014)","previouslyFormattedCitation":"(Vilasrao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Vilasrao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anke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0.17092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0.96878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312-014-0525-6","ISSN":"09747559","PMID":"25432221","abstract":"Objectives To assess the prevalence and type of fluorosis among children from randomly selected villages of Chhattisgarh, and its relationship with fluoride levels in drinking water. Methods A community based door-to-door survey was conducted in the sampled villages of seven districts of Chhattisgarh state during the year 2013–14. The field case definitions were used for labelling types of fluorosis. The fluoride concentration in drinking water was estimated by ion selective electrode method. Results The prevalence of fluorosis ranged between 12 to 44% in children of surveyed districts. The fluoride levels in drinking water of selected villages were in the range of 0.1–9.0 ppm. Conclusion Dental and skeletal fluorosis is endemic among children in the surveyed districts of Chhattisgarh State, and is related to drinking water with fluoride content of ≥1.5 ppm.","author":[{"dropping-particle":"","family":"Vilasrao","given":"Gitte Sunil","non-dropping-particle":"","parse-names":false,"suffix":""},{"dropping-particle":"","family":"Kamble","given":"K. M.","non-dropping-particle":"","parse-names":false,"suffix":""},{"dropping-particle":"","family":"Sabat","given":"Ramanath N","non-dropping-particle":"","parse-names":false,"suffix":""}],"container-title":"Indian Pediatrics","id":"ITEM-1","issue":"11","issued":{"date-parts":[["2014"]]},"page":"903-905","title":"Child fluorosis in Chhattisgarh, India: A community-based survey","type":"article-journal","volume":"51"},"uris":["http://www.mendeley.com/documents/?uuid=2bcdf736-738f-3294-adf1-f1eed346ee1b"]}],"mendeley":{"formattedCitation":"(Vilasrao et al. 2014)","plainTextFormattedCitation":"(Vilasrao et al. 2014)","previouslyFormattedCitation":"(Vilasrao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Vilasrao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orb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50365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2.487216</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312-014-0525-6","ISSN":"09747559","PMID":"25432221","abstract":"Objectives To assess the prevalence and type of fluorosis among children from randomly selected villages of Chhattisgarh, and its relationship with fluoride levels in drinking water. Methods A community based door-to-door survey was conducted in the sampled villages of seven districts of Chhattisgarh state during the year 2013–14. The field case definitions were used for labelling types of fluorosis. The fluoride concentration in drinking water was estimated by ion selective electrode method. Results The prevalence of fluorosis ranged between 12 to 44% in children of surveyed districts. The fluoride levels in drinking water of selected villages were in the range of 0.1–9.0 ppm. Conclusion Dental and skeletal fluorosis is endemic among children in the surveyed districts of Chhattisgarh State, and is related to drinking water with fluoride content of ≥1.5 ppm.","author":[{"dropping-particle":"","family":"Vilasrao","given":"Gitte Sunil","non-dropping-particle":"","parse-names":false,"suffix":""},{"dropping-particle":"","family":"Kamble","given":"K. M.","non-dropping-particle":"","parse-names":false,"suffix":""},{"dropping-particle":"","family":"Sabat","given":"Ramanath N","non-dropping-particle":"","parse-names":false,"suffix":""}],"container-title":"Indian Pediatrics","id":"ITEM-1","issue":"11","issued":{"date-parts":[["2014"]]},"page":"903-905","title":"Child fluorosis in Chhattisgarh, India: A community-based survey","type":"article-journal","volume":"51"},"uris":["http://www.mendeley.com/documents/?uuid=2bcdf736-738f-3294-adf1-f1eed346ee1b"]}],"mendeley":{"formattedCitation":"(Vilasrao et al. 2014)","plainTextFormattedCitation":"(Vilasrao et al. 2014)","previouslyFormattedCitation":"(Vilasrao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Vilasrao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uraj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41142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2.96667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312-014-0525-6","ISSN":"09747559","PMID":"25432221","abstract":"Objectives To assess the prevalence and type of fluorosis among children from randomly selected villages of Chhattisgarh, and its relationship with fluoride levels in drinking water. Methods A community based door-to-door survey was conducted in the sampled villages of seven districts of Chhattisgarh state during the year 2013–14. The field case definitions were used for labelling types of fluorosis. The fluoride concentration in drinking water was estimated by ion selective electrode method. Results The prevalence of fluorosis ranged between 12 to 44% in children of surveyed districts. The fluoride levels in drinking water of selected villages were in the range of 0.1–9.0 ppm. Conclusion Dental and skeletal fluorosis is endemic among children in the surveyed districts of Chhattisgarh State, and is related to drinking water with fluoride content of ≥1.5 ppm.","author":[{"dropping-particle":"","family":"Vilasrao","given":"Gitte Sunil","non-dropping-particle":"","parse-names":false,"suffix":""},{"dropping-particle":"","family":"Kamble","given":"K. M.","non-dropping-particle":"","parse-names":false,"suffix":""},{"dropping-particle":"","family":"Sabat","given":"Ramanath N","non-dropping-particle":"","parse-names":false,"suffix":""}],"container-title":"Indian Pediatrics","id":"ITEM-1","issue":"11","issued":{"date-parts":[["2014"]]},"page":"903-905","title":"Child fluorosis in Chhattisgarh, India: A community-based survey","type":"article-journal","volume":"51"},"uris":["http://www.mendeley.com/documents/?uuid=2bcdf736-738f-3294-adf1-f1eed346ee1b"]}],"mendeley":{"formattedCitation":"(Vilasrao et al. 2014)","plainTextFormattedCitation":"(Vilasrao et al. 2014)","previouslyFormattedCitation":"(Vilasrao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Vilasrao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ilas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41206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2.056753</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antewad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8.84129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1.40980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128-017-2267-3","ISSN":"0007-4861","author":[{"dropping-particle":"","family":"Anshumali","given":"","non-dropping-particle":"","parse-names":false,"suffix":""},{"dropping-particle":"","family":"Kumar","given":"Manish","non-dropping-particle":"","parse-names":false,"suffix":""},{"dropping-particle":"","family":"Chanda","given":"Nikki","non-dropping-particle":"","parse-names":false,"suffix":""},{"dropping-particle":"","family":"Kumar","given":"Abhay","non-dropping-particle":"","parse-names":false,"suffix":""},{"dropping-particle":"","family":"Kumar","given":"Bijendra","non-dropping-particle":"","parse-names":false,"suffix":""},{"dropping-particle":"","family":"Venkatesh","given":"Madavi","non-dropping-particle":"","parse-names":false,"suffix":""}],"container-title":"Bulletin of Environmental Contamination and Toxicology","id":"ITEM-1","issue":"3","issued":{"date-parts":[["2018","3","16"]]},"page":"421-429","publisher":"Springer US","title":"GGeochemical assessment of fluoride pollution in groundwater of tribal region in India.","type":"article-journal","volume":"100"},"uris":["http://www.mendeley.com/documents/?uuid=b9dd9c36-6c01-39bd-b9a3-013c791852d0"]}],"mendeley":{"formattedCitation":"(Anshumali et al. 2018)","plainTextFormattedCitation":"(Anshumali et al. 2018)","previouslyFormattedCitation":"(Anshumali et al.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Anshumali et al.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Janjgir-Champ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1.92440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2.778019</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Jash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73406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3.815249</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oriy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36240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2.316967</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Mahasamund</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1.11652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2.101125</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Raipu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1.32759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1.83628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594-017-0665-0","ISSN":"0016-7622","author":[{"dropping-particle":"","family":"Khan","given":"Rubia","non-dropping-particle":"","parse-names":false,"suffix":""},{"dropping-particle":"","family":"Jhariya","given":"D. C.","non-dropping-particle":"","parse-names":false,"suffix":""}],"container-title":"Journal of the Geological Society of India","id":"ITEM-1","issue":"1","issued":{"date-parts":[["2017","7","28"]]},"page":"69-76","publisher":"Geological Society of India","title":"Groundwater quality assessment for drinking purpose in Raipur city, Chhattisgarh using water quality index and geographic information system","type":"article-journal","volume":"90"},"uris":["http://www.mendeley.com/documents/?uuid=326cf06e-3e95-3a53-9d20-1e5aaf2698dd"]}],"mendeley":{"formattedCitation":"(Khan and Jhariya 2017)","plainTextFormattedCitation":"(Khan and Jhariya 2017)","previouslyFormattedCitation":"(Khan and Jhariya 201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Khan and Jhariya 201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urguj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96723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3.237352</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Delhi</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Delhi</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66082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10405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6-0275-4","ISBN":"0943-0105","ISSN":"09430105","abstract":"A study of the hydrogeochemical processes in the national capital territory of India was carried out with the objective of identifying the geochemical processes and their relation with groundwater quality as well as to get an insight into the hydrochemical evalution of groundwater. Salinity and nitrate contamination are the two major problems in the area, which is alarming considering the use of this water for drinking. Various graphical plots and statistical analyses have been carried out using chemical data to deduce a hydrochemical evaluation of the aquifer system based on the ionic constituents, water types, hydrochemical facies and factors controlling groundwater quality. The prevailing hydrochemical processes operating here are simple dissolution, mixing, weathering of carbonate minerals, locally known as 'kankar', and of silicate, ion exchange, and surface water interaction. Limited reverse ion exchange has been noticed in a few parts of the study area especially in post-monsoon periods. Periodic seasonal switch-over has been clearly noticed in these hydrogeochemical processes that control groundwater quality of the area. The number of factors that control the overall mineralization and water quality of Delhi vary from season to season. In pre-monsoon, there are four factors while in post-monsoon it increases to five. The study highlights the descriptive capabilities of conventional and multivariate techniques as effective tools in groundwater evaluation. Springer-Verlag 2006","author":[{"dropping-particle":"","family":"Kumar","given":"Manish","non-dropping-particle":"","parse-names":false,"suffix":""},{"dropping-particle":"","family":"Ramanathan","given":"AL.","non-dropping-particle":"","parse-names":false,"suffix":""},{"dropping-particle":"","family":"Rao","given":"M. S.","non-dropping-particle":"","parse-names":false,"suffix":""},{"dropping-particle":"","family":"Kumar","given":"Bhishm","non-dropping-particle":"","parse-names":false,"suffix":""}],"container-title":"Environmental Geology","id":"ITEM-1","issue":"7","issued":{"date-parts":[["2006","8","20"]]},"page":"1025-1039","publisher":"Springer-Verlag","title":"Identification and evaluation of hydrogeochemical processes in the groundwater environment of Delhi, India","type":"article-journal","volume":"50"},"uris":["http://www.mendeley.com/documents/?uuid=ec118855-3b0a-35bb-9aca-c2d207480237"]}],"mendeley":{"formattedCitation":"(Kumar et al. 2006)","plainTextFormattedCitation":"(Kumar et al. 2006)","previouslyFormattedCitation":"(Kumar et al. 2006)"},"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Kumar et al. 2006)</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National Capital Territory of Delhi</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73566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08323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67-010-9436-z","ISBN":"0364-152X","ISSN":"0364152X","PMID":"20131052","abstract":"The groundwater quantity and quality scenario is of much concern in the National Capital Territory of Delhi, India, which necessitates an investigation to envisage the extent of spatial variability of groundwater depth and pollutant concentration levels in this region. Therefore, in this study, an effort was made to generate the spatial variability map of groundwater depth and quality parameters (viz. chloride, electrical conductivity, fluoride, magnesium, and nitrate). Ordinary kriging was used to analyze the spatial variability of groundwater depth and quality parameters, whereas indicator kriging was used to analyze groundwater quality parameters equal to or greater than the pollution threshold values. It was observed that the semivariogram parameters fitted well in the exponential model for water depth and in the spherical model for water quality parameters. The generated spatial variability maps indicated that in 43% of the study area, groundwater depth was within 20 m. The salinity level was higher than 2.5 dS m(-1) in 69% of the study area and the nitrate concentration exceeded 45 mg l(-1) in 36% of the area. The probability maps showed that about 24% of the area had the highest probability (0.8-1.0) of exceedence of the threshold electrical conductivity value and an area of 2% exhibited the highest probability of exceedence of the threshold value of nitrate concentration in the groundwater. The generated spatial variability and probability maps will assist water resource managers and policymakers in development of guidelines in judicious management of groundwater resources for agricultural and drinking purposes in the study area.","author":[{"dropping-particle":"","family":"Dash","given":"J. P.","non-dropping-particle":"","parse-names":false,"suffix":""},{"dropping-particle":"","family":"Sarangi","given":"A.","non-dropping-particle":"","parse-names":false,"suffix":""},{"dropping-particle":"","family":"Singh","given":"D. K.","non-dropping-particle":"","parse-names":false,"suffix":""}],"container-title":"Environmental Management","id":"ITEM-1","issue":"3","issued":{"date-parts":[["2010","3","4"]]},"page":"640-650","publisher":"Springer-Verlag","title":"Spatial variability of groundwater depth and quality parameters in the national capital territory of Delhi","type":"article-journal","volume":"45"},"uris":["http://www.mendeley.com/documents/?uuid=b156d16f-b652-302e-a61b-fbe09f621295"]}],"mendeley":{"formattedCitation":"(Dash et al. 2010)","plainTextFormattedCitation":"(Dash et al. 2010)","previouslyFormattedCitation":"(Dash et al. 2010)"},"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ash et al. 2010)</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Roop</w:t>
            </w:r>
            <w:proofErr w:type="spellEnd"/>
            <w:r w:rsidRPr="00F42D67">
              <w:rPr>
                <w:rFonts w:ascii="Times New Roman" w:hAnsi="Times New Roman" w:cs="Times New Roman"/>
                <w:sz w:val="24"/>
                <w:szCs w:val="24"/>
              </w:rPr>
              <w:t xml:space="preserve"> Naga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68650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20406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040-012-0256-9","ISSN":"0973774X","abstract":"Najafgarh drain is the biggest drain in Delhi and contributes about 60% of the total wastewater that gets discharged from Delhi into river Yamuna. The drain traverses a length of 51 km before joining river Yamuna, and is unlined for about 31 km along its initial stretch. In recent times, efforts have been made for limited withdrawal of groundwater from shallow aquifers in close vicinity of Najafgarh drain coupled with artificial recharge of groundwater. In this perspective, assessment of groundwater quality in shallow aquifers in vicinity of the Najafgarh drain of Delhi and hydrogeol. characterization of adjacent areas were done. The groundwater quality was examd. in perspective of Indian as well as World Health Organization's drinking water stds. The spatial variation in groundwater quality was studied. The linkages between trace element occurrence and hydrochem. facies variation were also established. The shallow groundwater along Najafgarh drain is contaminated in stretches and the area is not suitable for large-scale groundwater development for drinking water purposes. [on SciFinder(R)]","author":[{"dropping-particle":"","family":"Shekhar","given":"Shashank","non-dropping-particle":"","parse-names":false,"suffix":""},{"dropping-particle":"","family":"Sarkar","given":"Aditya","non-dropping-particle":"","parse-names":false,"suffix":""}],"container-title":"Journal of Earth System Science","id":"ITEM-1","issue":"1","issued":{"date-parts":[["2013","2","10"]]},"page":"43-54","publisher":"Springer-Verlag","title":"Hydrogeological characterization and assessment of groundwater quality in shallow aquifers in vicinity of Najafgarh drain of NCT Delhi","type":"article-journal","volume":"122"},"uris":["http://www.mendeley.com/documents/?uuid=5df5f41c-be48-3bc2-895a-b1f072d5c971"]}],"mendeley":{"formattedCitation":"(Shekhar and Sarkar 2013)","plainTextFormattedCitation":"(Shekhar and Sarkar 2013)","previouslyFormattedCitation":"(Shekhar and Sarkar 201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hekhar and Sarkar 201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East Delhi</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62368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317074</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North West Delhi</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75557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007180</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South Delhi</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46334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209056</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South West Delhi</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59077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971993</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West Delhi</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66706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061482</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anjhwal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72649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999446</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Najafgarh</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61220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96599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6-0275-4","ISBN":"0943-0105","ISSN":"09430105","abstract":"A study of the hydrogeochemical processes in the national capital territory of India was carried out with the objective of identifying the geochemical processes and their relation with groundwater quality as well as to get an insight into the hydrochemical evalution of groundwater. Salinity and nitrate contamination are the two major problems in the area, which is alarming considering the use of this water for drinking. Various graphical plots and statistical analyses have been carried out using chemical data to deduce a hydrochemical evaluation of the aquifer system based on the ionic constituents, water types, hydrochemical facies and factors controlling groundwater quality. The prevailing hydrochemical processes operating here are simple dissolution, mixing, weathering of carbonate minerals, locally known as 'kankar', and of silicate, ion exchange, and surface water interaction. Limited reverse ion exchange has been noticed in a few parts of the study area especially in post-monsoon periods. Periodic seasonal switch-over has been clearly noticed in these hydrogeochemical processes that control groundwater quality of the area. The number of factors that control the overall mineralization and water quality of Delhi vary from season to season. In pre-monsoon, there are four factors while in post-monsoon it increases to five. The study highlights the descriptive capabilities of conventional and multivariate techniques as effective tools in groundwater evaluation. Springer-Verlag 2006","author":[{"dropping-particle":"","family":"Kumar","given":"Manish","non-dropping-particle":"","parse-names":false,"suffix":""},{"dropping-particle":"","family":"Ramanathan","given":"AL.","non-dropping-particle":"","parse-names":false,"suffix":""},{"dropping-particle":"","family":"Rao","given":"M. S.","non-dropping-particle":"","parse-names":false,"suffix":""},{"dropping-particle":"","family":"Kumar","given":"Bhishm","non-dropping-particle":"","parse-names":false,"suffix":""}],"container-title":"Environmental Geology","id":"ITEM-1","issue":"7","issued":{"date-parts":[["2006","8","20"]]},"page":"1025-1039","publisher":"Springer-Verlag","title":"Identification and evaluation of hydrogeochemical processes in the groundwater environment of Delhi, India","type":"article-journal","volume":"50"},"uris":["http://www.mendeley.com/documents/?uuid=ec118855-3b0a-35bb-9aca-c2d207480237"]}],"mendeley":{"formattedCitation":"(Kumar et al. 2006)","plainTextFormattedCitation":"(Kumar et al. 2006)","previouslyFormattedCitation":"(Kumar et al. 2006)"},"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Kumar et al. 2006)</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Ali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80034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135090</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Gujarat</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Ahmadabad</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02011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2.58133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1289900763","ISSN":"0007-4861","PMID":"9724352","author":[{"dropping-particle":"V","family":"Barot","given":"V","non-dropping-particle":"","parse-names":false,"suffix":""}],"container-title":"Bulletin of environmental contamination and toxicology","id":"ITEM-1","issue":"3","issued":{"date-parts":[["1998","9"]]},"page":"303-10","title":"Occurrence of endemic fluorosis in human population of North Gujarat, India: human health risk.","type":"article-journal","volume":"61"},"uris":["http://www.mendeley.com/documents/?uuid=61fb05ca-fdbd-3f7e-8a8f-0f795ca9f9f7"]}],"mendeley":{"formattedCitation":"(Barot 1998)","plainTextFormattedCitation":"(Barot 1998)","previouslyFormattedCitation":"(Barot 199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Barot 199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Mehsana</w:t>
            </w:r>
            <w:proofErr w:type="spellEnd"/>
            <w:r w:rsidRPr="00F42D67">
              <w:rPr>
                <w:rFonts w:ascii="Times New Roman" w:hAnsi="Times New Roman" w:cs="Times New Roman"/>
                <w:sz w:val="24"/>
                <w:szCs w:val="24"/>
              </w:rPr>
              <w:t xml:space="preserve"> and </w:t>
            </w:r>
            <w:proofErr w:type="spellStart"/>
            <w:r w:rsidRPr="00F42D67">
              <w:rPr>
                <w:rFonts w:ascii="Times New Roman" w:hAnsi="Times New Roman" w:cs="Times New Roman"/>
                <w:sz w:val="24"/>
                <w:szCs w:val="24"/>
              </w:rPr>
              <w:t>Banaskanth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eastAsia="Times New Roman" w:hAnsi="Times New Roman" w:cs="Times New Roman"/>
                <w:sz w:val="24"/>
                <w:szCs w:val="24"/>
                <w:lang w:eastAsia="en-IN"/>
              </w:rPr>
            </w:pPr>
            <w:r w:rsidRPr="00F42D67">
              <w:rPr>
                <w:rFonts w:ascii="Times New Roman" w:eastAsia="Times New Roman" w:hAnsi="Times New Roman" w:cs="Times New Roman"/>
                <w:sz w:val="24"/>
                <w:szCs w:val="24"/>
                <w:lang w:eastAsia="en-IN"/>
              </w:rPr>
              <w:t>24.03180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eastAsia="Times New Roman" w:hAnsi="Times New Roman" w:cs="Times New Roman"/>
                <w:sz w:val="24"/>
                <w:szCs w:val="24"/>
                <w:lang w:eastAsia="en-IN"/>
              </w:rPr>
              <w:t>72.09471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1289900763","ISSN":"0007-4861","PMID":"9724352","author":[{"dropping-particle":"V","family":"Barot","given":"V","non-dropping-particle":"","parse-names":false,"suffix":""}],"container-title":"Bulletin of environmental contamination and toxicology","id":"ITEM-1","issue":"3","issued":{"date-parts":[["1998","9"]]},"page":"303-10","title":"Occurrence of endemic fluorosis in human population of North Gujarat, India: human health risk.","type":"article-journal","volume":"61"},"uris":["http://www.mendeley.com/documents/?uuid=61fb05ca-fdbd-3f7e-8a8f-0f795ca9f9f7"]}],"mendeley":{"formattedCitation":"(Barot 1998)","plainTextFormattedCitation":"(Barot 1998)","previouslyFormattedCitation":"(Barot 199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Barot 199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Mehsan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61191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2.36720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23/hysj.51.6.1149","ISBN":"0262-6667","ISSN":"0262-6667","abstract":"Groundwater quality problems have emerged in many geographical areas due to natural environmental processes and human intervention in the geosystems. Hydrogeochemical appraisal of fluoride contaminated groundwater in Mehsana District, Gujarat State, India is carried out by means of groundwater quality investigations together with X-ray diffraction analysis of soil samples in the delineated high fluoride areas. Results show that fluoride has negative relationships with calcium, whereas relationships with sodium, alkalinity and sulphate are positive. Results obtained from aqueous speciation modelling using PHREEQC reveal that the groundwater is undersaturated with fluorite and oversaturated with calcite. The factor analysis indicates that sodium plus potassium bicarbonate groundwater have high factor loading for fluoride, whereas that for calcium chloride and magnesium chloride groundwater is low. The plausible geochemical reactions in the study area are precipitation of calcite and dissolution of dolomite, carbon dioxide and sulphate minerals with ion exchange.","author":[{"dropping-particle":"","family":"Dhiman","given":"S D","non-dropping-particle":"","parse-names":false,"suffix":""},{"dropping-particle":"","family":"Keshari","given":"A K","non-dropping-particle":"","parse-names":false,"suffix":""}],"container-title":"Hydrological Sciences Journal","id":"ITEM-1","issue":"6","issued":{"date-parts":[["2006"]]},"page":"1149-1162","title":"Hydrogeochemical evaluation of high-fluoride groundwaters: a case study from Mehsana District, Gujarat, India","type":"article-journal","volume":"51"},"uris":["http://www.mendeley.com/documents/?uuid=f880c33a-7866-4004-a806-50b9b8362700"]}],"mendeley":{"formattedCitation":"(Dhiman and Keshari 2006)","plainTextFormattedCitation":"(Dhiman and Keshari 2006)","previouslyFormattedCitation":"(Dhiman and Keshari 2006)"},"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himan and Keshari 2006)</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ad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29834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2.33338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128-008-9466-x","ISSN":"0007-4861","author":[{"dropping-particle":"","family":"Salve","given":"P. R.","non-dropping-particle":"","parse-names":false,"suffix":""},{"dropping-particle":"","family":"Maurya","given":"A.","non-dropping-particle":"","parse-names":false,"suffix":""},{"dropping-particle":"","family":"Kumbhare","given":"P. S.","non-dropping-particle":"","parse-names":false,"suffix":""},{"dropping-particle":"","family":"Ramteke","given":"D. S.","non-dropping-particle":"","parse-names":false,"suffix":""},{"dropping-particle":"","family":"Wate","given":"S. R.","non-dropping-particle":"","parse-names":false,"suffix":""}],"container-title":"Bulletin of Environmental Contamination and Toxicology","id":"ITEM-1","issue":"3","issued":{"date-parts":[["2008","9","19"]]},"page":"289-293","publisher":"Springer-Verlag","title":"Assessment of Groundwater Quality with Respect to Fluoride","type":"article-journal","volume":"81"},"uris":["http://www.mendeley.com/documents/?uuid=2653f4af-bc63-346b-a6e2-3eb0f0a1d027"]}],"mendeley":{"formattedCitation":"(Salve et al. 2008)","plainTextFormattedCitation":"(Salve et al. 2008)","previouslyFormattedCitation":"(Salve et al. 200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alve et al. 200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Amrel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1.61077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1.22548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Anand</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55631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2.94265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anaskanth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38475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1.90162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Bharuch</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1.73669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2.99076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Bhavnaga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1.76175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2.15731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22-4456","ISSN":"00224456","abstract":"This paper assessed ground water quality of Bhavnagar region for determining its suitability for drinking purposes. Ground water samples, collected from 12 different locations of Bhavnagar region for winter, summer and post monsoon seasons, revealed that pH of all samples was neutral to slight alkaline. Turbidity of all samples was within permissible limit. Total dissolved solids, total hardness, fluoride, chloride and chromium were beyond permissible limit in some samples. In most samples, iron was beyond permissible limit. Zinc, copper and manganese were within permissible limit. Introduction Many villages in Saurashtra, Gujarat, India, are facing water quality problem as well as drinking water shortage, specially during summer season. Adults and children of this region are suffering from health problems due to consumption of contaminated water. This paper assesses ground water quality of Bhavnagar region for determining its suitability for drinking purposes. Materials and Methods Ground water samples, collected from 12 different locations of Bhavnagar region from various ground water sources for winter, summer and post monsoon seasons, were analyzed for physico-chemical parameters (pH, conductivity, turbidity, total dissolved solids, suspended solids, chloride, alkalinity, sulphate, hardness, nitrate, fluoride, sodium, potassium and heavy metals) using standard methods","author":[{"dropping-particle":"","family":"Mishra","given":"Deepti","non-dropping-particle":"","parse-names":false,"suffix":""},{"dropping-particle":"","family":"Mudgal","given":"Manish","non-dropping-particle":"","parse-names":false,"suffix":""},{"dropping-particle":"","family":"Khan","given":"Mohd Akram","non-dropping-particle":"","parse-names":false,"suffix":""},{"dropping-particle":"","family":"Padmakaran","given":"Prabha","non-dropping-particle":"","parse-names":false,"suffix":""},{"dropping-particle":"","family":"Chakradhar","given":"B","non-dropping-particle":"","parse-names":false,"suffix":""}],"container-title":"Journal of Scientific and Industrial Research","id":"ITEM-1","issue":"11","issued":{"date-parts":[["2009"]]},"page":"964-966","title":"Assessment of ground water quality of Bhavnagar region (Gujarat)","type":"article-journal","volume":"68"},"uris":["http://www.mendeley.com/documents/?uuid=092d36d2-bf6a-384c-8e36-3155e371ccfe"]}],"mendeley":{"formattedCitation":"(Mishra et al. 2009)","plainTextFormattedCitation":"(Mishra et al. 2009)","previouslyFormattedCitation":"(Mishra et al. 2009)"},"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ishra et al. 200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ohad</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84891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25556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Junagadh</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1.51459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0.453568</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achchh</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42173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69.93398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154725","abstract":"SUMMARY: Sixty groundwater (GW) samples from bore and dug wells averaging 560 feet deep were collected from the six villages of Baroi, Chhasara, Gundala, Mundra, Pragpar, and Zarpara in the semi-arid Mundra region of Kachchh, Gujarat, India. The mean temperature of the GW collection samples was 32.11oC, and the average slightly alkaline pH was 8.2, which is characteristic of GW in this semi-arid region. Average turbidity was 7.7 NTU, and the total dissolved solids (TDS) average was 1141.19 mg/L. Zarpara had the highest total alkalinity level of 620.84 mg/L, whereas the average was 392.01 mg/L. The average total water hardness level was 267.71 mg/ L, which falls under a normal range. The average biological oxygen demand (BOD) was less than 6 mg/L, and the dissolved oxygen (DO) was 7.6 mg/L. The average levels of calcium, magnesium, and chloride were within permissible limits. Fluoride (F) concentrations were higher in Chhasara, Gundala, and Mundra villages with values of 3.42, 1.8, and 1.9 mg/L (ppm), respectively. The socio-economic scale of the area was essentially low and equal, i.e., category E in a scale of A–E. Urine samples of 34 schoolchildren from high F and 50 from low F villages were collected and analyzed for F: 2.25 ppm in urine samples from villages having higher F levels in the GW, which was highly significant (p≤0.01) as compared to 0.42 ppm F in the low F villages. The average IQ level of schoolchildren (N = 50) from the low F villages was 97.17, which is significantly higher (p≤0.001) than 92.53 of schoolchildren (N = 34) from the high F villages.","author":[{"dropping-particle":"","family":"Trivedi","given":"M. H.","non-dropping-particle":"","parse-names":false,"suffix":""},{"dropping-particle":"","family":"Sangai","given":"N. P.","non-dropping-particle":"","parse-names":false,"suffix":""},{"dropping-particle":"","family":"Patel","given":"R. S.","non-dropping-particle":"","parse-names":false,"suffix":""},{"dropping-particle":"","family":"Payak","given":"M","non-dropping-particle":"","parse-names":false,"suffix":""},{"dropping-particle":"","family":"Vyas","given":"S. J.","non-dropping-particle":"","parse-names":false,"suffix":""}],"container-title":"Fluoride","id":"ITEM-1","issue":"4","issued":{"date-parts":[["2012"]]},"page":"377-383","title":"Assessment of groundwater quality with special reference to fluoride and its impact on iq of schoolchildren in six villages of the Mundra region, Kachchh, Gujarat, India","type":"article-journal","volume":"45"},"uris":["http://www.mendeley.com/documents/?uuid=8d0b7330-367a-3fe7-996d-1f75b97c9477"]}],"mendeley":{"formattedCitation":"(Trivedi et al. 2012)","plainTextFormattedCitation":"(Trivedi et al. 2012)","previouslyFormattedCitation":"(Trivedi et al. 2012)"},"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Trivedi et al. 2012)</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Narmada</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19443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80975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Panchmahals</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72723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3.66099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Patan</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84770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2.11337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Rajkot</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26839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0.78792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iman","given":"S. D.","non-dropping-particle":"","parse-names":false,"suffix":""}],"container-title":"Journal of Indian Water Resources Society","id":"ITEM-1","issue":"1","issued":{"date-parts":[["2014"]]},"page":"34-39","title":"Groundwater quality assessment for irrigation use in Rajkot district, Gujarat","type":"article-journal","volume":"34"},"uris":["http://www.mendeley.com/documents/?uuid=0898cce9-8419-3147-acca-358c130a73ee"]}],"mendeley":{"formattedCitation":"(Dhiman 2014)","plainTextFormattedCitation":"(Dhiman 2014)","previouslyFormattedCitation":"(Dhiman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himan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abarkanth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84857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3.06104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08/592827","ISSN":"09734945","abstract":"Groundwater is one of the most useful water sources. Contamination of such water source is a big problem creating health hazards. In this present study we have collected groundwater samples from different places of Bhiloda taluka of Sabarkantha district (North Gujarat) India. These samples have been assessed on the basis of various qualitative parameters. The results of physico-chemical study of water samples from 13 bore wells in Bhiloda taluka are presented. The water quality parameters such as; pH, electrical conductivity (EC), total dissolved salts (TDS), calcium and magnesium, sodium, potassium, carbonate, bicarbonate, chloride, sulphate, fluoride, sodium adsorption ratio (SAR), residual sodium carbonate (RSC) and soluble sodium percentage ( SSP ) were estimated.","author":[{"dropping-particle":"","family":"Acharya","given":"G. D.","non-dropping-particle":"","parse-names":false,"suffix":""},{"dropping-particle":"V.","family":"Hathi","given":"M.","non-dropping-particle":"","parse-names":false,"suffix":""},{"dropping-particle":"","family":"Patel","given":"Asha D.","non-dropping-particle":"","parse-names":false,"suffix":""},{"dropping-particle":"","family":"Parmar","given":"K. C.","non-dropping-particle":"","parse-names":false,"suffix":""}],"container-title":"E-Journal of Chemistry","id":"ITEM-1","issue":"4","issued":{"date-parts":[["2008"]]},"page":"792-796","publisher":"Hindawi","title":"Chemical properties of groundwater in Bhiloda Taluka Region, North Gujarat, India","type":"article-journal","volume":"5"},"uris":["http://www.mendeley.com/documents/?uuid=8f783e66-e753-3075-b065-58da7ff39f08"]}],"mendeley":{"formattedCitation":"(Acharya et al. 2008)","plainTextFormattedCitation":"(Acharya et al. 2008)","previouslyFormattedCitation":"(Acharya et al. 200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Acharya et al. 200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Surat</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1.18533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2.85129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ee, stats, and : https : / / www . researchgate . net / publication / 235427635 ASSESSMENT THE WATER . . . . Data CITATION 1 READS 215 2 , including : Hemangi Shree 13 SEE All . The . ABSTRACT The assessment of ground water quality with respect to salt water intrusion at coastal belt of Surat city , Gujarat , India was the main aim of the study . This study was aimed at using the application of Water Quality Index (WQI) in evaluating the quality of ground water samples (nearer to coastal lines) for public usage . This was done by subjecting the 25 ground water samples collected in the year 2010 - 11 for comprehensive physicochemical analysis using APHA standard methods of analysis . The WQI for 25 samples ranges from 418 . 65 - 2281 . 15 in winter season and 936 . 89 - 2411 . 65 in summer season . Almost ninety nine percent of the samples exceeded 100 , the upper limit of WQI for drinking water . The high value of WQI at these stations has been found to be mainly due to the higher values of iron , total dissolved solids , hardness , fluoride , silica , chloride , COD and salinity in the groundwater . Magnesium and chloride are significantly interrelated and indicates that the hardness of the water is permanent in nature . The present study demonstrated application of water quality index in estimating / understanding the quality of ground water and appeared to be promising in the field of water quality management . The results of the analysis when compared with permissible limits of Indian standards for drinking water indicated that most of all the 25 samples are in severely polluted zone and so the water is not safe for domestic use or drinking purpose and would need further treatment . This may be due to over population and higher usage levels of water and paving of open areas in urban zones , replenishment of ground water is drastically reduced . Indiscriminate exploitation of ground water results in lowering of water table rendering many bore - wells dry . To overcome this situation bore wells are drilled to greater depths . This further lowers the depth of water table and in some areas this leads to higher concentration of hazardous chemicals . The over exploitation of ground water resulted in sea water intrusion thereby rendering the ground water saline . To arrest the decline of water level and degradation of the groundwater - quality the bore - well should be recharged by launching Rain water harvesting structure . Bio shield should be developed…","author":[{"dropping-particle":"","family":"Desai","given":"B","non-dropping-particle":"","parse-names":false,"suffix":""},{"dropping-particle":"","family":"Desai","given":"H","non-dropping-particle":"","parse-names":false,"suffix":""}],"container-title":"Journal of Environmental Research And Development","id":"ITEM-1","issue":"2","issued":{"date-parts":[["2012"]]},"page":"607-621","title":"Assessment of water quality index for the ground water with respect to salt water intrusion at coastal region of Surat city, Gujarat , India","type":"article-journal","volume":"7"},"uris":["http://www.mendeley.com/documents/?uuid=feeab948-3023-3b55-b112-9bfdd618ac97"]}],"mendeley":{"formattedCitation":"(Desai and Desai 2012)","plainTextFormattedCitation":"(Desai and Desai 2012)","previouslyFormattedCitation":"(Desai and Desai 2012)"},"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esai and Desai 2012)</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urendranaga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86581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1.64780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Vadodara</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29414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3.18089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Haryana</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Jind</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9.31086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30674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HAZMAT.2003.09.007","ISSN":"0304-3894","abstract":"The fluoride concentration in underground water was determined in four villages of Jind district of Haryana state (India) where it is the only source of drinking water. Various other water quality parameters such as pH, electrical conductivity, total dissolved salts, total hardness, total alkalinity as well as sodium, potassium, calcium, magnesium, carbonate, bicarbonate, chloride and sulfate concentrations were also measured. A systematic calculation of correlation coefficients among different physico-chemical parameters was performed. The analytical results indicated considerable variations among the analyzed samples with respect to their chemical composition. Majority of the samples do not comply with Indian as well as WHO standards for most of the water quality parameters measured. The fluoride concentration in the underground water of these villages varied from 0.3 to 6.9mg/l, causing dental fluorosis among people especially children of these villages. Overall water quality was found unsatisfactory for drinking purposes without any prior treatment except at eight locations out of 60.","author":[{"dropping-particle":"","family":"Meenakshi","given":"","non-dropping-particle":"","parse-names":false,"suffix":""},{"dropping-particle":"","family":"Garg","given":"V.K","non-dropping-particle":"","parse-names":false,"suffix":""},{"dropping-particle":"","family":"Kavita","given":"","non-dropping-particle":"","parse-names":false,"suffix":""},{"dropping-particle":"","family":"Renuka","given":"","non-dropping-particle":"","parse-names":false,"suffix":""},{"dropping-particle":"","family":"Malik","given":"Anju","non-dropping-particle":"","parse-names":false,"suffix":""}],"container-title":"Journal of Hazardous Materials","id":"ITEM-1","issue":"1","issued":{"date-parts":[["2004","1","2"]]},"page":"85-97","publisher":"Elsevier","title":"Groundwater quality in some villages of Haryana, India: focus on fluoride and fluorosis","type":"article-journal","volume":"106"},"uris":["http://www.mendeley.com/documents/?uuid=700944b8-cc9a-367a-b33c-f63283f6a22f"]}],"mendeley":{"formattedCitation":"(Meenakshi et al. 2004)","plainTextFormattedCitation":"(Meenakshi et al. 2004)","previouslyFormattedCitation":"(Meenakshi et al. 200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eenakshi et al. 200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Hisa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9.16425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73939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9603120500538283","ISSN":"0960-3123","abstract":"Abstract Groundwater samples collected either from the bore-wells (forms a part of municipal water supply) or from the hand pumps (direct consumption) were analysed for fluoride in Hisar city, India. The results indicate considerable variations among the analysed groundwater samples and the concentration of fluoride ranged from 0.03 – 16.6 mg/l. In most of the groundwater samples the concentration of fluoride was found to be moderately higher, when compared to the WHO standard for drinking water, which may lead to associated health risks in urban population, if the groundwater is being used without proper treatment. Furthermore, it is suggested that the sources of municipal water supply must be established in a region where an adequate level of fluoride was observed.","author":[{"dropping-particle":"","family":"Ravindra","given":"Khaiwal","non-dropping-particle":"","parse-names":false,"suffix":""},{"dropping-particle":"","family":"Garg","given":"Vinod K.","non-dropping-particle":"","parse-names":false,"suffix":""}],"container-title":"International Journal of Environmental Health Research","id":"ITEM-1","issue":"2","issued":{"date-parts":[["2006","4"]]},"page":"163-166","publisher":" Taylor &amp; Francis ","title":"Distribution of fluoride in groundwater and its suitability assessment for drinking purpose","type":"article-journal","volume":"16"},"uris":["http://www.mendeley.com/documents/?uuid=96192588-6277-3673-9b90-fbeea0ccb6b2"]}],"mendeley":{"formattedCitation":"(Ravindra and Garg 2006)","plainTextFormattedCitation":"(Ravindra and Garg 2006)","previouslyFormattedCitation":"(Ravindra and Garg 2006)"},"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vindra and Garg 2006)</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Pataud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32441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78346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HAZMAT.2006.10.010","ISSN":"0304-3894","abstract":"The objective of this study was to determine the fluoride content in drinking water and urine samples of adolescent males aged 11–16 years living in Southern Haryana, India. A total of 30 drinking water sources in the studied habitations were assessed for fluoride contamination. Fluoride was estimated in the urine of 400 male children randomly selected from these habitations. The fluoride concentration in drinking water and urine samples was determined using USEPA fluoride ion selective electrode method. The mean fluoride concentration in drinking water samples of Pataudi, Haily Mandi and Harsaru villages was 1.68±0.35, 3.22±1.18 and 1.78±0.12mg/l, respectively. The mean urinary fluoride concentration was 2.26±0.024mg/l at Pataudi, 2.48±0.77mg/l at Haily Mandi and 2.43±0.84mg/l at Harsaru village. The higher fluoride levels in the urine of children may be associated to higher fluoride levels in drinking water. The accuracy of measurements was assessed with known addition method in water and urine. Mean fluoride recovery was 98.0 and 99.1% in water and urine. The levels obtained were reproducible with in ±3% error limit.","author":[{"dropping-particle":"","family":"Singh","given":"Bhupinder","non-dropping-particle":"","parse-names":false,"suffix":""},{"dropping-particle":"","family":"Gaur","given":"Shalini","non-dropping-particle":"","parse-names":false,"suffix":""},{"dropping-particle":"","family":"Garg","given":"V.K.","non-dropping-particle":"","parse-names":false,"suffix":""}],"container-title":"Journal of Hazardous Materials","id":"ITEM-1","issue":"1-2","issued":{"date-parts":[["2007","6","1"]]},"page":"147-151","publisher":"Elsevier","title":"Fluoride in drinking water and human urine in Southern Haryana, India","type":"article-journal","volume":"144"},"uris":["http://www.mendeley.com/documents/?uuid=5784ebbc-a963-35ae-8e15-41cf96d97c78"]}],"mendeley":{"formattedCitation":"(Singh et al. 2007)","plainTextFormattedCitation":"(Singh et al. 2007)","previouslyFormattedCitation":"(Singh et al. 200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ingh et al. 200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Haily</w:t>
            </w:r>
            <w:proofErr w:type="spellEnd"/>
            <w:r w:rsidRPr="00F42D67">
              <w:rPr>
                <w:rFonts w:ascii="Times New Roman" w:hAnsi="Times New Roman" w:cs="Times New Roman"/>
                <w:sz w:val="24"/>
                <w:szCs w:val="24"/>
              </w:rPr>
              <w:t xml:space="preserve"> </w:t>
            </w:r>
            <w:proofErr w:type="spellStart"/>
            <w:r w:rsidRPr="00F42D67">
              <w:rPr>
                <w:rFonts w:ascii="Times New Roman" w:hAnsi="Times New Roman" w:cs="Times New Roman"/>
                <w:sz w:val="24"/>
                <w:szCs w:val="24"/>
              </w:rPr>
              <w:t>Mand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34544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756066</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HAZMAT.2006.10.010","ISSN":"0304-3894","abstract":"The objective of this study was to determine the fluoride content in drinking water and urine samples of adolescent males aged 11–16 years living in Southern Haryana, India. A total of 30 drinking water sources in the studied habitations were assessed for fluoride contamination. Fluoride was estimated in the urine of 400 male children randomly selected from these habitations. The fluoride concentration in drinking water and urine samples was determined using USEPA fluoride ion selective electrode method. The mean fluoride concentration in drinking water samples of Pataudi, Haily Mandi and Harsaru villages was 1.68±0.35, 3.22±1.18 and 1.78±0.12mg/l, respectively. The mean urinary fluoride concentration was 2.26±0.024mg/l at Pataudi, 2.48±0.77mg/l at Haily Mandi and 2.43±0.84mg/l at Harsaru village. The higher fluoride levels in the urine of children may be associated to higher fluoride levels in drinking water. The accuracy of measurements was assessed with known addition method in water and urine. Mean fluoride recovery was 98.0 and 99.1% in water and urine. The levels obtained were reproducible with in ±3% error limit.","author":[{"dropping-particle":"","family":"Singh","given":"Bhupinder","non-dropping-particle":"","parse-names":false,"suffix":""},{"dropping-particle":"","family":"Gaur","given":"Shalini","non-dropping-particle":"","parse-names":false,"suffix":""},{"dropping-particle":"","family":"Garg","given":"V.K.","non-dropping-particle":"","parse-names":false,"suffix":""}],"container-title":"Journal of Hazardous Materials","id":"ITEM-1","issue":"1-2","issued":{"date-parts":[["2007","6","1"]]},"page":"147-151","publisher":"Elsevier","title":"Fluoride in drinking water and human urine in Southern Haryana, India","type":"article-journal","volume":"144"},"uris":["http://www.mendeley.com/documents/?uuid=5784ebbc-a963-35ae-8e15-41cf96d97c78"]}],"mendeley":{"formattedCitation":"(Singh et al. 2007)","plainTextFormattedCitation":"(Singh et al. 2007)","previouslyFormattedCitation":"(Singh et al. 200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ingh et al. 200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Harsaru</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45269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93083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HAZMAT.2006.10.010","ISSN":"0304-3894","abstract":"The objective of this study was to determine the fluoride content in drinking water and urine samples of adolescent males aged 11–16 years living in Southern Haryana, India. A total of 30 drinking water sources in the studied habitations were assessed for fluoride contamination. Fluoride was estimated in the urine of 400 male children randomly selected from these habitations. The fluoride concentration in drinking water and urine samples was determined using USEPA fluoride ion selective electrode method. The mean fluoride concentration in drinking water samples of Pataudi, Haily Mandi and Harsaru villages was 1.68±0.35, 3.22±1.18 and 1.78±0.12mg/l, respectively. The mean urinary fluoride concentration was 2.26±0.024mg/l at Pataudi, 2.48±0.77mg/l at Haily Mandi and 2.43±0.84mg/l at Harsaru village. The higher fluoride levels in the urine of children may be associated to higher fluoride levels in drinking water. The accuracy of measurements was assessed with known addition method in water and urine. Mean fluoride recovery was 98.0 and 99.1% in water and urine. The levels obtained were reproducible with in ±3% error limit.","author":[{"dropping-particle":"","family":"Singh","given":"Bhupinder","non-dropping-particle":"","parse-names":false,"suffix":""},{"dropping-particle":"","family":"Gaur","given":"Shalini","non-dropping-particle":"","parse-names":false,"suffix":""},{"dropping-particle":"","family":"Garg","given":"V.K.","non-dropping-particle":"","parse-names":false,"suffix":""}],"container-title":"Journal of Hazardous Materials","id":"ITEM-1","issue":"1-2","issued":{"date-parts":[["2007","6","1"]]},"page":"147-151","publisher":"Elsevier","title":"Fluoride in drinking water and human urine in Southern Haryana, India","type":"article-journal","volume":"144"},"uris":["http://www.mendeley.com/documents/?uuid=5784ebbc-a963-35ae-8e15-41cf96d97c78"]}],"mendeley":{"formattedCitation":"(Singh et al. 2007)","plainTextFormattedCitation":"(Singh et al. 2007)","previouslyFormattedCitation":"(Singh et al. 200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ingh et al. 200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Motipur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57632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2.957886</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8-1636-y","ISSN":"0943-0105","author":[{"dropping-particle":"","family":"Garg","given":"Vinod K.","non-dropping-particle":"","parse-names":false,"suffix":""},{"dropping-particle":"","family":"Suthar","given":"Surindra","non-dropping-particle":"","parse-names":false,"suffix":""},{"dropping-particle":"","family":"Singh","given":"Sushma","non-dropping-particle":"","parse-names":false,"suffix":""},{"dropping-particle":"","family":"Sheoran","given":"Aleenjeet","non-dropping-particle":"","parse-names":false,"suffix":""},{"dropping-particle":"","family":"Garima","given":"","non-dropping-particle":"","parse-names":false,"suffix":""},{"dropping-particle":"","family":"Meenakshi","given":"","non-dropping-particle":"","parse-names":false,"suffix":""},{"dropping-particle":"","family":"Jain","given":"Sandeep","non-dropping-particle":"","parse-names":false,"suffix":""}],"container-title":"Environmental Geology","id":"ITEM-1","issue":"6","issued":{"date-parts":[["2009","9","19"]]},"page":"1329-1340","publisher":"Springer Berlin Heidelberg","title":"Drinking water quality in villages of southwestern Haryana, India: assessing human health risks associated with hydrochemistry","type":"article-journal","volume":"58"},"uris":["http://www.mendeley.com/documents/?uuid=a8ff21b7-db25-3826-bb95-0ab1bba17cfb"]}],"mendeley":{"formattedCitation":"(Garg et al. 2009)","plainTextFormattedCitation":"(Garg et al. 2009)","previouslyFormattedCitation":"(Garg et al. 2009)"},"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Garg et al. 200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irs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9.54085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02179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53-008-9222-5","ISSN":"0269-4042","author":[{"dropping-particle":"","family":"Mor","given":"Suman","non-dropping-particle":"","parse-names":false,"suffix":""},{"dropping-particle":"","family":"Singh","given":"Surender","non-dropping-particle":"","parse-names":false,"suffix":""},{"dropping-particle":"","family":"Yadav","given":"Poonam","non-dropping-particle":"","parse-names":false,"suffix":""},{"dropping-particle":"","family":"Rani","given":"Versha","non-dropping-particle":"","parse-names":false,"suffix":""},{"dropping-particle":"","family":"Rani","given":"Pushpa","non-dropping-particle":"","parse-names":false,"suffix":""},{"dropping-particle":"","family":"Sheoran","given":"Monika","non-dropping-particle":"","parse-names":false,"suffix":""},{"dropping-particle":"","family":"Singh","given":"Gurmeet","non-dropping-particle":"","parse-names":false,"suffix":""},{"dropping-particle":"","family":"Ravindra","given":"Khaiwal","non-dropping-particle":"","parse-names":false,"suffix":""}],"container-title":"Environmental Geochemistry and Health","id":"ITEM-1","issue":"6","issued":{"date-parts":[["2009","12","22"]]},"page":"643-655","publisher":"Springer Netherlands","title":"Appraisal of salinity and fluoride in a semi-arid region of India using statistical and multivariate techniques","type":"article-journal","volume":"31"},"uris":["http://www.mendeley.com/documents/?uuid=3beb329b-75d5-33f0-93ec-944b4a0f00ea"]}],"mendeley":{"formattedCitation":"(Mor et al. 2009)","plainTextFormattedCitation":"(Mor et al. 2009)","previouslyFormattedCitation":"(Mor et al. 2009)"},"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or et al. 200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ainiwas</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82683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53659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8-1636-y","ISSN":"0943-0105","author":[{"dropping-particle":"","family":"Garg","given":"Vinod K.","non-dropping-particle":"","parse-names":false,"suffix":""},{"dropping-particle":"","family":"Suthar","given":"Surindra","non-dropping-particle":"","parse-names":false,"suffix":""},{"dropping-particle":"","family":"Singh","given":"Sushma","non-dropping-particle":"","parse-names":false,"suffix":""},{"dropping-particle":"","family":"Sheoran","given":"Aleenjeet","non-dropping-particle":"","parse-names":false,"suffix":""},{"dropping-particle":"","family":"Garima","given":"","non-dropping-particle":"","parse-names":false,"suffix":""},{"dropping-particle":"","family":"Meenakshi","given":"","non-dropping-particle":"","parse-names":false,"suffix":""},{"dropping-particle":"","family":"Jain","given":"Sandeep","non-dropping-particle":"","parse-names":false,"suffix":""}],"container-title":"Environmental Geology","id":"ITEM-1","issue":"6","issued":{"date-parts":[["2009","9","19"]]},"page":"1329-1340","publisher":"Springer Berlin Heidelberg","title":"Drinking water quality in villages of southwestern Haryana, India: assessing human health risks associated with hydrochemistry","type":"article-journal","volume":"58"},"uris":["http://www.mendeley.com/documents/?uuid=a8ff21b7-db25-3826-bb95-0ab1bba17cfb"]}],"mendeley":{"formattedCitation":"(Garg et al. 2009)","plainTextFormattedCitation":"(Garg et al. 2009)","previouslyFormattedCitation":"(Garg et al. 2009)"},"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Garg et al. 200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Faridabad</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43623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34685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Gurgaon</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42587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01115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Jhajja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61136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66793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EJ.2016.08.031","ISSN":"1110-0168","abstract":"Several types of health problems in Jhajjar district of Haryana state are prevailing owing to groundwater quality problems such as high concentration of fluoride, chloride, salinity, TDS, etc. The objective of this work was to assess the overall groundwater quality of the district based on Water Quality Index (WQI), and find out the factors leading to continuous deterioration in groundwater quality. The study demonstrates that groundwater quality of Jhajjar district is totally unsuitable for drinking purposes and is directly or indirectly influenced by geogenic factors. About 60–70% of the samples analysed show high fluoride content. Other parameters such as hardness, electrical conductivity, Total Dissolved Solids (TDS), and Chloride are also above the permissible limits. Hydrogeologically the study area belongs to Indo-Gangetic alluvial plains, which are dominated by clay-silt, clay and grey micaceous sand formations. Clay rich formations are rich in fluorine and other salts and their weathering is most probably causing the continuous escalation in the fluoride and salinity concentration in groundwater. Several in-situ and ex-situ measures have been suggested for remediation and to prevent further escalation of water quality problems that are needed imperatively for the sustainable development of water resources.","author":[{"dropping-particle":"","family":"Gupta","given":"Ruchi","non-dropping-particle":"","parse-names":false,"suffix":""},{"dropping-particle":"","family":"Misra","given":"Anil Kumar","non-dropping-particle":"","parse-names":false,"suffix":""}],"container-title":"Alexandria Engineering Journal","id":"ITEM-1","issue":"1","issued":{"date-parts":[["2018","3","1"]]},"page":"375-381","publisher":"Elsevier","title":"Groundwater quality analysis of quaternary aquifers in Jhajjar District, Haryana, India: Focus on groundwater fluoride and health implications","type":"article-journal","volume":"57"},"uris":["http://www.mendeley.com/documents/?uuid=f7d93270-feca-33a0-8db5-a55c947e6da9"]}],"mendeley":{"formattedCitation":"(Gupta and Misra 2018)","plainTextFormattedCitation":"(Gupta and Misra 2018)","previouslyFormattedCitation":"(Gupta and Misra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Gupta and Misra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aithal</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9.75771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34559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urushetr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9.96599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89327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193058527","author":[{"dropping-particle":"","family":"Dhankhar","given":"Vikas","non-dropping-particle":"","parse-names":false,"suffix":""},{"dropping-particle":"","family":"Singh","given":"Diwan","non-dropping-particle":"","parse-names":false,"suffix":""}],"container-title":"Energy Research and Environmental Management: An Innovative Approach","id":"ITEM-1","issued":{"date-parts":[["2015"]]},"number-of-pages":"146-151","publisher":"Krishi Sanskriti","title":"Ground water characteristics of Kurukshetra District : A Review","type":"book"},"uris":["http://www.mendeley.com/documents/?uuid=568bafd6-1564-4766-9fa0-5b1916ac1a0b"]}],"mendeley":{"formattedCitation":"(Dhankhar and Singh 2015)","plainTextFormattedCitation":"(Dhankhar and Singh 2015)","previouslyFormattedCitation":"(Dhankhar and Singh 2015)"},"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hankhar and Singh 2015)</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Mahendragarh</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18100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23066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Fluoride content has been found higher than the permissible limit in 70 per cent samples of groundwater tested by the district health authorities under the National Programme for Prevention and Control of Fluorosis (NPPCF). As per the Bureau of Indian Standards (BIS), the permissible limit of fluoride in drinking water is 1 ppm (parts per million) but it has crossed 7 ppm in several villages leading to health problems like dental and skeletal fluorosis, anaemia, gastroenteritis, joints pain and other abdominal disorders among the villagers. “We had recently taken the samples of groundwater from bore wells and tube wells in 125 villages of Nangal Choudhary and Narnaul regions of the district to check the fluoride content. Groundwater has not been found fit for consumption in 70 per cent villages as fluoride content in their water samples was found more than the permissible limit,” said Dayanand Bagri, Civil Surgeon, Narnaul. Bagri maintained during the health check-up campaign, majority of children studying in government schools in the district were also found suffering from dental fluorosis due to high content of fluoride in groundwater that was used for drinking in most of the villages. “Though canal water is being supplied in most villages, people use it merely for bathing and washing clothes instead of drinking. They have a misconception that canal water is not fit for consumption while the fact is that it is supplied after purification and is safe for drinking,” said the Civil Surgeon. He said health officials were making villagers aware about fluoride content in groundwater besides motivating them to drink canal water to prevent themselves from water-borne diseases. The fluoride content in groundwater is alarmingly high in Faizabad village (7.6 ppm), Kaanvi Ki Dhani (7.5 ppm), Chhabra Bibipur (5.1 ppm), Shobhapur (5 ppm), Amarpura (4.9 ppm), Karota (4.4 ppm), Bans Kirarod and Basai (4.2 ppm each), Akbarpur Ramu (3.8 ppm), Patikara (3.2 ppm), Nanglia, Mandlana and Mukhota (3.4 ppm each). Dr Sanjay Yadav, district consultant with the NPPCF, said a laboratory had been established at the Civil Hospital in Narnaul where anyone could get the fluoride content in water checked free of cost.","author":[{"dropping-particle":"","family":"Saini","given":"Ravinder","non-dropping-particle":"","parse-names":false,"suffix":""}],"container-title":"The Tribune","id":"ITEM-1","issued":{"date-parts":[["2017","7","3"]]},"publisher-place":"Haryana","title":"Groundwater in Mahendragarh villages not fit for consumption","type":"article-newspaper"},"uris":["http://www.mendeley.com/documents/?uuid=943081b4-f7eb-469b-90b0-1ff7ad22c02e"]}],"mendeley":{"formattedCitation":"(Saini 2017)","plainTextFormattedCitation":"(Saini 2017)","previouslyFormattedCitation":"(Saini 201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aini 201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Panipat</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9.41366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986136</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254-8704","PMID":"19297985","abstract":"Asystematic physico-chemical analysis of the groundwater at 41 different locations in Panipat city (Haryana), India has been taken up to evaluate its suitabilityfor domestic purposes. The data revealed considerable variations in the water samples with respect to chemical composition. For the analyzed water samples pH, EC, TDS, TA, TH, Na+, K+, Ca2+, HCO3-, Cl-, SO4(2-) and F(-) varied from 6.6-7.5, 0.09-3.28 mmhoS cm(-1), 700-2100 mg l(-1), 245-1054 mg l(-1) (as CaCO3), 153-520 mg l(-1) (as CaCO3), 57-560 mg l(-1), 5-22 mg l(-1), 36-95 mg l(-1), 298-1285 mg l(-1), 60-311 mgl(-1), 17-786 mg l(-1), 0.24-9.27 mg l(-1) respectively. All samples have high concentration of dissolved salts and all the samples were hard to very hard. Correlation coefficient \"r\" analysis has been worked out among different water quality parameters. The study shows a positive and significant, correlation of electrical conductivity with total dissolved salts (r = 0.979), total hardness (r = 0.507), sulphate (r = 0.453), total alkalinity (r = 0.725). Total hardness is positively and significantly correlated with magnesium (r = 0.833) and sulphate (r = 0.687). Where as total alkalinity was found to be positively and significantly correlated with bicarbonate (r = 0.992). Fluoride was higher than permissible limits in most of the samples.","author":[{"dropping-particle":"","family":"Bishnoi","given":"Mukul","non-dropping-particle":"","parse-names":false,"suffix":""},{"dropping-particle":"","family":"Malik","given":"Ravinder","non-dropping-particle":"","parse-names":false,"suffix":""}],"container-title":"Journal of environmental biology","id":"ITEM-1","issue":"6","issued":{"date-parts":[["2008","11"]]},"page":"881-6","title":"Ground water quality in environmentally degraded localities of Panipat city, India.","type":"article-journal","volume":"29"},"uris":["http://www.mendeley.com/documents/?uuid=4d208f12-bbc2-397d-bb6d-13c362651b3d"]}],"mendeley":{"formattedCitation":"(Bishnoi and Malik 2008)","plainTextFormattedCitation":"(Bishnoi and Malik 2008)","previouslyFormattedCitation":"(Bishnoi and Malik 200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Bishnoi and Malik 200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Rewar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19994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61870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07-0048-x","ISSN":"0167-6369","author":[{"dropping-particle":"","family":"Haritash","given":"A. K.","non-dropping-particle":"","parse-names":false,"suffix":""},{"dropping-particle":"","family":"Kaushik","given":"C. P.","non-dropping-particle":"","parse-names":false,"suffix":""},{"dropping-particle":"","family":"Kaushik","given":"A.","non-dropping-particle":"","parse-names":false,"suffix":""},{"dropping-particle":"","family":"Kansal","given":"Ankur","non-dropping-particle":"","parse-names":false,"suffix":""},{"dropping-particle":"","family":"Yadav","given":"Asheesh Kumar","non-dropping-particle":"","parse-names":false,"suffix":""}],"container-title":"Environmental Monitoring and Assessment","id":"ITEM-1","issue":"1-3","issued":{"date-parts":[["2008","10","17"]]},"page":"397-406","publisher":"Springer Netherlands","title":"Suitability assessment of groundwater for drinking, irrigation and industrial use in some North Indian villages","type":"article-journal","volume":"145"},"uris":["http://www.mendeley.com/documents/?uuid=704524f1-ab6a-31f5-9338-d655cf39359a"]}],"mendeley":{"formattedCitation":"(Haritash et al. 2008)","plainTextFormattedCitation":"(Haritash et al. 2008)","previouslyFormattedCitation":"(Haritash et al. 200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Haritash et al. 200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Rohtak</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78421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56656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fluoride concentration in ground water was dete\r\nrmined in ten villages of Rohtak district of Haryan\r\na state (India). The fluoride concentration\r\nin the underground water of these villages varied f\r\nrom 0.034-2.09 mg/l. Various other water quality pa\r\nrameters, viz., pH, electrical conductivity, total\r\ndissolved salts, total hardness, total alkalinity, \r\nsodium, potassium, calcium, magnesium, carbonate, b\r\nicarbonate, chloride and sulfate were also\r\nmeasured. A systematic calculation of correlation c\r\noefficients among different physicochemical paramet\r\ners indicated considerable variations among\r\nthe analyzed samples with respect to their chemical\r\n composition. Majority of the samples do not comply\r\n with Indian as well as WHO standards for\r\nmost of the water quality parameters measured. Over\r\nall water quality was found unsatisfactory for drin\r\nking purposes. Fluoride content was higher\r\nthan permissible limit in 50% sample.","author":[{"dropping-particle":"","family":"Bishnoi","given":"Mukul","non-dropping-particle":"","parse-names":false,"suffix":""},{"dropping-particle":"","family":"Arora","given":"Shalu","non-dropping-particle":"","parse-names":false,"suffix":""}],"container-title":"Journal of Environmental Biology","id":"ITEM-1","issue":"2","issued":{"date-parts":[["2007"]]},"page":"291-294","title":"Potable groundwater quality in some villages of Har yana, India: Focus on fluoride","type":"article-journal","volume":"29"},"uris":["http://www.mendeley.com/documents/?uuid=6e702584-2d7c-3724-b3ad-174ac69d1cfe"]}],"mendeley":{"formattedCitation":"(Bishnoi and Arora 2007)","plainTextFormattedCitation":"(Bishnoi and Arora 2007)","previouslyFormattedCitation":"(Bishnoi and Arora 200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Bishnoi and Arora 200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onepat</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94833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06399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07-0048-x","ISSN":"0167-6369","author":[{"dropping-particle":"","family":"Haritash","given":"A. K.","non-dropping-particle":"","parse-names":false,"suffix":""},{"dropping-particle":"","family":"Kaushik","given":"C. P.","non-dropping-particle":"","parse-names":false,"suffix":""},{"dropping-particle":"","family":"Kaushik","given":"A.","non-dropping-particle":"","parse-names":false,"suffix":""},{"dropping-particle":"","family":"Kansal","given":"Ankur","non-dropping-particle":"","parse-names":false,"suffix":""},{"dropping-particle":"","family":"Yadav","given":"Asheesh Kumar","non-dropping-particle":"","parse-names":false,"suffix":""}],"container-title":"Environmental Monitoring and Assessment","id":"ITEM-1","issue":"1-3","issued":{"date-parts":[["2008","10","17"]]},"page":"397-406","publisher":"Springer Netherlands","title":"Suitability assessment of groundwater for drinking, irrigation and industrial use in some North Indian villages","type":"article-journal","volume":"145"},"uris":["http://www.mendeley.com/documents/?uuid=704524f1-ab6a-31f5-9338-d655cf39359a"]}],"mendeley":{"formattedCitation":"(Haritash et al. 2008)","plainTextFormattedCitation":"(Haritash et al. 2008)","previouslyFormattedCitation":"(Haritash et al. 200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Haritash et al. 200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iwan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90624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61058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07-0048-x","ISSN":"0167-6369","author":[{"dropping-particle":"","family":"Haritash","given":"A. K.","non-dropping-particle":"","parse-names":false,"suffix":""},{"dropping-particle":"","family":"Kaushik","given":"C. P.","non-dropping-particle":"","parse-names":false,"suffix":""},{"dropping-particle":"","family":"Kaushik","given":"A.","non-dropping-particle":"","parse-names":false,"suffix":""},{"dropping-particle":"","family":"Kansal","given":"Ankur","non-dropping-particle":"","parse-names":false,"suffix":""},{"dropping-particle":"","family":"Yadav","given":"Asheesh Kumar","non-dropping-particle":"","parse-names":false,"suffix":""}],"container-title":"Environmental Monitoring and Assessment","id":"ITEM-1","issue":"1-3","issued":{"date-parts":[["2008","10","17"]]},"page":"397-406","publisher":"Springer Netherlands","title":"Suitability assessment of groundwater for drinking, irrigation and industrial use in some North Indian villages","type":"article-journal","volume":"145"},"uris":["http://www.mendeley.com/documents/?uuid=704524f1-ab6a-31f5-9338-d655cf39359a"]}],"mendeley":{"formattedCitation":"(Haritash et al. 2008)","plainTextFormattedCitation":"(Haritash et al. 2008)","previouslyFormattedCitation":"(Haritash et al. 200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Haritash et al. 2008)</w:t>
            </w:r>
            <w:r w:rsidRPr="00F42D67">
              <w:rPr>
                <w:rFonts w:ascii="Times New Roman" w:hAnsi="Times New Roman" w:cs="Times New Roman"/>
                <w:sz w:val="24"/>
                <w:szCs w:val="24"/>
              </w:rPr>
              <w:fldChar w:fldCharType="end"/>
            </w:r>
          </w:p>
        </w:tc>
      </w:tr>
      <w:tr w:rsidR="00DC5D95" w:rsidRPr="00F42D67" w:rsidTr="005D4A7B">
        <w:trPr>
          <w:trHeight w:val="573"/>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Jharkhand</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amodar</w:t>
            </w:r>
            <w:proofErr w:type="spellEnd"/>
            <w:r w:rsidRPr="00F42D67">
              <w:rPr>
                <w:rFonts w:ascii="Times New Roman" w:hAnsi="Times New Roman" w:cs="Times New Roman"/>
                <w:sz w:val="24"/>
                <w:szCs w:val="24"/>
              </w:rPr>
              <w:t xml:space="preserve"> River basin</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66035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6.02184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7-0860-1","ISSN":"0943-0105","author":[{"dropping-particle":"","family":"Singh","given":"Abhay Kumar","non-dropping-particle":"","parse-names":false,"suffix":""},{"dropping-particle":"","family":"Mondal","given":"G. C.","non-dropping-particle":"","parse-names":false,"suffix":""},{"dropping-particle":"","family":"Kumar","given":"Suresh","non-dropping-particle":"","parse-names":false,"suffix":""},{"dropping-particle":"","family":"Singh","given":"T. B.","non-dropping-particle":"","parse-names":false,"suffix":""},{"dropping-particle":"","family":"Tewary","given":"B. K.","non-dropping-particle":"","parse-names":false,"suffix":""},{"dropping-particle":"","family":"Sinha","given":"A.","non-dropping-particle":"","parse-names":false,"suffix":""}],"container-title":"Environmental Geology","id":"ITEM-1","issue":"4","issued":{"date-parts":[["2008","4","22"]]},"page":"745-758","publisher":"Springer-Verlag","title":"Major ion chemistry, weathering processes and water quality assessment in upper catchment of Damodar River basin, India","type":"article-journal","volume":"54"},"uris":["http://www.mendeley.com/documents/?uuid=8897775d-78b7-3328-bed3-3d908c80267f"]}],"mendeley":{"formattedCitation":"(Singh et al. 2008)","plainTextFormattedCitation":"(Singh et al. 2008)","previouslyFormattedCitation":"(Singh et al. 200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ingh et al. 2008)</w:t>
            </w:r>
            <w:r w:rsidRPr="00F42D67">
              <w:rPr>
                <w:rFonts w:ascii="Times New Roman" w:hAnsi="Times New Roman" w:cs="Times New Roman"/>
                <w:sz w:val="24"/>
                <w:szCs w:val="24"/>
              </w:rPr>
              <w:fldChar w:fldCharType="end"/>
            </w:r>
          </w:p>
        </w:tc>
      </w:tr>
      <w:tr w:rsidR="00DC5D95" w:rsidRPr="00F42D67" w:rsidTr="005D4A7B">
        <w:trPr>
          <w:trHeight w:val="694"/>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Chukru</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17292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5.37900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665-014-3112-1","ISSN":"18666299","abstract":"Incidence of high fluoride (F - ) in groundwater ( &gt; 1.5 mg/L) in two tribal belts of eastern India, one around Chukru in the Palamau district of Jharkhand and the other around Karlakot in the Nuapada district of Odisha, has been studied. The max imum concentration of F - in groundwater from dug wells and tube wells is 10.30 mg/L in Chukru and 4.62 mg/L in Karlakot. The groundwaters are mildly alkaline with pH ranges of 7.52-8.22 and 7.33-8.20 in Chukru and Karlakot, respectively. The F - concentration is positively correlated with pH, electrical conductivity and SO 4 2- in both areas. The high F - in groundwater resulted mainly from dissolution of biotite and fluorapatite in quartzofeldspathic gneiss. The ionic dominance pattern (in meq/L) is mostly in the order Ca 2+ &gt; Na + &gt; Mg 2+ &gt; K + among cations and HCO 3 - &gt; SO 4 2- &gt; &lt; Cl - &gt; F - among anions in the Karlakot groundwater. Preliminary adsorption experiments were conducted on natural haematite iron ore and synthetic magnetite to evaluate their potential for F - removal from water. Effects of different parameters such as contact time, pH, adsorbent dose and initial F - concentration on the adsorption capacity of these materials were investigated. Strong dependence of F - removal on pH was observed for both the adsorbents. With natural haematite iron ore, the maximum F - removal of 66 % occurred at an initial pH of 3.2 for a solution with F - concentration of 3 mg/L, adsorbent dose of 7 g/L and overnight contact time. The haematite iron ore was observed to increase the pH of the F - solution. Adsorption equilibrium was not achieved with this adsorbent even after a contact time of 45.2 h. In the case of synthetic magnetite, 84 % F - removal was achieved after 2 min of contact time for a solution with F - concentration of 6 mg/L, adsorbent dose of 10 g/L and initial pH of 7. The results indicate high potential of both natural haematite iron ore and synthetic magnetite as adsorbents of F - in water. © 2014 Springer-Verlag Berlin Heidelberg.","author":[{"dropping-particle":"","family":"Patel","given":"Suresh C.","non-dropping-particle":"","parse-names":false,"suffix":""},{"dropping-particle":"","family":"Khalkho","given":"Rajiv","non-dropping-particle":"","parse-names":false,"suffix":""},{"dropping-particle":"","family":"Patel","given":"Subhagya K.","non-dropping-particle":"","parse-names":false,"suffix":""},{"dropping-particle":"","family":"Sheikh","given":"Janisar M.","non-dropping-particle":"","parse-names":false,"suffix":""},{"dropping-particle":"","family":"Behera","given":"Duryadhan","non-dropping-particle":"","parse-names":false,"suffix":""},{"dropping-particle":"","family":"Chaudhari","given":"Sanjeev","non-dropping-particle":"","parse-names":false,"suffix":""},{"dropping-particle":"","family":"Prabhakar","given":"Naraga","non-dropping-particle":"","parse-names":false,"suffix":""}],"container-title":"Environmental Earth Sciences","id":"ITEM-1","issue":"6","issued":{"date-parts":[["2014","9","4"]]},"page":"2033-2049","publisher":"Springer Berlin Heidelberg","title":"Fluoride contamination of groundwater in parts of eastern India and a preliminary experimental study of fluoride adsorption by natural haematite iron ore and synthetic magnetite","type":"article-journal","volume":"72"},"uris":["http://www.mendeley.com/documents/?uuid=c845089f-2fb4-3c56-95de-9352ee969d6a"]}],"mendeley":{"formattedCitation":"(Patel et al. 2014)","plainTextFormattedCitation":"(Patel et al. 2014)","previouslyFormattedCitation":"(Patel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Patel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Jammu &amp; Kashmir</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ishnah</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2.61066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85797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40011-014-0345-4","ISSN":"0369-8211","author":[{"dropping-particle":"","family":"Khanna","given":"Pragya","non-dropping-particle":"","parse-names":false,"suffix":""}],"container-title":"Proceedings of the National Academy of Sciences, India Section B: Biological Sciences","id":"ITEM-1","issue":"1","issued":{"date-parts":[["2015","3","10"]]},"page":"121-130","publisher":"Springer India","title":"Physico-chemical Parameters of Groundwater of Bishnah, District Jammu, Jammu and Kashmir, India","type":"article-journal","volume":"85"},"uris":["http://www.mendeley.com/documents/?uuid=b727f18c-4da6-3115-96bd-73ea0c00d1ed"]}],"mendeley":{"formattedCitation":"(Khanna 2015)","plainTextFormattedCitation":"(Khanna 2015)","previouslyFormattedCitation":"(Khanna 2015)"},"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Khanna 2015)</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od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3.14849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54546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18/jans.v5i2.342","ISSN":"2231-5209","abstract":"&lt;p&gt;A cross-sectional study was conducted among the residents of three villages of Doda district, J&amp;amp;K. A total of 391 individuals (202 males and 189 females) were examined from 60 households by house to house survey for recording the prevalence and severity of dental fluorosis by using Dean’s Index (1942) along with WHO health assessment form (1997b) and Community fluorosis Index. Of the total studied population 299 (76.47%) have found to be affected with various grades of dental fluorosis with moderate (33.5%) level of fluorosis to be the most frequent category observed. Prevalence of dental fluorosis was more in males (86.61%) than females (63.49%). No significant relation (P&amp;gt;0.05) between prevalence of dental fluorosis to the socioeconomic status was found. Community fluorosis Index was found to be 2.05 which denotes “marked” category of public health significance. High prevalence and high community fluorosis Index suggest that fluorosis is a major public health problem in the area.&lt;/p&gt;","author":[{"dropping-particle":"","family":"Arya","given":"Sunil","non-dropping-particle":"","parse-names":false,"suffix":""},{"dropping-particle":"","family":"Gazal","given":"Sehrish","non-dropping-particle":"","parse-names":false,"suffix":""},{"dropping-particle":"","family":"Raina","given":"Anil K.","non-dropping-particle":"","parse-names":false,"suffix":""}],"container-title":"Journal of Applied and Natural Science","id":"ITEM-1","issue":"2","issued":{"date-parts":[["2013","12","1"]]},"page":"406-410","title":"Prevalence and severity of dental fluorosis in some endemically afflicted villages of district Doda, Jammu and Kashmir, India","type":"article-journal","volume":"5"},"uris":["http://www.mendeley.com/documents/?uuid=5401dea5-1bd8-348b-8b15-cb3f23a527c8"]}],"mendeley":{"formattedCitation":"(Arya et al. 2013)","plainTextFormattedCitation":"(Arya et al. 2013)","previouslyFormattedCitation":"(Arya et al. 201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Arya et al. 201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Rajaur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3.37279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32044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argil</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4.54673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12901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Karnataka</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Gulbarga</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7.32554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82380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4101056","ISSN":"00113891","author":[{"dropping-particle":"","family":"Latha","given":"S. Suma","non-dropping-particle":"","parse-names":false,"suffix":""},{"dropping-particle":"","family":"Ambika","given":"S. R.","non-dropping-particle":"","parse-names":false,"suffix":""},{"dropping-particle":"","family":"Prasad","given":"S. J.","non-dropping-particle":"","parse-names":false,"suffix":""}],"container-title":"Current Science","id":"ITEM-1","issue":"6","issued":{"date-parts":[["1999"]]},"page":"730-734","publisher":"Current Science Association","title":"Fluoride contamination status of groundwater in Karnataka","type":"article-journal","volume":"76"},"uris":["http://www.mendeley.com/documents/?uuid=6dbfc4d6-d2fb-3536-a22e-a04a324c4442"]}],"mendeley":{"formattedCitation":"(Latha et al. 1999)","plainTextFormattedCitation":"(Latha et al. 1999)","previouslyFormattedCitation":"(Latha et al. 1999)"},"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Latha et al. 199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Raich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6.21797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33384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4101056","ISSN":"00113891","author":[{"dropping-particle":"","family":"Latha","given":"S. Suma","non-dropping-particle":"","parse-names":false,"suffix":""},{"dropping-particle":"","family":"Ambika","given":"S. R.","non-dropping-particle":"","parse-names":false,"suffix":""},{"dropping-particle":"","family":"Prasad","given":"S. J.","non-dropping-particle":"","parse-names":false,"suffix":""}],"container-title":"Current Science","id":"ITEM-1","issue":"6","issued":{"date-parts":[["1999"]]},"page":"730-734","publisher":"Current Science Association","title":"Fluoride contamination status of groundwater in Karnataka","type":"article-journal","volume":"76"},"uris":["http://www.mendeley.com/documents/?uuid=6dbfc4d6-d2fb-3536-a22e-a04a324c4442"]}],"mendeley":{"formattedCitation":"(Latha et al. 1999)","plainTextFormattedCitation":"(Latha et al. 1999)","previouslyFormattedCitation":"(Latha et al. 1999)"},"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Latha et al. 199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Bellary</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13195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89389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4101056","ISSN":"00113891","author":[{"dropping-particle":"","family":"Latha","given":"S. Suma","non-dropping-particle":"","parse-names":false,"suffix":""},{"dropping-particle":"","family":"Ambika","given":"S. R.","non-dropping-particle":"","parse-names":false,"suffix":""},{"dropping-particle":"","family":"Prasad","given":"S. J.","non-dropping-particle":"","parse-names":false,"suffix":""}],"container-title":"Current Science","id":"ITEM-1","issue":"6","issued":{"date-parts":[["1999"]]},"page":"730-734","publisher":"Current Science Association","title":"Fluoride contamination status of groundwater in Karnataka","type":"article-journal","volume":"76"},"uris":["http://www.mendeley.com/documents/?uuid=6dbfc4d6-d2fb-3536-a22e-a04a324c4442"]}],"mendeley":{"formattedCitation":"(Latha et al. 1999)","plainTextFormattedCitation":"(Latha et al. 1999)","previouslyFormattedCitation":"(Latha et al. 1999)"},"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Latha et al. 199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Kola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3.14168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12891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4101056","ISSN":"00113891","author":[{"dropping-particle":"","family":"Latha","given":"S. Suma","non-dropping-particle":"","parse-names":false,"suffix":""},{"dropping-particle":"","family":"Ambika","given":"S. R.","non-dropping-particle":"","parse-names":false,"suffix":""},{"dropping-particle":"","family":"Prasad","given":"S. J.","non-dropping-particle":"","parse-names":false,"suffix":""}],"container-title":"Current Science","id":"ITEM-1","issue":"6","issued":{"date-parts":[["1999"]]},"page":"730-734","publisher":"Current Science Association","title":"Fluoride contamination status of groundwater in Karnataka","type":"article-journal","volume":"76"},"uris":["http://www.mendeley.com/documents/?uuid=6dbfc4d6-d2fb-3536-a22e-a04a324c4442"]}],"mendeley":{"formattedCitation":"(Latha et al. 1999)","plainTextFormattedCitation":"(Latha et al. 1999)","previouslyFormattedCitation":"(Latha et al. 1999)"},"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Latha et al. 199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Tumkur</w:t>
            </w:r>
            <w:proofErr w:type="spellEnd"/>
            <w:r w:rsidRPr="00F42D67">
              <w:rPr>
                <w:rFonts w:ascii="Times New Roman" w:hAnsi="Times New Roman" w:cs="Times New Roman"/>
                <w:sz w:val="24"/>
                <w:szCs w:val="24"/>
              </w:rPr>
              <w:t xml:space="preserve"> and </w:t>
            </w:r>
            <w:proofErr w:type="spellStart"/>
            <w:r w:rsidRPr="00F42D67">
              <w:rPr>
                <w:rFonts w:ascii="Times New Roman" w:hAnsi="Times New Roman" w:cs="Times New Roman"/>
                <w:sz w:val="24"/>
                <w:szCs w:val="24"/>
              </w:rPr>
              <w:t>Chitradurg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3.34854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11462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4101056","ISSN":"00113891","author":[{"dropping-particle":"","family":"Latha","given":"S. Suma","non-dropping-particle":"","parse-names":false,"suffix":""},{"dropping-particle":"","family":"Ambika","given":"S. R.","non-dropping-particle":"","parse-names":false,"suffix":""},{"dropping-particle":"","family":"Prasad","given":"S. J.","non-dropping-particle":"","parse-names":false,"suffix":""}],"container-title":"Current Science","id":"ITEM-1","issue":"6","issued":{"date-parts":[["1999"]]},"page":"730-734","publisher":"Current Science Association","title":"Fluoride contamination status of groundwater in Karnataka","type":"article-journal","volume":"76"},"uris":["http://www.mendeley.com/documents/?uuid=6dbfc4d6-d2fb-3536-a22e-a04a324c4442"]}],"mendeley":{"formattedCitation":"(Latha et al. 1999)","plainTextFormattedCitation":"(Latha et al. 1999)","previouslyFormattedCitation":"(Latha et al. 1999)"},"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Latha et al. 199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heru</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7.31865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81319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154725","abstract":"The prevalence of dental and skeletal fluorosis was determined among children of Kheru Nayak Thanda of Gulbarga district, where the fluo- ride concentration in drinking water ranges from 0.6 to 13.4 ppm and the water has low levels of copper and zinc. These children were investigated clinically, radiologically and biochemically. The study revealed that 89% of the children had dental fluorosis and 39% exhibited skeletal fluorosis. Serum samples of these children showed elevated levels of alkaline phosphatase (ALP), alanine transaminase (ALT), aspartate transaminase (AST), and decreased levels of total protein, albumin, and potassium. Radiographic changes suggestive of osteoporosis, osteosclerosis, and genu valgum were observed.","author":[{"dropping-particle":"","family":"Shivashankara","given":"A. R.","non-dropping-particle":"","parse-names":false,"suffix":""},{"dropping-particle":"","family":"Shivaraja Shankara","given":"Y. M.","non-dropping-particle":"","parse-names":false,"suffix":""},{"dropping-particle":"","family":"Hanumanth Rao","given":"S.","non-dropping-particle":"","parse-names":false,"suffix":""},{"dropping-particle":"","family":"Gopalakrishna Bhat","given":"P.","non-dropping-particle":"","parse-names":false,"suffix":""}],"container-title":"Fluoride","id":"ITEM-1","issue":"2","issued":{"date-parts":[["2000"]]},"page":"66-73","title":"A clinical and biochemical study of chronic fluoride toxicity in children of Kheru Thanda of Gulbarga district, Karnataka, India","type":"article-journal","volume":"33"},"uris":["http://www.mendeley.com/documents/?uuid=05ecf80c-41b6-3d8a-b73f-75155dbd27bb"]}],"mendeley":{"formattedCitation":"(Shivashankara et al. 2000)","plainTextFormattedCitation":"(Shivashankara et al. 2000)","previouslyFormattedCitation":"(Shivashankara et al. 2000)"},"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hivashankara et al. 2000)</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Ilkal</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95925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11067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040-006-0107-3","ISSN":"1431-2174","author":[{"dropping-particle":"","family":"Tirumalesh","given":"K.","non-dropping-particle":"","parse-names":false,"suffix":""},{"dropping-particle":"","family":"Shivanna","given":"K.","non-dropping-particle":"","parse-names":false,"suffix":""},{"dropping-particle":"","family":"Jalihal","given":"A. A.","non-dropping-particle":"","parse-names":false,"suffix":""}],"container-title":"Hydrogeology Journal","id":"ITEM-1","issue":"3","issued":{"date-parts":[["2007","4","16"]]},"page":"589-598","publisher":"Springer-Verlag","title":"Isotope hydrochemical approach to understand fluoride release into groundwaters of Ilkal area, Bagalkot District, Karnataka, India","type":"article-journal","volume":"15"},"uris":["http://www.mendeley.com/documents/?uuid=b58e432b-c529-3e60-8bf5-9d45c1d04075"]}],"mendeley":{"formattedCitation":"(Tirumalesh et al. 2007)","plainTextFormattedCitation":"(Tirumalesh et al. 2007)","previouslyFormattedCitation":"(Tirumalesh et al. 200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Tirumalesh et al. 200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Tamk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3.34854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08457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665-009-0331-y","ISBN":"1866-6280","ISSN":"18666280","abstract":"Groundwater is a significant water resource in India for domestic, irrigation, and industrial needs. By far the most serious natural groundwater-quality problem in India, in terms of public health, derives from high fluoride, arsenic, and iron concentrations. Hydrogeochemical investigation of fluoride contaminated groundwater samples from Kolar and Tumkur Districts in Karnataka are undertaken to understand the quality and potability of groundwater from the study area, the level of fluoride contamination, the origin and geochemical mechanisms driving the fluoride enrichment. Majority of the groundwater samples did not meet the potable water criteria as they contained excess (&gt;1.5 mg/L) fluoride, dissolved salts (&gt;500 mg/L) and total hardness (75-924 mg/L). Hydrogeochemical facies of the groundwater samples suggest that rock weathering and evaporation-crystallization control the groundwater composition in the study area with 50-67% of samples belonging to the Ca-HCO3 type and the remaining falling into the mixed Ca-Na-HCO3 or Ca-Mg-Cl type. The saturation index values indicated that the groundwater in the study area is oversaturated with respect to calcite and under-saturated with respect to fluorite. The deficiency of calcium ion concentration in the groundwater from calcite precipitation favors fluorite dissolution leading to excess fluoride concentration. © Springer-Verlag 2009.","author":[{"dropping-particle":"","family":"Mamatha","given":"P.","non-dropping-particle":"","parse-names":false,"suffix":""},{"dropping-particle":"","family":"Rao","given":"Sudhakar M.","non-dropping-particle":"","parse-names":false,"suffix":""}],"container-title":"Environmental Earth Sciences","id":"ITEM-1","issue":"1","issued":{"date-parts":[["2010"]]},"page":"131-142","title":"Geochemistry of fluoride rich groundwater in Kolar and Tumkur Districts of Karnataka","type":"article-journal","volume":"61"},"uris":["http://www.mendeley.com/documents/?uuid=b8c59d41-dadc-44c6-b63e-15a6a2fd2967"]}],"mendeley":{"formattedCitation":"(Mamatha and Rao 2010)","plainTextFormattedCitation":"(Mamatha and Rao 2010)","previouslyFormattedCitation":"(Mamatha and Rao 2010)"},"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amatha and Rao 2010)</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hivani</w:t>
            </w:r>
            <w:proofErr w:type="spellEnd"/>
            <w:r w:rsidRPr="00F42D67">
              <w:rPr>
                <w:rFonts w:ascii="Times New Roman" w:hAnsi="Times New Roman" w:cs="Times New Roman"/>
                <w:sz w:val="24"/>
                <w:szCs w:val="24"/>
              </w:rPr>
              <w:t xml:space="preserve"> watershed area</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3.87199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19991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665-011-1065-1","ISSN":"1866-6280","author":[{"dropping-particle":"","family":"Kantharaja","given":"D. C.","non-dropping-particle":"","parse-names":false,"suffix":""},{"dropping-particle":"","family":"Lakkundi","given":"T. K.","non-dropping-particle":"","parse-names":false,"suffix":""},{"dropping-particle":"","family":"Basavanna","given":"M.","non-dropping-particle":"","parse-names":false,"suffix":""},{"dropping-particle":"","family":"Manjappa","given":"S.","non-dropping-particle":"","parse-names":false,"suffix":""}],"container-title":"Environmental Earth Sciences","id":"ITEM-1","issue":"1","issued":{"date-parts":[["2012","1","27"]]},"page":"67-76","publisher":"Springer-Verlag","title":"Spatial analysis of fluoride concentration in groundwaters of Shivani watershed area, Karnataka state, South India, through geospatial information system","type":"article-journal","volume":"65"},"uris":["http://www.mendeley.com/documents/?uuid=b01c8e2e-d924-3913-91e0-1c2b23fac387"]}],"mendeley":{"formattedCitation":"(Kantharaja et al. 2012)","plainTextFormattedCitation":"(Kantharaja et al. 2012)","previouslyFormattedCitation":"(Kantharaja et al. 2012)"},"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Kantharaja et al. 2012)</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Bangalore</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2.93243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46730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254-8704","PMID":"17405323","abstract":"Water as a resource, basic amenity and universal solvent is shared by population. The physicochemical and biological quality study of Anekal Taluk has been taken up to evaluate its suitability for potable purposes. 1026 water samples were collected from bore well, hand pumps of 272 villages covering in Anekal Taluk. The quality of groundwater has been made through the analysis of pH, colour, electrical conductivity, turbidity, total dissolved solids, alkalinity, chlorides, total hardness, calcium, fluoride, nitrate, sulphate, iron and E. coli. The quality of groundwater assessed in the study area is discussed in detail.","author":[{"dropping-particle":"","family":"Prakash","given":"K L","non-dropping-particle":"","parse-names":false,"suffix":""},{"dropping-particle":"","family":"Somashekar","given":"R K","non-dropping-particle":"","parse-names":false,"suffix":""}],"container-title":"Journal of environmental biology","id":"ITEM-1","issue":"4","issued":{"date-parts":[["2006","10"]]},"page":"633-7","title":"Groundwater quality--assessment on Anekal Taluk, Bangalore Urban district, India.","type":"article-journal","volume":"27"},"uris":["http://www.mendeley.com/documents/?uuid=b7ffa8a2-8e15-37c7-932c-e9230a921f31"]}],"mendeley":{"formattedCitation":"(Prakash and Somashekar 2006)","plainTextFormattedCitation":"(Prakash and Somashekar 2006)","previouslyFormattedCitation":"(Prakash and Somashekar 2006)"},"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Prakash and Somashekar 2006)</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Markandeya</w:t>
            </w:r>
            <w:proofErr w:type="spellEnd"/>
            <w:r w:rsidRPr="00F42D67">
              <w:rPr>
                <w:rFonts w:ascii="Times New Roman" w:hAnsi="Times New Roman" w:cs="Times New Roman"/>
                <w:sz w:val="24"/>
                <w:szCs w:val="24"/>
              </w:rPr>
              <w:t xml:space="preserve"> River basin</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6.00015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70028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399-2","ISSN":"0167-6369","author":[{"dropping-particle":"","family":"Ravikumar","given":"P.","non-dropping-particle":"","parse-names":false,"suffix":""},{"dropping-particle":"","family":"Somashekar","given":"R. K.","non-dropping-particle":"","parse-names":false,"suffix":""},{"dropping-particle":"","family":"Angami","given":"Mhasizonuo","non-dropping-particle":"","parse-names":false,"suffix":""}],"container-title":"Environmental Monitoring and Assessment","id":"ITEM-1","issue":"1-4","issued":{"date-parts":[["2011","2","17"]]},"page":"459-487","publisher":"Springer Netherlands","title":"Hydrochemistry and evaluation of groundwater suitability for irrigation and drinking purposes in the Markandeya River basin, Belgaum District, Karnataka State, India","type":"article-journal","volume":"173"},"uris":["http://www.mendeley.com/documents/?uuid=695fbf32-7ad9-3fa9-b646-e89781d6465d"]}],"mendeley":{"formattedCitation":"(Ravikumar et al. 2011)","plainTextFormattedCitation":"(Ravikumar et al. 2011)","previouslyFormattedCitation":"(Ravikumar et al. 2011)"},"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vikumar et al. 2011)</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Bellary</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12581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904888</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ida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7.90183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504665</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ija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6.81895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69882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remath","given":"S. C.","non-dropping-particle":"","parse-names":false,"suffix":""},{"dropping-particle":"","family":"Yadawe","given":"M. S.","non-dropping-particle":"","parse-names":false,"suffix":""},{"dropping-particle":"","family":"Pujeri","given":"U. S.","non-dropping-particle":"","parse-names":false,"suffix":""},{"dropping-particle":"","family":"Hiremath","given":"D. M.","non-dropping-particle":"","parse-names":false,"suffix":""}],"container-title":"Current World Environment","id":"ITEM-1","issue":"2","issued":{"date-parts":[["2011"]]},"page":"265-269","title":"Physico-Chemical Analysis of Ground Water in Municipal Area of Bijapur (Karnataka)","type":"article-journal","volume":"6"},"uris":["http://www.mendeley.com/documents/?uuid=34455e01-5786-3168-bfd1-432a7efe6059"]}],"mendeley":{"formattedCitation":"(Hiremath et al. 2011)","plainTextFormattedCitation":"(Hiremath et al. 2011)","previouslyFormattedCitation":"(Hiremath et al. 2011)"},"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Hiremath et al. 2011)</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Chamarajanaga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1.86580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909739</w:t>
            </w:r>
          </w:p>
        </w:tc>
        <w:tc>
          <w:tcPr>
            <w:tcW w:w="1788" w:type="dxa"/>
            <w:vAlign w:val="center"/>
          </w:tcPr>
          <w:p w:rsidR="00DC5D95" w:rsidRPr="00F42D67" w:rsidRDefault="00DC5D95" w:rsidP="00E7158E">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767/2472-1123.100001","abstract":"Groundwater is one of the main natural resources having its application in various fields which affects its quantity. Groundwater pollution occurs when used water is returned to the hydrological cycle. The present study aims to assess the spatial variations of groundwater quality parameters in Southern tip of Karnataka using Geoinformatics technique. Efforts have been made to evaluate a total number of 46 representative groundwater samples (C1 to C46) from different parts of the study area during pre-monsoon period (April-May 2005) to assess its parameters such as F- , NO3-, CO3-, Cl- , Ca2+, Mg2+, Na+ , SO4 2-, Fe, K+ , pH and EC. Groundwater quality is found to be more controlled by rock-water interaction and residence time of water in aquifers and affected more by anthropogenic factors at many locations. Each Land Use/Land Cover (LU/LC) patterns and major lineaments are mapped and digitized using SoI topomap of 1:50,000 scale and IRS-1D, PAN+LISS-III satellite data through GIS software’s. Wide applications of chemicals, pesticides, fertilizers, herbicides in large agricultural and vegetative lands; mining activities are the major factors that are contaminating the soil and leaching through seepage, fractures, faults and joints (lineaments) into the groundwater. The study reveals the potentiality of Geoinformatics application in preparation of more consistent and accurate baseline information predicting the groundwater quality in Precambrian hard rock terrain of the study area.","author":[{"dropping-particle":"","family":"Basavarajappa HT*, Manjunatha MC","given":"Pushpavathi KN","non-dropping-particle":"","parse-names":false,"suffix":""}],"container-title":"Journal of Organic &amp; Inorganic Chemistry","id":"ITEM-1","issue":"1","issued":{"date-parts":[["2016"]]},"page":"1-11","publisher":"iMedPub","title":"Rock-Water interaction and chemical quality analysis of groundwater in hard rock terrain of Chamrajanagara district, Karnataka, India using Geoinformatics","type":"article-journal","volume":"2"},"uris":["http://www.mendeley.com/documents/?uuid=bb27e210-06b3-3c57-8b0a-33d2d42be466"]}],"mendeley":{"formattedCitation":"(Basavarajappa HT*, Manjunatha MC 2016)","manualFormatting":"(Basavarajappa and Manjunatha, 2016)","plainTextFormattedCitation":"(Basavarajappa HT*, Manjunatha MC 2016)","previouslyFormattedCitation":"(Basavarajappa HT*, Manjunatha MC 2016)"},"properties":{"noteIndex":0},"schema":"https://github.com/citation-style-language/schema/raw/master/csl-citation.json"}</w:instrText>
            </w:r>
            <w:r w:rsidRPr="00F42D67">
              <w:rPr>
                <w:rFonts w:ascii="Times New Roman" w:hAnsi="Times New Roman" w:cs="Times New Roman"/>
                <w:sz w:val="24"/>
                <w:szCs w:val="24"/>
              </w:rPr>
              <w:fldChar w:fldCharType="separate"/>
            </w:r>
            <w:r>
              <w:rPr>
                <w:rFonts w:ascii="Times New Roman" w:hAnsi="Times New Roman" w:cs="Times New Roman"/>
                <w:noProof/>
                <w:sz w:val="24"/>
                <w:szCs w:val="24"/>
              </w:rPr>
              <w:t>(Basavarajappa and Manjunatha</w:t>
            </w:r>
            <w:r w:rsidRPr="008822F9">
              <w:rPr>
                <w:rFonts w:ascii="Times New Roman" w:hAnsi="Times New Roman" w:cs="Times New Roman"/>
                <w:noProof/>
                <w:sz w:val="24"/>
                <w:szCs w:val="24"/>
              </w:rPr>
              <w:t>, 2016)</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Chikmagal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3.30640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775149</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Chitradurg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4.21635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39462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qpro.2015.02.176","ISSN":"2214241X","abstract":"Water is the main source for domestic, engineering, industrial, agricultural and multipurpose uses which affects surface as well as groundwater quantity. The study area falls within the semiarid region and frequently facing water scarcity and quality problems. The present study generates the primary data to map the spatial variation of groundwater quality in Precambrian hard rock terrain of Chitradurga District through Geo-informatics technique. Efforts have been made to evaluate a total number of 50 representative groundwater samples (C1 to C50) collected in well points from different parts of the study area during pre-monsoon period (April-2012) to assess its parameters such as Fluoride (F-), Nitrate (NO3−), Carbonate (CO3-), Chloride (Cl-), Calcium (Ca2+), Magnesium (Mg2+), Sodium (Na+), Sulphate (SO42−), Iron (Fe), Potassium (K+), Total Dissolved Solids (TDS), Potential of Hydrogen (pH) and Total Hardness (TH). Groundwater quality is found to be more controlled by rock-water interaction &amp; residence time of water in aquifers and affected by both anthropogenic and geogenic factors at many locations. Each lithological units, water bodies, agricultural lands and major lineaments are mapped and digitized using IRS-1D, PAN+LISS-III satellite data through GIS software's to evaluate the possible contamination of groundwater quality by rock-water interactions, agro-chemicals and storage &amp; movement of water. This study highlights the potentiality of Geo-informatics technique in preparation of more consistent and accurate baseline information predicting the groundwater quality in Precambrian hard rock terrain of the study area; which is a suitable model in similar geological conditions.","author":[{"dropping-particle":"","family":"Basavarajappa","given":"H.T.","non-dropping-particle":"","parse-names":false,"suffix":""},{"dropping-particle":"","family":"Manjunatha","given":"M.C.","non-dropping-particle":"","parse-names":false,"suffix":""}],"container-title":"Aquatic Procedia","id":"ITEM-1","issued":{"date-parts":[["2015","1","1"]]},"page":"1354-1365","publisher":"Elsevier","title":"Groundwater Quality Analysis in Precambrian Rocks of Chitradurga District, Karnataka, India Using Geo-informatics Technique","type":"article-journal","volume":"4"},"uris":["http://www.mendeley.com/documents/?uuid=4641944e-3a78-3e1f-9e8b-fb71ed445b80"]}],"mendeley":{"formattedCitation":"(Basavarajappa and Manjunatha 2015)","plainTextFormattedCitation":"(Basavarajappa and Manjunatha 2015)","previouslyFormattedCitation":"(Basavarajappa and Manjunatha 2015)"},"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Basavarajappa and Manjunatha 2015)</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avangere</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4.45038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90719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7827X","PMID":"15270349","abstract":"The quality of ground water supplies in Davanagere Taluk, situated in central part of Karnataka has been investigated with respect to pH, dissolved solids, chlorides, nitrates and fluorides. The levels of pH, dissolved solids and chlorides were found within the safe limits as prescribed by BIS, for more than 95% of the samples. Out of the 61 different borewell samples analysed, selected from different areas of Davanagere taluk, 26% of the samples are found to contain fluorides less than 0.50 PPM (lower safe limit prescribed by BIS) and 11.5% of the samples are found to contain more than 1.5 PPM of fluorides (higher safe limit prescribed by BIS). Further, it was also found during study that, 16.00% of the borewell samples analyzed, were found to contain more than 100.00 PPM of nitrates (measured as NO3 mg/L, safe limit prescribed by BIS). The values of fluorides and nitrates observed in different samples were in the range of 0.19 - 2.06 PPM and 0.08 - 308 PPM, respectively.","author":[{"dropping-particle":"","family":"Manjappa","given":"S","non-dropping-particle":"","parse-names":false,"suffix":""},{"dropping-particle":"","family":"Basavarajappa","given":"B E","non-dropping-particle":"","parse-names":false,"suffix":""},{"dropping-particle":"","family":"Desai","given":"G P","non-dropping-particle":"","parse-names":false,"suffix":""},{"dropping-particle":"","family":"Hotanahalli","given":"S S","non-dropping-particle":"","parse-names":false,"suffix":""},{"dropping-particle":"","family":"Aravinda","given":"H B","non-dropping-particle":"","parse-names":false,"suffix":""}],"container-title":"Indian Journal of Environmental Health","id":"ITEM-1","issue":"2","issued":{"date-parts":[["2003","4"]]},"page":"155-160","title":"Nitrate and fluoride levels in ground waters of davanagere taluka in Karnataka","type":"article-journal","volume":"45"},"uris":["http://www.mendeley.com/documents/?uuid=fb5ba38f-26e5-3591-9dda-398a7e50e0d5"]}],"mendeley":{"formattedCitation":"(Manjappa et al. 2003)","plainTextFormattedCitation":"(Manjappa et al. 2003)","previouslyFormattedCitation":"(Manjappa et al. 200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anjappa et al. 200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Gadag</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21893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64591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7827X","PMID":"15270349","abstract":"The quality of ground water supplies in Davanagere Taluk, situated in central part of Karnataka has been investigated with respect to pH, dissolved solids, chlorides, nitrates and fluorides. The levels of pH, dissolved solids and chlorides were found within the safe limits as prescribed by BIS, for more than 95% of the samples. Out of the 61 different borewell samples analysed, selected from different areas of Davanagere taluk, 26% of the samples are found to contain fluorides less than 0.50 PPM (lower safe limit prescribed by BIS) and 11.5% of the samples are found to contain more than 1.5 PPM of fluorides (higher safe limit prescribed by BIS). Further, it was also found during study that, 16.00% of the borewell samples analyzed, were found to contain more than 100.00 PPM of nitrates (measured as NO3 mg/L, safe limit prescribed by BIS). The values of fluorides and nitrates observed in different samples were in the range of 0.19 - 2.06 PPM and 0.08 - 308 PPM, respectively.","author":[{"dropping-particle":"","family":"Manjappa","given":"S","non-dropping-particle":"","parse-names":false,"suffix":""},{"dropping-particle":"","family":"Basavarajappa","given":"B E","non-dropping-particle":"","parse-names":false,"suffix":""},{"dropping-particle":"","family":"Desai","given":"G P","non-dropping-particle":"","parse-names":false,"suffix":""},{"dropping-particle":"","family":"Hotanahalli","given":"S S","non-dropping-particle":"","parse-names":false,"suffix":""},{"dropping-particle":"","family":"Aravinda","given":"H B","non-dropping-particle":"","parse-names":false,"suffix":""}],"container-title":"Indian Journal of Environmental Health","id":"ITEM-1","issue":"2","issued":{"date-parts":[["2003","4"]]},"page":"155-160","title":"Nitrate and fluoride levels in ground waters of davanagere taluka in Karnataka","type":"article-journal","volume":"45"},"uris":["http://www.mendeley.com/documents/?uuid=fb5ba38f-26e5-3591-9dda-398a7e50e0d5"]}],"mendeley":{"formattedCitation":"(Manjappa et al. 2003)","plainTextFormattedCitation":"(Manjappa et al. 2003)","previouslyFormattedCitation":"(Manjappa et al. 200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anjappa et al. 200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Mysore</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2.29115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609645</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Farhatabad</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7.18504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79107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hazmat.2010.11.102","ISBN":"1873-3336 (Electronic)\\r0304-3894 (Linking)","ISSN":"03043894","PMID":"21177029","abstract":"The present study was conducted to evaluate the feasibility of nano-alumina (Al2O3) for fluoride adsorption from aqueous solutions. The nature and morphology of pure and fluoride-sorbed nano-alumina were characterized by SEM with EDX, XRD, and FTIR analysis. Batch adsorption studies were performed as a function of contact time, initial fluoride concentration, temperature, pH and influence of competing anions. Fluoride sorption kinetics was well fitted by pseudo-second-order model. The maximum sorption capacity of nano-alumina for fluoride removal was found to be 14.0mgg-1at 25°C. Maximum fluoride removal occurred at pH 6.15. The fluoride sorption has been well explained using Langmuir isotherm model. Fluoride sorption was mainly influenced by the presence of PO43-, SO42-and CO32-ions. © 2010 Elsevier B.V.","author":[{"dropping-particle":"","family":"Kumar","given":"Eva","non-dropping-particle":"","parse-names":false,"suffix":""},{"dropping-particle":"","family":"Bhatnagar","given":"Amit","non-dropping-particle":"","parse-names":false,"suffix":""},{"dropping-particle":"","family":"Kumar","given":"Umesh","non-dropping-particle":"","parse-names":false,"suffix":""},{"dropping-particle":"","family":"Sillanpää","given":"Mika","non-dropping-particle":"","parse-names":false,"suffix":""}],"container-title":"Journal of Hazardous Materials","id":"ITEM-1","issue":"2-3","issued":{"date-parts":[["2011","2","28"]]},"page":"1042-1049","publisher":"Elsevier","title":"Defluoridation from aqueous solutions by nano-alumina: Characterization and sorption studies","type":"article-journal","volume":"186"},"uris":["http://www.mendeley.com/documents/?uuid=7051b667-f006-3c45-9e7f-04c2c923ea6f"]}],"mendeley":{"formattedCitation":"(Kumar et al. 2011)","plainTextFormattedCitation":"(Kumar et al. 2011)","previouslyFormattedCitation":"(Kumar et al. 2011)"},"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Kumar et al. 2011)</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Tumk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3.33918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08663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665-009-0331-y","ISBN":"1866-6280","ISSN":"18666280","abstract":"Groundwater is a significant water resource in India for domestic, irrigation, and industrial needs. By far the most serious natural groundwater-quality problem in India, in terms of public health, derives from high fluoride, arsenic, and iron concentrations. Hydrogeochemical investigation of fluoride contaminated groundwater samples from Kolar and Tumkur Districts in Karnataka are undertaken to understand the quality and potability of groundwater from the study area, the level of fluoride contamination, the origin and geochemical mechanisms driving the fluoride enrichment. Majority of the groundwater samples did not meet the potable water criteria as they contained excess (&gt;1.5 mg/L) fluoride, dissolved salts (&gt;500 mg/L) and total hardness (75-924 mg/L). Hydrogeochemical facies of the groundwater samples suggest that rock weathering and evaporation-crystallization control the groundwater composition in the study area with 50-67% of samples belonging to the Ca-HCO3 type and the remaining falling into the mixed Ca-Na-HCO3 or Ca-Mg-Cl type. The saturation index values indicated that the groundwater in the study area is oversaturated with respect to calcite and under-saturated with respect to fluorite. The deficiency of calcium ion concentration in the groundwater from calcite precipitation favors fluorite dissolution leading to excess fluoride concentration. © Springer-Verlag 2009.","author":[{"dropping-particle":"","family":"Mamatha","given":"P.","non-dropping-particle":"","parse-names":false,"suffix":""},{"dropping-particle":"","family":"Rao","given":"Sudhakar M.","non-dropping-particle":"","parse-names":false,"suffix":""}],"container-title":"Environmental Earth Sciences","id":"ITEM-1","issue":"1","issued":{"date-parts":[["2010"]]},"page":"131-142","title":"Geochemistry of fluoride rich groundwater in Kolar and Tumkur Districts of Karnataka","type":"article-journal","volume":"61"},"uris":["http://www.mendeley.com/documents/?uuid=b8c59d41-dadc-44c6-b63e-15a6a2fd2967"]}],"mendeley":{"formattedCitation":"(Mamatha and Rao 2010)","plainTextFormattedCitation":"(Mamatha and Rao 2010)","previouslyFormattedCitation":"(Mamatha and Rao 2010)"},"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amatha and Rao 2010)</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Kerala</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Palghat</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0.49871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50017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High-fluoride groundwaters are present in the hard-rock aquifers of Palghat District, Kerala especially in the eastern part. The phreatic zone comprises weathered to partly weathered crystallines, and the deeper aquifer is formed by fractured crystallines. Both phreatic and deeper aquifers have high fluoride (F –). In dug wells, F – concentration ranges from 0.2 to 5.75 ppm with the highest being at Kopanur in Chittoor taluk. In the deeper aquifers the highest concentration of 3.12 ppm is observed at Chinnamoolathara. Other high fluoride concentration areas are Eruthenpathy, Anakatti and Vannamada in the district. The country rock, horn-blende biotite gneiss, is identified as the source of this high fluoride for both phreatic as well as deep aqui-fers. Saturation indices with respect to CaF 2 were cal-culated; all the samples are saturated with respect to fluorite. The water quality is analysed by the Piper diagram and the common ion noticed is Na + . Alkaline water depleted in calcium, longer residence time of water in the aquifer zone, and intensive irrigation are favourable factors for the dissolution of fluorine-bearing minerals in groundwater. Dental fluorosis is observed from the Chittoor taluk. Since groundwater finds domestic use remedial measures including rain-water harvesting are needed in the area.","author":[{"dropping-particle":"","family":"Shaji","given":"E","non-dropping-particle":"","parse-names":false,"suffix":""},{"dropping-particle":"","family":"Viju","given":"J","non-dropping-particle":"","parse-names":false,"suffix":""},{"dropping-particle":"","family":"Thambi","given":"D S","non-dropping-particle":"","parse-names":false,"suffix":""}],"container-title":"CURRENT SCIENCE","id":"ITEM-1","issue":"2","issued":{"date-parts":[["2007"]]},"page":"240-245","title":"High fluoride in groundwater of Palghat District, Kerala","type":"article-journal","volume":"92"},"uris":["http://www.mendeley.com/documents/?uuid=c88c58c7-796d-3ecb-93be-c43e24023dc6"]}],"mendeley":{"formattedCitation":"(Shaji et al. 2007)","plainTextFormattedCitation":"(Shaji et al. 2007)","previouslyFormattedCitation":"(Shaji et al. 200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haji et al. 200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Palakkad</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0.78293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63623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594-014-0165-4","ISSN":"0016-7622","author":[{"dropping-particle":"","family":"Kukillaya","given":"J. P.","non-dropping-particle":"","parse-names":false,"suffix":""},{"dropping-particle":"","family":"Narayanan","given":"T.","non-dropping-particle":"","parse-names":false,"suffix":""}],"container-title":"Journal of the Geological Society of India","id":"ITEM-1","issue":"5","issued":{"date-parts":[["2014","11","18"]]},"page":"579-589","publisher":"Springer India","title":"Role of weathering of ferromagnesian minerals and surface water irrigation in evolving and modifying chemistry of groundwater in Palakkad district, Kerala, with special reference to its fluoride content","type":"article-journal","volume":"84"},"uris":["http://www.mendeley.com/documents/?uuid=ca148574-67a6-3d6f-8b14-1e5418a85906"]}],"mendeley":{"formattedCitation":"(Kukillaya and Narayanan 2014)","plainTextFormattedCitation":"(Kukillaya and Narayanan 2014)","previouslyFormattedCitation":"(Kukillaya and Narayanan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Kukillaya and Narayanan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Malappuram</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1.06008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049756</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Kozhikode</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1.23554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85195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Pathanamthitt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9.26195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75135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Wayanad</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1.71261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14079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Thrissu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0.48638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24121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Maharashtra</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Amravati</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0.91240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73597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Chandra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9.97638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27687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Chandrapur district of eastern Maharashtra State, Central India fluoride contamination occurs mainly in Warora, Korpana and Rajura areas. In Warora area large number of cases of dental fluorosis and skeletal fluorosis are reported. Mottled teeth, stiff joints and muscular pains are also commonly reported in the villages. Geologically the area is underlain by mixed rock types ranging in age from Archean to Cretaceous. The main rock types are Archean granitic-gneisses; Vindhyan meta-sedimentaries represented by limestones, shalse and cherts; Lower Gondwana sandstones and shales; as also limestone, sandstone and shales belonging to Lameta Beds. The youngest lithounits occur in the northern part of the study area belonging to the Deccan Trap lava flows. Detailed groundwater quality studies of the Warora area carried out during and post-monsoon seasons (2012) with special emphasis on fluoride contamination are reported here to know the latter's source, intensity and extent. A total of 57 bore well and dug well samples were collected from 32 villages. 88% of the samples show fluoride concentration more than the maximum permissible limit (i.e. more than 1.5 mg/l), out of which 52% of the samples show concentrations higher than 2.0 mg/l. Fluoride concentrations of more than the permissible limit were recorded in 30 villages, whereas the highest was observed in the village Yeoti (5.3 mg/l). Groundwater samples from shales and limestones of Lameta Formation and from basaltic lava flows show the highest concentrations of fluoride. Further, presence of high concentrations of fluoride in the above mentioned shallow aquifers in the area rules out the possibility of deeper gneissic aquifers as potential source of fluoride. Physico-chemical conditions along with leaching of fluoride bearing minerals from shallower lithostratigraphic horizons like those of Lameta Beds are likely to be responsible for higher concentration of F -into the groundwater of Warora area.","author":[{"dropping-particle":"","family":"Dubey","given":"Madhavi S","non-dropping-particle":"","parse-names":false,"suffix":""},{"dropping-particle":"","family":"Deshpande","given":"S M","non-dropping-particle":"","parse-names":false,"suffix":""},{"dropping-particle":"","family":"Gaikwad","given":"G D","non-dropping-particle":"","parse-names":false,"suffix":""},{"dropping-particle":"","family":"Dongre","given":"Ashish","non-dropping-particle":"","parse-names":false,"suffix":""}],"container-title":"Journal of Applied Geochemistry","id":"ITEM-1","issue":"1","issued":{"date-parts":[["2018"]]},"page":"123-132","title":"Fluoride contaminated groundwater from Warora area of Chandrapur district, central India: Groundwater geochemistry and comments on the source of fluoride","type":"article-journal","volume":"20"},"uris":["http://www.mendeley.com/documents/?uuid=5b115e35-3619-3020-87d7-d9434bb56e4c"]}],"mendeley":{"formattedCitation":"(Dubey et al. 2018)","plainTextFormattedCitation":"(Dubey et al. 2018)","previouslyFormattedCitation":"(Dubey et al.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ubey et al.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hule</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0.89019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755696</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03/0976-9668.71665","ISSN":"2229-7707","PMID":"22096328","abstract":"This study has been carried out to find out the water pollutants and to test the suitability of water for drinking and irrigation purposes in Dhule and surrounding areas in Maharashtra State in India. The analysis was carried out for the parameters pH, DO (dissolved oxygen), BOD (biological oxygen demand), Cl-, NO3-, F-, S(2)-, total alkalinity, total solid, total dissolved solids (TDS), total suspended solids (TSS), total hardness, calcium, magnesium, carbonate and noncarbonate hardness, and concentrations of calcium and magnesium. These parameters were compared against the standards laid down by World Health Organization (WHO) and Indian Council of Medical Research (ICMR) for drinking water quality. High levels of NO(3)-, Cl-, F-, S(2)-, total solid, TDS, TSS, total hardness, magnesium and calcium have been found in the collected samples. From these observations, it has been found that fluoride is present as per the permissible limit (WHO 2003) in some of the villages studied, but both fluoride and nitrate levels are unacceptable in drinking water samples taken from several villages in Dhule. This is a serious problem and, therefore, requires immediate attention. Excess of theses impurities in water causes many diseases in plants and animals. This study has been carried out to find out the water pollutants and to test the suitability of water for drinking and irrigation purposes in Dhule and surrounding areas in Maharashtra.","author":[{"dropping-particle":"","family":"Patil","given":"Dilip A","non-dropping-particle":"","parse-names":false,"suffix":""},{"dropping-particle":"","family":"Deshmukh","given":"Prashant K","non-dropping-particle":"","parse-names":false,"suffix":""},{"dropping-particle":"","family":"Fursule","given":"Ravindra A","non-dropping-particle":"","parse-names":false,"suffix":""},{"dropping-particle":"","family":"Patil","given":"Pravin O","non-dropping-particle":"","parse-names":false,"suffix":""}],"container-title":"Journal of natural science, biology, and medicine","id":"ITEM-1","issue":"1","issued":{"date-parts":[["2010","7"]]},"page":"9-11","publisher":"Wolters Kluwer -- Medknow Publications","title":"Geochemical studies of fluoride and other water quality parameters of ground water in Dhule region Maharashtra, India.","type":"article-journal","volume":"1"},"uris":["http://www.mendeley.com/documents/?uuid=f892ec14-a155-32c1-b377-4e02f49865d2"]}],"mendeley":{"formattedCitation":"(Patil et al. 2010)","plainTextFormattedCitation":"(Patil et al. 2010)","previouslyFormattedCitation":"(Patil et al. 2010)"},"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Patil et al. 2010)</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Gadchirol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9.83653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959306</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Gondi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1.44583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0.21021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Jaln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9.84205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877022</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Nagpu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1.06568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01190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23311843.2015.1038944","ISSN":"2331-1843","abstract":"In Merta block of Nagaur District, 54 groundwater samples were collected and analyzed to determine fluoride concentration. It was observed that 64.8% villages have fluoride concentration within the acceptable limit (i.e. 1.5 mg/l) and are safe for drinking in respect of fluoride concentration. As prescribed by Bureau of Indian Standard, 35.2% villages have fluoride concentration above the acceptable limit and habitants in these villages are under threat of fluorosis. The fluoride-contaminated area is further divided into three categories. About 27.8% villages have fluoride concentration between 1.5 and 3.0 mg/l which is less problematic to consumers. In Dhadhlas Uda and Bhensra Khurd village, fluoride concentration in groundwater is above 3.0 mg/l and below 5.0 mg/l which is problematic in respect to fluorosis. In the entire survey village, Chawadiya Kalan and Akhawas are in the highly problematic category. In these villages, fluoride concentration is above 5.0 mg/l. Due to the higher fluoride level in drinking water, several cases of dental and skeletal fluorosis have appeared at an alarming rate in the region.","author":[{"dropping-particle":"","family":"Arif","given":"Mohammed","non-dropping-particle":"","parse-names":false,"suffix":""},{"dropping-particle":"","family":"Hussain","given":"Ikbal","non-dropping-particle":"","parse-names":false,"suffix":""},{"dropping-particle":"","family":"Hussain","given":"Jakir","non-dropping-particle":"","parse-names":false,"suffix":""},{"dropping-particle":"","family":"Sharma","given":"Manoj Kumar","non-dropping-particle":"","parse-names":false,"suffix":""},{"dropping-particle":"","family":"Kumar","given":"Sudesh","non-dropping-particle":"","parse-names":false,"suffix":""},{"dropping-particle":"","family":"Bhati","given":"Goutam","non-dropping-particle":"","parse-names":false,"suffix":""},{"dropping-particle":"","family":"Ng","given":"Carla Aparecida","non-dropping-particle":"","parse-names":false,"suffix":""}],"container-title":"Cogent Environmental Science","editor":[{"dropping-particle":"","family":"Ng","given":"Carla Aparecida","non-dropping-particle":"","parse-names":false,"suffix":""}],"id":"ITEM-1","issue":"1","issued":{"date-parts":[["2015","6","18"]]},"page":"1038944","publisher":"Cogent","title":"GIS-based inverse distance weighting spatial interpolation technique for fluoride distribution in south west part of Nagaur district, Rajasthan","type":"article-journal","volume":"1"},"uris":["http://www.mendeley.com/documents/?uuid=b862e72a-4c73-3d9b-8772-c74ccacd109f"]}],"mendeley":{"formattedCitation":"(Arif et al. 2015)","plainTextFormattedCitation":"(Arif et al. 2015)","previouslyFormattedCitation":"(Arif et al. 2015)"},"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Arif et al. 2015)</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Nanded</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9.12227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28974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id":"ITEM-2","itemData":{"DOI":"10.1007/s10661-017-6098-9","ISSN":"0167-6369","author":[{"dropping-particle":"","family":"Pandith","given":"Madhnure","non-dropping-particle":"","parse-names":false,"suffix":""},{"dropping-particle":"","family":"Kaplay","given":"R.D","non-dropping-particle":"","parse-names":false,"suffix":""},{"dropping-particle":"","family":"Potdar","given":"S. S.","non-dropping-particle":"","parse-names":false,"suffix":""},{"dropping-particle":"","family":"Sangnor","given":"H.","non-dropping-particle":"","parse-names":false,"suffix":""},{"dropping-particle":"","family":"Rao","given":"A.D.","non-dropping-particle":"","parse-names":false,"suffix":""}],"container-title":"Environmental Monitoring and Assessment","id":"ITEM-2","issue":"9","issued":{"date-parts":[["2017","9","2"]]},"page":"428","publisher":"Springer International Publishing","title":"Impact of urbanization coupled with drought situations on groundwater quality in shallow (basalt) and deeper (granite) aquifers with special reference to fluoride in Nanded-Waghala Municipal Corporation, Nanded District, Maharashtra (India)","type":"article-journal","volume":"189"},"uris":["http://www.mendeley.com/documents/?uuid=9f231d53-99a7-371b-ad51-0631c704e97a"]}],"mendeley":{"formattedCitation":"(Pandith et al. 2017; MDWS 2018)","plainTextFormattedCitation":"(Pandith et al. 2017; MDWS 2018)","previouslyFormattedCitation":"(Pandith et al. 2017; 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Pandith et al. 2017; 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Gad River Basin</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6.24977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3.74985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594-011-0020-9","ISSN":"0016-7622","author":[{"dropping-particle":"","family":"Duraiswami","given":"Raymond A.","non-dropping-particle":"","parse-names":false,"suffix":""},{"dropping-particle":"","family":"Patankar","given":"Uday","non-dropping-particle":"","parse-names":false,"suffix":""}],"container-title":"Journal of the Geological Society of India","id":"ITEM-1","issue":"2","issued":{"date-parts":[["2011","2","12"]]},"page":"167-174","publisher":"Springer-Verlag","title":"Occurrence of fluoride in the drinking water sources from Gad River Basin, Maharashtra","type":"article-journal","volume":"77"},"uris":["http://www.mendeley.com/documents/?uuid=d558e9cb-a9ae-3486-ba8d-dc975cc377d1"]}],"mendeley":{"formattedCitation":"(Duraiswami and Patankar 2011)","plainTextFormattedCitation":"(Duraiswami and Patankar 2011)","previouslyFormattedCitation":"(Duraiswami and Patankar 2011)"},"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uraiswami and Patankar 2011)</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Yavatmal</w:t>
            </w:r>
            <w:proofErr w:type="spellEnd"/>
            <w:r w:rsidRPr="00F42D67">
              <w:rPr>
                <w:rFonts w:ascii="Times New Roman" w:hAnsi="Times New Roman" w:cs="Times New Roman"/>
                <w:sz w:val="24"/>
                <w:szCs w:val="24"/>
              </w:rPr>
              <w:t xml:space="preserve"> district</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0.14684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20204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5-5027-z","ISSN":"15732959","PMID":"26728981","abstract":"Seasonal variations in groundwater reveal lesser concentrations of major ions except NO3(-) during post-monsoon seasons in shallow aquifers as compared to deeper aquifers. The F(-) concentration from deeper aquifers is high in both seasons and shows a moderate positive relationship with weathering depth and is &gt;5 mg/L in compound lava flow. Groundwater is mainly a Ca-HCO3 type in shallow aquifers and mixed type in deeper aquifers. Fluoride shows a positive correlation with pH, Na(+), HCO3(-) in shallow aquifers and an inverse correlation with Ca(2+) and HCO3(-) from deeper aquifers in both seasons. Approximately 45% of the samples are not suitable for drinking from both aquifers but suitable for irrigation purposes. Rock-water interaction, moderate alkalinity, sluggish movement, and higher residence time are the main causes for high F(-) in deeper aquifers as compared to shallow aquifers. As recommendations, drinking water requirement may be met from shallow aquifers/surface water and fluoride rich groundwater for other purposes. Most effective defluoridation techniques like ion exchange and reverse osmosis may be adopted along with integrated fluorosis mitigation measures and rooftop rainwater harvesting. Supplementary calcium and phosphorous rich food should be provided to children and creating awareness about safe drinking water habits, side effects of high F(-), and NO3(-) rich groundwater, improving oral hygiene conditions are other measures.","author":[{"dropping-particle":"","family":"Pandith","given":"Madhnure","non-dropping-particle":"","parse-names":false,"suffix":""},{"dropping-particle":"","family":"Malpe","given":"D. B.","non-dropping-particle":"","parse-names":false,"suffix":""},{"dropping-particle":"","family":"Rao","given":"A. D.","non-dropping-particle":"","parse-names":false,"suffix":""},{"dropping-particle":"","family":"Rao","given":"P. N.","non-dropping-particle":"","parse-names":false,"suffix":""}],"container-title":"Environmental Monitoring and Assessment","id":"ITEM-1","issued":{"date-parts":[["2016","2","4"]]},"page":"72","publisher":"Springer International Publishing","title":"Aquifer wise seasonal variations and spatial distribution of major ions with focus on fluoride contamination-Pandharkawada block, Yavatmal district, Maharashtra, India","type":"article-journal","volume":"188"},"uris":["http://www.mendeley.com/documents/?uuid=84be3ec2-7389-39f8-bf5e-939faf508f42"]}],"mendeley":{"formattedCitation":"(Pandith et al. 2016)","plainTextFormattedCitation":"(Pandith et al. 2016)","previouslyFormattedCitation":"(Pandith et al. 2016)"},"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Pandith et al. 2016)</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lastRenderedPageBreak/>
              <w:t>Madhya Pradesh</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Chandidongr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highlight w:val="yellow"/>
              </w:rPr>
            </w:pPr>
            <w:r w:rsidRPr="00F42D67">
              <w:rPr>
                <w:rFonts w:ascii="Times New Roman" w:hAnsi="Times New Roman" w:cs="Times New Roman"/>
                <w:sz w:val="24"/>
                <w:szCs w:val="24"/>
                <w:highlight w:val="yellow"/>
              </w:rPr>
              <w:t>-</w:t>
            </w:r>
          </w:p>
        </w:tc>
        <w:tc>
          <w:tcPr>
            <w:tcW w:w="1428" w:type="dxa"/>
            <w:vAlign w:val="center"/>
          </w:tcPr>
          <w:p w:rsidR="00DC5D95" w:rsidRPr="00F42D67" w:rsidRDefault="00DC5D95" w:rsidP="007A3DEC">
            <w:pPr>
              <w:jc w:val="center"/>
              <w:rPr>
                <w:rFonts w:ascii="Times New Roman" w:hAnsi="Times New Roman" w:cs="Times New Roman"/>
                <w:sz w:val="24"/>
                <w:szCs w:val="24"/>
                <w:highlight w:val="yellow"/>
              </w:rPr>
            </w:pPr>
            <w:r w:rsidRPr="00F42D67">
              <w:rPr>
                <w:rFonts w:ascii="Times New Roman" w:hAnsi="Times New Roman" w:cs="Times New Roman"/>
                <w:sz w:val="24"/>
                <w:szCs w:val="24"/>
                <w:highlight w:val="yellow"/>
              </w:rPr>
              <w:t>-</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3/A:1006529925395","ISSN":"02694042","author":[{"dropping-particle":"","family":"Chatterjee","given":"M.K.","non-dropping-particle":"","parse-names":false,"suffix":""},{"dropping-particle":"","family":"Mohabey","given":"N.K.","non-dropping-particle":"","parse-names":false,"suffix":""}],"container-title":"Environmental Geochemistry and Health","id":"ITEM-1","issue":"1","issued":{"date-parts":[["1998"]]},"page":"1-4","publisher":"Kluwer Academic Publishers","title":"Potential fluorosis problems around Chandidongri, Madhya Pradesh, India","type":"article-journal","volume":"20"},"uris":["http://www.mendeley.com/documents/?uuid=a91f0e72-795e-3e16-a12f-85d1cb78658f"]}],"mendeley":{"formattedCitation":"(Chatterjee and Mohabey 1998)","plainTextFormattedCitation":"(Chatterjee and Mohabey 1998)","previouslyFormattedCitation":"(Chatterjee and Mohabey 199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Chatterjee and Mohabey 199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Chhatar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91161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58832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403-013-0094-2","ISSN":"1876-1658","author":[{"dropping-particle":"","family":"Avtar","given":"Ram","non-dropping-particle":"","parse-names":false,"suffix":""},{"dropping-particle":"","family":"Kumar","given":"Pankaj","non-dropping-particle":"","parse-names":false,"suffix":""},{"dropping-particle":"","family":"Singh","given":"C. K.","non-dropping-particle":"","parse-names":false,"suffix":""},{"dropping-particle":"","family":"Sahu","given":"Netrananda","non-dropping-particle":"","parse-names":false,"suffix":""},{"dropping-particle":"","family":"Verma","given":"R. L.","non-dropping-particle":"","parse-names":false,"suffix":""},{"dropping-particle":"","family":"Thakur","given":"J. K.","non-dropping-particle":"","parse-names":false,"suffix":""},{"dropping-particle":"","family":"Mukherjee","given":"S.","non-dropping-particle":"","parse-names":false,"suffix":""}],"container-title":"Water Quality, Exposure and Health","id":"ITEM-1","issue":"3","issued":{"date-parts":[["2013","11","1"]]},"page":"105-115","publisher":"Springer Netherlands","title":"Hydrogeochemical assessment of groundwater quality of Bundelkhand, India using statistical approach","type":"article-journal","volume":"5"},"uris":["http://www.mendeley.com/documents/?uuid=608b0ea5-201e-39a5-9273-9d50af01d3e3"]}],"mendeley":{"formattedCitation":"(Avtar et al. 2013a)","plainTextFormattedCitation":"(Avtar et al. 2013a)","previouslyFormattedCitation":"(Avtar et al. 2013a)"},"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Avtar et al. 2013a)</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hind</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56004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795975</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Chhatar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92080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60396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665-013-2257-7","ISSN":"1866-6280","author":[{"dropping-particle":"","family":"Avtar","given":"Ram","non-dropping-particle":"","parse-names":false,"suffix":""},{"dropping-particle":"","family":"Kumar","given":"Pankaj","non-dropping-particle":"","parse-names":false,"suffix":""},{"dropping-particle":"","family":"Surjan","given":"Akhilesh","non-dropping-particle":"","parse-names":false,"suffix":""},{"dropping-particle":"","family":"Gupta","given":"L. N.","non-dropping-particle":"","parse-names":false,"suffix":""},{"dropping-particle":"","family":"Roychowdhury","given":"Koel","non-dropping-particle":"","parse-names":false,"suffix":""}],"container-title":"Environmental Earth Sciences","id":"ITEM-1","issue":"4","issued":{"date-parts":[["2013","10","1"]]},"page":"1699-1708","publisher":"Springer Berlin Heidelberg","title":"Geochemical processes regulating groundwater chemistry with special reference to nitrate and fluoride enrichment in Chhatarpur area, Madhya Pradesh, India","type":"article-journal","volume":"70"},"uris":["http://www.mendeley.com/documents/?uuid=d379de22-f65a-31dc-89c2-04477c42ec97"]}],"mendeley":{"formattedCitation":"(Avtar et al. 2013b)","plainTextFormattedCitation":"(Avtar et al. 2013b)","previouslyFormattedCitation":"(Avtar et al. 2013b)"},"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Avtar et al. 2013b)</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Chhindwar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04153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92990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ati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70104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629001</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ewas</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96074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058270</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ha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59330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30488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Gun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63488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31615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Gwalio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18259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17787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Hard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34967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096106</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Jabalpu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14854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97448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Jhabu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76638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59245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hargaon</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1.82037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61684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Mandsa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07149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063662</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Rajgarh</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87029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526598</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atn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55937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0.802693</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eon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08746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546098</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haja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41825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278602</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heo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66585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697633</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idh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06582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1.813536</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Shivpuri</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43065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68542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N K","non-dropping-particle":"","parse-names":false,"suffix":""},{"dropping-particle":"","family":"Kadam","given":"D S","non-dropping-particle":"","parse-names":false,"suffix":""}],"container-title":"Current World Environment","id":"ITEM-1","issue":"1","issued":{"date-parts":[["2007"]]},"page":"97-98","title":"A study of fluoride in ground water of Karera block (Shivpuri, MP)","type":"article-journal","volume":"2"},"uris":["http://www.mendeley.com/documents/?uuid=f01d4acc-4b21-32d0-9f44-ae1a0000337f"]}],"mendeley":{"formattedCitation":"(Singh and Kadam 2007)","plainTextFormattedCitation":"(Singh and Kadam 2007)","previouslyFormattedCitation":"(Singh and Kadam 200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ingh and Kadam 200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Manipur</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Imphal</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78303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93.95121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SEAES.2011.11.017","ISSN":"1367-9120","abstract":"In order to identify the hydrogeochemical process controlling the quality of groundwater, an extensive study was carried out in Imphal and Thoubal district of Manipur, India. The objectives of the studies were to delineate the spatial and temporal variability in groundwater quality and understand its suitability for human uses. In the study area groundwater samples from 45 location have been collected during the pre-monsoon, monsoon and post-monsoon seasons and analyzed for the major ions such as Ca2+, Mg2+, Na+, K+, HCO3-, Cl−, SO42-, NO3-, PO43-, F−, Fe and silica. The water quality of both districts was good for domestic and agricultural uses except for few samples. These saline samples were localized and were due to the inherent lithology of the study area. Three major hydrochemical facies (Ca–HCO3 type, mixed Ca–Na–HCO3 and Ca–Mg–Cl types in Imphal district and Ca–HCO3, mixed Ca–Mg–Cl and Ca–Cl type in Thoubal district) were identified. The mineral stability diagrams indicated that the groundwater is in equilibrium with kaolinite and Ca-montmorillonite whereas Gibbs plot showed that the chemical composition of ground water in both districts is controlled by the natural weathering processes irrespective of seasons. Among the chemical weathering processes, silicate weathering was dominant. The results were supported by Wilcox plot and USSL diagrams. The study reflected the overall suitability of groundwater for anthropogenic use.","author":[{"dropping-particle":"","family":"Oinam","given":"Jayalakshmi Devi","non-dropping-particle":"","parse-names":false,"suffix":""},{"dropping-particle":"","family":"Ramanathan","given":"AL.","non-dropping-particle":"","parse-names":false,"suffix":""},{"dropping-particle":"","family":"Singh","given":"Gurmeet","non-dropping-particle":"","parse-names":false,"suffix":""}],"container-title":"Journal of Asian Earth Sciences","id":"ITEM-1","issued":{"date-parts":[["2012","4","2"]]},"page":"136-149","publisher":"Pergamon","title":"Geochemical and statistical evaluation of groundwater in Imphal and Thoubal district of Manipur, India","type":"article-journal","volume":"48"},"uris":["http://www.mendeley.com/documents/?uuid=332982bf-0ad5-3f60-96a8-b690d1d46900"]}],"mendeley":{"formattedCitation":"(Oinam et al. 2012)","plainTextFormattedCitation":"(Oinam et al. 2012)","previouslyFormattedCitation":"(Oinam et al. 2012)"},"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Oinam et al. 2012)</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Thoubal</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53759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93.973126</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SEAES.2011.11.017","ISSN":"1367-9120","abstract":"In order to identify the hydrogeochemical process controlling the quality of groundwater, an extensive study was carried out in Imphal and Thoubal district of Manipur, India. The objectives of the studies were to delineate the spatial and temporal variability in groundwater quality and understand its suitability for human uses. In the study area groundwater samples from 45 location have been collected during the pre-monsoon, monsoon and post-monsoon seasons and analyzed for the major ions such as Ca2+, Mg2+, Na+, K+, HCO3-, Cl−, SO42-, NO3-, PO43-, F−, Fe and silica. The water quality of both districts was good for domestic and agricultural uses except for few samples. These saline samples were localized and were due to the inherent lithology of the study area. Three major hydrochemical facies (Ca–HCO3 type, mixed Ca–Na–HCO3 and Ca–Mg–Cl types in Imphal district and Ca–HCO3, mixed Ca–Mg–Cl and Ca–Cl type in Thoubal district) were identified. The mineral stability diagrams indicated that the groundwater is in equilibrium with kaolinite and Ca-montmorillonite whereas Gibbs plot showed that the chemical composition of ground water in both districts is controlled by the natural weathering processes irrespective of seasons. Among the chemical weathering processes, silicate weathering was dominant. The results were supported by Wilcox plot and USSL diagrams. The study reflected the overall suitability of groundwater for anthropogenic use.","author":[{"dropping-particle":"","family":"Oinam","given":"Jayalakshmi Devi","non-dropping-particle":"","parse-names":false,"suffix":""},{"dropping-particle":"","family":"Ramanathan","given":"AL.","non-dropping-particle":"","parse-names":false,"suffix":""},{"dropping-particle":"","family":"Singh","given":"Gurmeet","non-dropping-particle":"","parse-names":false,"suffix":""}],"container-title":"Journal of Asian Earth Sciences","id":"ITEM-1","issued":{"date-parts":[["2012","4","2"]]},"page":"136-149","publisher":"Pergamon","title":"Geochemical and statistical evaluation of groundwater in Imphal and Thoubal district of Manipur, India","type":"article-journal","volume":"48"},"uris":["http://www.mendeley.com/documents/?uuid=332982bf-0ad5-3f60-96a8-b690d1d46900"]}],"mendeley":{"formattedCitation":"(Oinam et al. 2012)","plainTextFormattedCitation":"(Oinam et al. 2012)","previouslyFormattedCitation":"(Oinam et al. 2012)"},"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Oinam et al. 2012)</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Orissa</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Nayagarh</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0.25600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4.92314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100414","ISSN":"09430105","abstract":"The occurrence of high concentrations of fluoride in groundwater (&gt;1.5 mg/l) in the villages of Singhpur and Sagaragan in the Nayagarh District of Orissa and its relation with the fluoride-rich hot spring water (&gt;10 mg/l) located nearby have been studied. The composition of the hot spring water is very comparable to the other thermal waters of the world. Thermodynamic considerations show that more than 65% of the groundwater and hot spring water samples are oversaturated with calcite, and only four samples are oversaturated with fluorite. Fluoride concentration shows a positive relation to sodium, bicarbonate and pH, and a negative relation to calcium and magnesium in fluoride-rich groundwater and hot spring water. Principal component analysis shows that the fluoride-rich groundwater was produced due to a mixing of hot spring water with the surrounding groundwater. Studies of the saturation index of fluorite with log electrical conductivity also indicate mixing of hot spring water with the surrounding groundwater. The spatial distribution of fluoride in groundwater follows the topography of the area.","author":[{"dropping-particle":"","family":"Kundu","given":"N.","non-dropping-particle":"","parse-names":false,"suffix":""},{"dropping-particle":"","family":"Panigrahi","given":"M. K.","non-dropping-particle":"","parse-names":false,"suffix":""},{"dropping-particle":"","family":"Tripathy","given":"S.","non-dropping-particle":"","parse-names":false,"suffix":""},{"dropping-particle":"","family":"Munshi","given":"S.","non-dropping-particle":"","parse-names":false,"suffix":""},{"dropping-particle":"","family":"Powell","given":"M. A.","non-dropping-particle":"","parse-names":false,"suffix":""},{"dropping-particle":"","family":"Hart","given":"B. R.","non-dropping-particle":"","parse-names":false,"suffix":""}],"container-title":"Environmental Geology","id":"ITEM-1","issue":"3-4","issued":{"date-parts":[["2001","12","1"]]},"page":"451-460","publisher":"Springer-Verlag","title":"Geochemical appraisal of fluoride contamination of groundwater in the Nayagarh District of Orissa, India","type":"article-journal","volume":"41"},"uris":["http://www.mendeley.com/documents/?uuid=3ef0a25f-a2fb-326d-aaec-fbe45f4af8d0"]}],"mendeley":{"formattedCitation":"(Kundu et al. 2001)","plainTextFormattedCitation":"(Kundu et al. 2001)","previouslyFormattedCitation":"(Kundu et al. 2001)"},"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Kundu et al. 2001)</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oden</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9.81081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2.77315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1-2188-2","ISSN":"0167-6369","author":[{"dropping-particle":"","family":"Dey","given":"R. K.","non-dropping-particle":"","parse-names":false,"suffix":""},{"dropping-particle":"","family":"Swain","given":"S. K.","non-dropping-particle":"","parse-names":false,"suffix":""},{"dropping-particle":"","family":"Mishra","given":"Sulagna","non-dropping-particle":"","parse-names":false,"suffix":""},{"dropping-particle":"","family":"Sharma","given":"Prachi","non-dropping-particle":"","parse-names":false,"suffix":""},{"dropping-particle":"","family":"Patnaik","given":"Tanushree","non-dropping-particle":"","parse-names":false,"suffix":""},{"dropping-particle":"","family":"Singh","given":"V. K.","non-dropping-particle":"","parse-names":false,"suffix":""},{"dropping-particle":"","family":"Dehury","given":"B. N.","non-dropping-particle":"","parse-names":false,"suffix":""},{"dropping-particle":"","family":"Jha","given":"Usha","non-dropping-particle":"","parse-names":false,"suffix":""},{"dropping-particle":"","family":"Patel","given":"R. K.","non-dropping-particle":"","parse-names":false,"suffix":""}],"container-title":"Environmental Monitoring and Assessment","id":"ITEM-1","issue":"5","issued":{"date-parts":[["2012","5","29"]]},"page":"3279-3291","publisher":"Springer Netherlands","title":"Hydrogeochemical processes controlling the high fluoride concentration in groundwater: a case study at the Boden block area, Orissa, India","type":"article-journal","volume":"184"},"uris":["http://www.mendeley.com/documents/?uuid=5f501fc5-ed50-39c4-8476-78b326679378"]}],"mendeley":{"formattedCitation":"(Dey et al. 2012)","plainTextFormattedCitation":"(Dey et al. 2012)","previouslyFormattedCitation":"(Dey et al. 2012)"},"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ey et al. 2012)</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arlakot</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9.77300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2.93129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665-014-3112-1","ISSN":"18666299","abstract":"Incidence of high fluoride (F - ) in groundwater ( &gt; 1.5 mg/L) in two tribal belts of eastern India, one around Chukru in the Palamau district of Jharkhand and the other around Karlakot in the Nuapada district of Odisha, has been studied. The max imum concentration of F - in groundwater from dug wells and tube wells is 10.30 mg/L in Chukru and 4.62 mg/L in Karlakot. The groundwaters are mildly alkaline with pH ranges of 7.52-8.22 and 7.33-8.20 in Chukru and Karlakot, respectively. The F - concentration is positively correlated with pH, electrical conductivity and SO 4 2- in both areas. The high F - in groundwater resulted mainly from dissolution of biotite and fluorapatite in quartzofeldspathic gneiss. The ionic dominance pattern (in meq/L) is mostly in the order Ca 2+ &gt; Na + &gt; Mg 2+ &gt; K + among cations and HCO 3 - &gt; SO 4 2- &gt; &lt; Cl - &gt; F - among anions in the Karlakot groundwater. Preliminary adsorption experiments were conducted on natural haematite iron ore and synthetic magnetite to evaluate their potential for F - removal from water. Effects of different parameters such as contact time, pH, adsorbent dose and initial F - concentration on the adsorption capacity of these materials were investigated. Strong dependence of F - removal on pH was observed for both the adsorbents. With natural haematite iron ore, the maximum F - removal of 66 % occurred at an initial pH of 3.2 for a solution with F - concentration of 3 mg/L, adsorbent dose of 7 g/L and overnight contact time. The haematite iron ore was observed to increase the pH of the F - solution. Adsorption equilibrium was not achieved with this adsorbent even after a contact time of 45.2 h. In the case of synthetic magnetite, 84 % F - removal was achieved after 2 min of contact time for a solution with F - concentration of 6 mg/L, adsorbent dose of 10 g/L and initial pH of 7. The results indicate high potential of both natural haematite iron ore and synthetic magnetite as adsorbents of F - in water. © 2014 Springer-Verlag Berlin Heidelberg.","author":[{"dropping-particle":"","family":"Patel","given":"Suresh C.","non-dropping-particle":"","parse-names":false,"suffix":""},{"dropping-particle":"","family":"Khalkho","given":"Rajiv","non-dropping-particle":"","parse-names":false,"suffix":""},{"dropping-particle":"","family":"Patel","given":"Subhagya K.","non-dropping-particle":"","parse-names":false,"suffix":""},{"dropping-particle":"","family":"Sheikh","given":"Janisar M.","non-dropping-particle":"","parse-names":false,"suffix":""},{"dropping-particle":"","family":"Behera","given":"Duryadhan","non-dropping-particle":"","parse-names":false,"suffix":""},{"dropping-particle":"","family":"Chaudhari","given":"Sanjeev","non-dropping-particle":"","parse-names":false,"suffix":""},{"dropping-particle":"","family":"Prabhakar","given":"Naraga","non-dropping-particle":"","parse-names":false,"suffix":""}],"container-title":"Environmental Earth Sciences","id":"ITEM-1","issue":"6","issued":{"date-parts":[["2014","9","4"]]},"page":"2033-2049","publisher":"Springer Berlin Heidelberg","title":"Fluoride contamination of groundwater in parts of eastern India and a preliminary experimental study of fluoride adsorption by natural haematite iron ore and synthetic magnetite","type":"article-journal","volume":"72"},"uris":["http://www.mendeley.com/documents/?uuid=c845089f-2fb4-3c56-95de-9352ee969d6a"]}],"mendeley":{"formattedCitation":"(Patel et al. 2014)","plainTextFormattedCitation":"(Patel et al. 2014)","previouslyFormattedCitation":"(Patel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Patel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Angul</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0.81430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5.12993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resent study deals with the ground water quality with respect to F -in Angul district of Orissa, India. Eighteen groundwater samples were collected from different locations covering open wells as well as tube wells for determining various parameters (pH, TDS, F -, Cl -, Na + , Ca 2+ and Mg 2+). The samples were collected during pre and post monsoon season. The study reflects the seasonal variation along with hydro-geochemical activities. Correlation matrix and factor analysis revealed that the hydro-geochemical condition was the main source for fluoride contamination whereas the run-off and atmospheric deposition was responsible for additional F – concentration during post monsoon season. The obtained results were compared with the drinking water Standards to know the portability of water.","author":[{"dropping-particle":"","family":"Reza","given":"Rizwan","non-dropping-particle":"","parse-names":false,"suffix":""},{"dropping-particle":"","family":"Singh","given":"Gurdeep","non-dropping-particle":"","parse-names":false,"suffix":""}],"container-title":"Ind. J. Sci. Res. and Tech","id":"ITEM-1","issue":"3","issued":{"date-parts":[["2013"]]},"page":"54-61","title":"Groundwater quality status with respect to fluoride contamination in industrial area of Angul district Orissa India","type":"article-journal","volume":"1"},"uris":["http://www.mendeley.com/documents/?uuid=e48e3651-2b2b-3dd7-811d-7ee0c71149b7"]}],"mendeley":{"formattedCitation":"(Reza and Singh 2013)","plainTextFormattedCitation":"(Reza and Singh 2013)","previouslyFormattedCitation":"(Reza and Singh 201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eza and Singh 2013)</w:t>
            </w:r>
            <w:r w:rsidRPr="00F42D67">
              <w:rPr>
                <w:rFonts w:ascii="Times New Roman" w:hAnsi="Times New Roman" w:cs="Times New Roman"/>
                <w:sz w:val="24"/>
                <w:szCs w:val="24"/>
              </w:rPr>
              <w:fldChar w:fldCharType="end"/>
            </w:r>
          </w:p>
        </w:tc>
      </w:tr>
      <w:tr w:rsidR="00DC5D95" w:rsidRPr="00F42D67" w:rsidTr="005D4A7B">
        <w:trPr>
          <w:trHeight w:val="573"/>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alasore</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1.49291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6.91230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49-8373","abstract":"The Patripal Panchayat Balasore , District Odisha , India , has been recognised as a fluoride affected area . The survey indicates that many of the people in this region of Odisha have either dental or skeletal fluorosis . The high concentration of fluoride in the water resources in some localities such as in the Nuagan , Chakulia , Baharda , Kuanrpur of Patripal Panchayat are of great concern . A study has been carried out for the determination of fluoride in drinking water at various villages of Patripal Panchayat , Balasore District , Odisha . Fluoride was determined by using SPAND reagent and acid zirconium chloride by spectrophotometer at 570 nm . The value ranges from 0 . 6 mg / L to 5 . 83 mg / L . Most of the villages have higher concentration of fluoride than suggested by WHO and BIS and most of the people were affected by fluorosis like dental fluorosis or skeletal fluorosis . After the analysis of samples in this region , it was found that 70 percent of villagers are prone to fluorosis which caused by excess fluoride concentration in drinking water .","author":[{"dropping-particle":"","family":"Das","given":"Kausik Kumar","non-dropping-particle":"","parse-names":false,"suffix":""},{"dropping-particle":"","family":"Panigrahi","given":"Tanuja","non-dropping-particle":"","parse-names":false,"suffix":""},{"dropping-particle":"","family":"Panda","given":"R B","non-dropping-particle":"","parse-names":false,"suffix":""}],"container-title":"Journal of Environment","id":"ITEM-1","issue":"02","issued":{"date-parts":[["2012"]]},"page":"33-39","title":"Occurrence of fluoride in groundwater of Patripal panchayat in Balasore district, Odisha , India","type":"article-journal","volume":"01"},"uris":["http://www.mendeley.com/documents/?uuid=b4acbd43-db28-3c92-8cdb-d09704b490e2"]}],"mendeley":{"formattedCitation":"(Das et al. 2012)","plainTextFormattedCitation":"(Das et al. 2012)","previouslyFormattedCitation":"(Das et al. 2012)"},"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as et al. 2012)</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argarh</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1.34833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3.61962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hadrak</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1.06237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6.496448</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Bandh</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32776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3.965855</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Cuttack</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0.48494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5.84300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ebagarh</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1.53612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4.725053</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henkanal</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0.66275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5.503181</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Jaj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0.91921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6.165688</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eonjha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1.53307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5.659938</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ona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0.84642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3.894879</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5D4A7B">
        <w:trPr>
          <w:trHeight w:val="578"/>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Punjab</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Patiala</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0.31110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38188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7-0672-3","ISSN":"0943-0105","author":[{"dropping-particle":"","family":"Kumar","given":"Manish","non-dropping-particle":"","parse-names":false,"suffix":""},{"dropping-particle":"","family":"Kumari","given":"Kalpana","non-dropping-particle":"","parse-names":false,"suffix":""},{"dropping-particle":"","family":"Ramanathan","given":"AL.","non-dropping-particle":"","parse-names":false,"suffix":""},{"dropping-particle":"","family":"Saxena","given":"Rajinder","non-dropping-particle":"","parse-names":false,"suffix":""}],"container-title":"Environmental Geology","id":"ITEM-1","issue":"3","issued":{"date-parts":[["2007","10","25"]]},"page":"553-574","publisher":"Springer-Verlag","title":"A comparative evaluation of groundwater suitability for irrigation and drinking purposes in two intensively cultivated districts of Punjab, India","type":"article-journal","volume":"53"},"uris":["http://www.mendeley.com/documents/?uuid=48921e24-e99f-3aa5-9df6-d5d039475278"]}],"mendeley":{"formattedCitation":"(Kumar et al. 2007)","plainTextFormattedCitation":"(Kumar et al. 2007)","previouslyFormattedCitation":"(Kumar et al. 200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Kumar et al. 2007)</w:t>
            </w:r>
            <w:r w:rsidRPr="00F42D67">
              <w:rPr>
                <w:rFonts w:ascii="Times New Roman" w:hAnsi="Times New Roman" w:cs="Times New Roman"/>
                <w:sz w:val="24"/>
                <w:szCs w:val="24"/>
              </w:rPr>
              <w:fldChar w:fldCharType="end"/>
            </w:r>
          </w:p>
        </w:tc>
      </w:tr>
      <w:tr w:rsidR="00DC5D95" w:rsidRPr="00F42D67" w:rsidTr="005D4A7B">
        <w:trPr>
          <w:trHeight w:val="600"/>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Muktsa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0.46723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50566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7-0672-3","ISSN":"0943-0105","author":[{"dropping-particle":"","family":"Kumar","given":"Manish","non-dropping-particle":"","parse-names":false,"suffix":""},{"dropping-particle":"","family":"Kumari","given":"Kalpana","non-dropping-particle":"","parse-names":false,"suffix":""},{"dropping-particle":"","family":"Ramanathan","given":"AL.","non-dropping-particle":"","parse-names":false,"suffix":""},{"dropping-particle":"","family":"Saxena","given":"Rajinder","non-dropping-particle":"","parse-names":false,"suffix":""}],"container-title":"Environmental Geology","id":"ITEM-1","issue":"3","issued":{"date-parts":[["2007","10","25"]]},"page":"553-574","publisher":"Springer-Verlag","title":"A comparative evaluation of groundwater suitability for irrigation and drinking purposes in two intensively cultivated districts of Punjab, India","type":"article-journal","volume":"53"},"uris":["http://www.mendeley.com/documents/?uuid=48921e24-e99f-3aa5-9df6-d5d039475278"]}],"mendeley":{"formattedCitation":"(Kumar et al. 2007)","plainTextFormattedCitation":"(Kumar et al. 2007)","previouslyFormattedCitation":"(Kumar et al. 200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Kumar et al. 200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Amritsa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1.61685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85843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Bhatinda</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0.20576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96885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Faridkot</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0.63469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75659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5D4A7B">
        <w:trPr>
          <w:trHeight w:val="699"/>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Fatehgarh</w:t>
            </w:r>
            <w:proofErr w:type="spellEnd"/>
            <w:r w:rsidRPr="00F42D67">
              <w:rPr>
                <w:rFonts w:ascii="Times New Roman" w:hAnsi="Times New Roman" w:cs="Times New Roman"/>
                <w:sz w:val="24"/>
                <w:szCs w:val="24"/>
              </w:rPr>
              <w:t xml:space="preserve"> Sahib</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0.64736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396926</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594-009-0062-4","ISBN":"0016-7622","ISSN":"00167622","PMID":"45","abstract":"High fluoride in groundwater has been reported from many parts of India. However, a systematic study is required to understand the behaviour of fluoride in natural water in terms of local hydrogeological setting, climatic conditions and agricultural practices. Present study is an attempt to assess hydrogeochemistry of groundwater in Ajmer district in Rajasthan to understand the fluoride abundance in groundwater and to deduce the chemical parameters responsible for the dissolution activity of fluoride. Ajmer district falls in the semi-arid tract of central Rajasthan and is geologically occupied by Precambrian rocks (granites, pegmatites, gneisses, schists etc) where groundwater occurs under unconfined condition. A total of 153 well-water samples, representing an area of 8481 km 2 (further subdivided into eight blocks), were collected and chemically analyzed. The results of chemical analyses (pre-monsoon 2004) show fluoride abundance in the range of 0.12 to 16.9 mg/l with 66% of the samples in excess of permissible limit of 1.5 mg/1. Presence of fluoride bearing minerals in the host rock, the chemical properties like decomposition, dissociation and dissolution and their interaction with water is considered to be the main cause for fluoride in groundwater. Chemical weathering under arid to semi-arid conditions with relatively high alkalinity favours high concentration of fluoride in groundwater. Dental and skeletal fluorosis are prevalent in the study area which can be related to the usage of high fluoride groundwater for drinking. The suggested remedial measures to reduce fluoride pollution in groundwater include dilution by blending, artificial recharge, efficient irrigation practices and well construction. © Geol. Soc. India.","author":[{"dropping-particle":"","family":"Vikas","given":"C.","non-dropping-particle":"","parse-names":false,"suffix":""},{"dropping-particle":"","family":"Kushwaha","given":"R. K.","non-dropping-particle":"","parse-names":false,"suffix":""},{"dropping-particle":"","family":"Pandit","given":"M. K.","non-dropping-particle":"","parse-names":false,"suffix":""}],"container-title":"Journal of the Geological Society of India","id":"ITEM-1","issue":"6","issued":{"date-parts":[["2009","6","14"]]},"page":"773-784","publisher":"Springer-Verlag","title":"Hydrochemical status of groundwater in district Ajmer (nw India) with reference to fluoride distribution","type":"article-journal","volume":"73"},"uris":["http://www.mendeley.com/documents/?uuid=6015abb5-12f0-337d-abc7-ef042867230b"]}],"mendeley":{"formattedCitation":"(Vikas et al. 2009)","plainTextFormattedCitation":"(Vikas et al. 2009)","previouslyFormattedCitation":"(Vikas et al. 2009a)"},"properties":{"noteIndex":0},"schema":"https://github.com/citation-style-language/schema/raw/master/csl-citation.json"}</w:instrText>
            </w:r>
            <w:r w:rsidRPr="00F42D67">
              <w:rPr>
                <w:rFonts w:ascii="Times New Roman" w:hAnsi="Times New Roman" w:cs="Times New Roman"/>
                <w:sz w:val="24"/>
                <w:szCs w:val="24"/>
              </w:rPr>
              <w:fldChar w:fldCharType="separate"/>
            </w:r>
            <w:r w:rsidRPr="00D64DAD">
              <w:rPr>
                <w:rFonts w:ascii="Times New Roman" w:hAnsi="Times New Roman" w:cs="Times New Roman"/>
                <w:noProof/>
                <w:sz w:val="24"/>
                <w:szCs w:val="24"/>
              </w:rPr>
              <w:t>(Vikas et al. 200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Firoze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0.92707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619953</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Gurdas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1.94336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27552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Mansa</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9.99767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401132</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Mog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0.82871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18259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Muktsa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0.46530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506695</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Ghana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0.33292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61162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Sangru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Pr>
                <w:rFonts w:ascii="Times New Roman" w:hAnsi="Times New Roman" w:cs="Times New Roman"/>
                <w:sz w:val="24"/>
                <w:szCs w:val="24"/>
              </w:rPr>
              <w:t>30.23730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84746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Rajasthan</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Pushkar</w:t>
            </w:r>
            <w:proofErr w:type="spellEnd"/>
            <w:r w:rsidRPr="00F42D67">
              <w:rPr>
                <w:rFonts w:ascii="Times New Roman" w:hAnsi="Times New Roman" w:cs="Times New Roman"/>
                <w:sz w:val="24"/>
                <w:szCs w:val="24"/>
              </w:rPr>
              <w:t xml:space="preserve"> valley</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48941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55039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3/A:1005903619718","ISSN":"01676369","author":[{"dropping-particle":"","family":"Datta","given":"P. S.","non-dropping-particle":"","parse-names":false,"suffix":""},{"dropping-particle":"","family":"Tyagi","given":"S. K.","non-dropping-particle":"","parse-names":false,"suffix":""},{"dropping-particle":"","family":"Mookerjee","given":"P.","non-dropping-particle":"","parse-names":false,"suffix":""},{"dropping-particle":"","family":"Bhattacharya","given":"S. K.","non-dropping-particle":"","parse-names":false,"suffix":""},{"dropping-particle":"","family":"Gupta","given":"Navindu","non-dropping-particle":"","parse-names":false,"suffix":""},{"dropping-particle":"","family":"Bhatnagar","given":"P. D.","non-dropping-particle":"","parse-names":false,"suffix":""}],"container-title":"Environmental Monitoring and Assessment","id":"ITEM-1","issue":"2","issued":{"date-parts":[["1999"]]},"page":"209-219","publisher":"Kluwer Academic Publishers","title":"Groundwater NO3 and F Contamination Processes in Pushkar Valley, Rajasthan as Reflected from 18O Isotopic Signature and 3H Recharge Studies","type":"article-journal","volume":"56"},"uris":["http://www.mendeley.com/documents/?uuid=1d688180-8ddf-3dc3-b21c-8201a9db21c4"]}],"mendeley":{"formattedCitation":"(Datta et al. 1999)","plainTextFormattedCitation":"(Datta et al. 1999)","previouslyFormattedCitation":"(Datta et al. 1999)"},"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atta et al. 199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Ajme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44692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62517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594-009-0062-4","ISBN":"0016-7622","ISSN":"00167622","PMID":"45","abstract":"High fluoride in groundwater has been reported from many parts of India. However, a systematic study is required to understand the behaviour of fluoride in natural water in terms of local hydrogeological setting, climatic conditions and agricultural practices. Present study is an attempt to assess hydrogeochemistry of groundwater in Ajmer district in Rajasthan to understand the fluoride abundance in groundwater and to deduce the chemical parameters responsible for the dissolution activity of fluoride. Ajmer district falls in the semi-arid tract of central Rajasthan and is geologically occupied by Precambrian rocks (granites, pegmatites, gneisses, schists etc) where groundwater occurs under unconfined condition. A total of 153 well-water samples, representing an area of 8481 km 2 (further subdivided into eight blocks), were collected and chemically analyzed. The results of chemical analyses (pre-monsoon 2004) show fluoride abundance in the range of 0.12 to 16.9 mg/l with 66% of the samples in excess of permissible limit of 1.5 mg/1. Presence of fluoride bearing minerals in the host rock, the chemical properties like decomposition, dissociation and dissolution and their interaction with water is considered to be the main cause for fluoride in groundwater. Chemical weathering under arid to semi-arid conditions with relatively high alkalinity favours high concentration of fluoride in groundwater. Dental and skeletal fluorosis are prevalent in the study area which can be related to the usage of high fluoride groundwater for drinking. The suggested remedial measures to reduce fluoride pollution in groundwater include dilution by blending, artificial recharge, efficient irrigation practices and well construction. © Geol. Soc. India.","author":[{"dropping-particle":"","family":"Vikas","given":"C.","non-dropping-particle":"","parse-names":false,"suffix":""},{"dropping-particle":"","family":"Kushwaha","given":"R. K.","non-dropping-particle":"","parse-names":false,"suffix":""},{"dropping-particle":"","family":"Pandit","given":"M. K.","non-dropping-particle":"","parse-names":false,"suffix":""}],"container-title":"Journal of the Geological Society of India","id":"ITEM-1","issue":"6","issued":{"date-parts":[["2009","6","14"]]},"page":"773-784","publisher":"Springer-Verlag","title":"Hydrochemical status of groundwater in district Ajmer (nw India) with reference to fluoride distribution","type":"article-journal","volume":"73"},"uris":["http://www.mendeley.com/documents/?uuid=6015abb5-12f0-337d-abc7-ef042867230b"]}],"mendeley":{"formattedCitation":"(Vikas et al. 2009)","plainTextFormattedCitation":"(Vikas et al. 2009)","previouslyFormattedCitation":"(Vikas et al. 2009b)"},"properties":{"noteIndex":0},"schema":"https://github.com/citation-style-language/schema/raw/master/csl-citation.json"}</w:instrText>
            </w:r>
            <w:r w:rsidRPr="00F42D67">
              <w:rPr>
                <w:rFonts w:ascii="Times New Roman" w:hAnsi="Times New Roman" w:cs="Times New Roman"/>
                <w:sz w:val="24"/>
                <w:szCs w:val="24"/>
              </w:rPr>
              <w:fldChar w:fldCharType="separate"/>
            </w:r>
            <w:r w:rsidRPr="00D64DAD">
              <w:rPr>
                <w:rFonts w:ascii="Times New Roman" w:hAnsi="Times New Roman" w:cs="Times New Roman"/>
                <w:noProof/>
                <w:sz w:val="24"/>
                <w:szCs w:val="24"/>
              </w:rPr>
              <w:t>(Vikas et al. 200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Hanumangarh</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9.58513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33272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07-0011-x","ISSN":"0167-6369","author":[{"dropping-particle":"","family":"Suthar","given":"Surindra","non-dropping-particle":"","parse-names":false,"suffix":""},{"dropping-particle":"","family":"Garg","given":"Vinod K.","non-dropping-particle":"","parse-names":false,"suffix":""},{"dropping-particle":"","family":"Jangir","given":"Sushant","non-dropping-particle":"","parse-names":false,"suffix":""},{"dropping-particle":"","family":"Kaur","given":"Simarjeet","non-dropping-particle":"","parse-names":false,"suffix":""},{"dropping-particle":"","family":"Goswami","given":"Nidhi","non-dropping-particle":"","parse-names":false,"suffix":""},{"dropping-particle":"","family":"Singh","given":"Sushma","non-dropping-particle":"","parse-names":false,"suffix":""}],"container-title":"Environmental Monitoring and Assessment","id":"ITEM-1","issue":"1-3","issued":{"date-parts":[["2008","10","27"]]},"page":"1-6","publisher":"Springer Netherlands","title":"Fluoride contamination in drinking water in rural habitations of Northern Rajasthan, India","type":"article-journal","volume":"145"},"uris":["http://www.mendeley.com/documents/?uuid=fed3bacd-22ec-3c36-b872-568f75ab7e69"]}],"mendeley":{"formattedCitation":"(Suthar et al. 2008)","plainTextFormattedCitation":"(Suthar et al. 2008)","previouslyFormattedCitation":"(Suthar et al. 200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uthar et al. 200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hilwar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34187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62539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1-2329-7","ISSN":"0167-6369","author":[{"dropping-particle":"","family":"Hussain","given":"Ikbal","non-dropping-particle":"","parse-names":false,"suffix":""},{"dropping-particle":"","family":"Arif","given":"Mohd","non-dropping-particle":"","parse-names":false,"suffix":""},{"dropping-particle":"","family":"Hussain","given":"Jakir","non-dropping-particle":"","parse-names":false,"suffix":""}],"container-title":"Environmental Monitoring and Assessment","id":"ITEM-1","issue":"8","issued":{"date-parts":[["2012","8","20"]]},"page":"5151-5158","publisher":"Springer Netherlands","title":"Fluoride contamination in drinking water in rural habitations of Central Rajasthan, India","type":"article-journal","volume":"184"},"uris":["http://www.mendeley.com/documents/?uuid=3fc154bc-0a80-38b6-8daa-d61a46255901"]}],"mendeley":{"formattedCitation":"(Hussain et al. 2012)","plainTextFormattedCitation":"(Hussain et al. 2012)","previouslyFormattedCitation":"(Hussain et al. 2012)"},"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Hussain et al. 2012)</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Naga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7.20238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3.73329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128-012-0572-4","ISSN":"0007-4861","author":[{"dropping-particle":"","family":"Arif","given":"M.","non-dropping-particle":"","parse-names":false,"suffix":""},{"dropping-particle":"","family":"Hussain","given":"I.","non-dropping-particle":"","parse-names":false,"suffix":""},{"dropping-particle":"","family":"Hussain","given":"J.","non-dropping-particle":"","parse-names":false,"suffix":""},{"dropping-particle":"","family":"Sharma","given":"S.","non-dropping-particle":"","parse-names":false,"suffix":""},{"dropping-particle":"","family":"Kumar","given":"S.","non-dropping-particle":"","parse-names":false,"suffix":""}],"container-title":"Bulletin of Environmental Contamination and Toxicology","id":"ITEM-1","issue":"6","issued":{"date-parts":[["2012","6","14"]]},"page":"870-875","title":"Fluoride in the drinking water of Nagaur Tehsil of Nagaur District, Rajasthan, India","type":"article-journal","volume":"88"},"uris":["http://www.mendeley.com/documents/?uuid=896593c8-8bef-36bb-a828-3af5fa3a8413"]}],"mendeley":{"formattedCitation":"(Arif et al. 2012)","plainTextFormattedCitation":"(Arif et al. 2012)","previouslyFormattedCitation":"(Arif et al. 2012)"},"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Arif et al. 2012)</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Pokhran</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92463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1.90158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128-011-0192-4","ISSN":"0007-4861","author":[{"dropping-particle":"","family":"Singh","given":"Chander Kumar","non-dropping-particle":"","parse-names":false,"suffix":""},{"dropping-particle":"","family":"Rina","given":"Kumari","non-dropping-particle":"","parse-names":false,"suffix":""},{"dropping-particle":"","family":"Singh","given":"R. P.","non-dropping-particle":"","parse-names":false,"suffix":""},{"dropping-particle":"","family":"Shashtri","given":"S.","non-dropping-particle":"","parse-names":false,"suffix":""},{"dropping-particle":"","family":"Kamal","given":"V.","non-dropping-particle":"","parse-names":false,"suffix":""},{"dropping-particle":"","family":"Mukherjee","given":"S.","non-dropping-particle":"","parse-names":false,"suffix":""}],"container-title":"Bulletin of Environmental Contamination and Toxicology","id":"ITEM-1","issue":"2","issued":{"date-parts":[["2011","2","22"]]},"page":"152-158","publisher":"Springer-Verlag","title":"Geochemical Modeling of High Fluoride Concentration in Groundwater of Pokhran Area of Rajasthan, India","type":"article-journal","volume":"86"},"uris":["http://www.mendeley.com/documents/?uuid=bfac0a53-4751-3154-a93b-5a65d7ff40d8"]}],"mendeley":{"formattedCitation":"(Singh et al. 2011)","plainTextFormattedCitation":"(Singh et al. 2011)","previouslyFormattedCitation":"(Singh et al. 2011)"},"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ingh et al. 2011)</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Alwa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7.56377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63113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dgal","given":"KD","non-dropping-particle":"","parse-names":false,"suffix":""},{"dropping-particle":"","family":"Kumari","given":"M","non-dropping-particle":"","parse-names":false,"suffix":""},{"dropping-particle":"","family":"Sharma","given":"DK","non-dropping-particle":"","parse-names":false,"suffix":""},{"dropping-particle":"","family":"Mudgal","given":"K dev","non-dropping-particle":"","parse-names":false,"suffix":""}],"container-title":"Nature and Science","id":"ITEM-1","issue":"November","issued":{"date-parts":[["2015"]]},"page":"30-39","title":"Hydrochemical Analysis of Drinking Water Quality of Alwar District , Rajasthan","type":"article-journal","volume":"7"},"uris":["http://www.mendeley.com/documents/?uuid=c4fc6d31-30ad-32ef-b6c2-75fbd94edfa6"]}],"mendeley":{"formattedCitation":"(Mudgal et al. 2015)","plainTextFormattedCitation":"(Mudgal et al. 2015)","previouslyFormattedCitation":"(Mudgal et al. 2015)"},"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udgal et al. 2015)</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anaswar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54203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43489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15-4725","ISSN":"00154725","abstract":"SUMMARY: Chronic fluoride intoxication in the form of osteo-dental fluorosis was investigated in 21 villages of Banswara, Dungarpur, and Udaipur districts of southern Rajasthan, where fluoride (F) concentrations in drinking waters range from 1.5 to 4.0 ppm. Interestingly, a variable prevalence of fluorosis was observed in villages having almost the same F concentrations. At 1.5 ppm, 21.3, 25.6, and 38.9% of children and 33.3, 36.9, and 44.8% of adults in differ- ent villages of these districts were found to be affected with dental fluorosis. The maximum prevalence of dental fluorosis (77.1%) was found in the 17-22 year age group. No significant correlation was found between prevalence fig- ures and gender. At this 1.5 ppm F concentration, 6.1, 6.8, and 9.5% of adults in villages of Banswara, Udaipur, and Dungarpur districts, respectively, showed evidence of skeletal fluorosis. Subjects of these districts showed the highest prevalence of skeletal fluorosis, 32.8, 36.6, and 39.2% at maximum F level of 3.7 ppm, 4.0 ppm, and 3.2 ppm, respectively. No children were found affected with skeletal fluorosis or skeletal deformi- ties, the prevalence of which was higher in males and increased with age and higher F level. Deformities such as crippling, kyphosis, and genu varum were observed most frequently in higher age groups (&gt;40 years) at a F concentra- tion of 2.8 ppm or higher. None of the fluorotic subjects showed evidence of goitre (thyroidism) or genu valgum syndrome. Radiological findings of other deformities in fluorotic subjects were also found. Possible factors responsible for a higher prevalence of fluorosis in villages having similar F concentrations are discussed.","author":[{"dropping-particle":"","family":"Choubisa","given":"S. L.","non-dropping-particle":"","parse-names":false,"suffix":""}],"container-title":"Fluoride","id":"ITEM-1","issue":"1","issued":{"date-parts":[["2001"]]},"page":"61-70","title":"Endemic fluorosis in southern Rajasthan, India","type":"article-journal","volume":"34"},"uris":["http://www.mendeley.com/documents/?uuid=c7be0dc3-744c-42f1-889a-8c5ae9e9f14f"]}],"mendeley":{"formattedCitation":"(Choubisa 2001)","plainTextFormattedCitation":"(Choubisa 2001)","previouslyFormattedCitation":"(Choubisa 2001)"},"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Choubisa 2001)</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arme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77260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1.40078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2-0672-2","ISSN":"0943-0105","author":[{"dropping-particle":"","family":"Saxena","given":"V.K.","non-dropping-particle":"","parse-names":false,"suffix":""},{"dropping-particle":"","family":"Ahmed","given":"Shakeel","non-dropping-particle":"","parse-names":false,"suffix":""}],"container-title":"Environmental Geology","id":"ITEM-1","issue":"6","issued":{"date-parts":[["2003"]]},"page":"731-736","publisher":"Springer-Verlag","title":"Inferring the chemical parameters for the dissolution of fluoride in groundwater","type":"article-journal","volume":"43"},"uris":["http://www.mendeley.com/documents/?uuid=07f1738d-c38a-3111-94cb-aac2f5dedbfb"]}],"mendeley":{"formattedCitation":"(Saxena and Ahmed 2003)","plainTextFormattedCitation":"(Saxena and Ahmed 2003)","previouslyFormattedCitation":"(Saxena and Ahmed 200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axena and Ahmed 200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harat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7.22064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503690</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hilwar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34482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62505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1-2329-7","ISSN":"0167-6369","author":[{"dropping-particle":"","family":"Hussain","given":"Ikbal","non-dropping-particle":"","parse-names":false,"suffix":""},{"dropping-particle":"","family":"Arif","given":"Mohd","non-dropping-particle":"","parse-names":false,"suffix":""},{"dropping-particle":"","family":"Hussain","given":"Jakir","non-dropping-particle":"","parse-names":false,"suffix":""}],"container-title":"Environmental Monitoring and Assessment","id":"ITEM-1","issue":"8","issued":{"date-parts":[["2012","8","20"]]},"page":"5151-5158","publisher":"Springer Netherlands","title":"Fluoride contamination in drinking water in rural habitations of Central Rajasthan, India","type":"article-journal","volume":"184"},"uris":["http://www.mendeley.com/documents/?uuid=3fc154bc-0a80-38b6-8daa-d61a46255901"]}],"mendeley":{"formattedCitation":"(Hussain et al. 2012)","plainTextFormattedCitation":"(Hussain et al. 2012)","previouslyFormattedCitation":"(Hussain et al. 2012)"},"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Hussain et al. 2012)</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Bikane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02974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3.316156</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und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43652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64109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Chittaurgarh</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88674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637330</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Churu</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29976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96495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aus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89902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34187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haul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69643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874669</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ungar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85379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3.713526</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15-4725","ISSN":"00154725","abstract":"SUMMARY: Chronic fluoride intoxication in the form of osteo-dental fluorosis was investigated in 21 villages of Banswara, Dungarpur, and Udaipur districts of southern Rajasthan, where fluoride (F) concentrations in drinking waters range from 1.5 to 4.0 ppm. Interestingly, a variable prevalence of fluorosis was observed in villages having almost the same F concentrations. At 1.5 ppm, 21.3, 25.6, and 38.9% of children and 33.3, 36.9, and 44.8% of adults in differ- ent villages of these districts were found to be affected with dental fluorosis. The maximum prevalence of dental fluorosis (77.1%) was found in the 17-22 year age group. No significant correlation was found between prevalence fig- ures and gender. At this 1.5 ppm F concentration, 6.1, 6.8, and 9.5% of adults in villages of Banswara, Udaipur, and Dungarpur districts, respectively, showed evidence of skeletal fluorosis. Subjects of these districts showed the highest prevalence of skeletal fluorosis, 32.8, 36.6, and 39.2% at maximum F level of 3.7 ppm, 4.0 ppm, and 3.2 ppm, respectively. No children were found affected with skeletal fluorosis or skeletal deformi- ties, the prevalence of which was higher in males and increased with age and higher F level. Deformities such as crippling, kyphosis, and genu varum were observed most frequently in higher age groups (&gt;40 years) at a F concentra- tion of 2.8 ppm or higher. None of the fluorotic subjects showed evidence of goitre (thyroidism) or genu valgum syndrome. Radiological findings of other deformities in fluorotic subjects were also found. Possible factors responsible for a higher prevalence of fluorosis in villages having similar F concentrations are discussed.","author":[{"dropping-particle":"","family":"Choubisa","given":"S. L.","non-dropping-particle":"","parse-names":false,"suffix":""}],"container-title":"Fluoride","id":"ITEM-1","issue":"1","issued":{"date-parts":[["2001"]]},"page":"61-70","title":"Endemic fluorosis in southern Rajasthan, India","type":"article-journal","volume":"34"},"uris":["http://www.mendeley.com/documents/?uuid=c7be0dc3-744c-42f1-889a-8c5ae9e9f14f"]}],"mendeley":{"formattedCitation":"(Choubisa 2001)","plainTextFormattedCitation":"(Choubisa 2001)","previouslyFormattedCitation":"(Choubisa 2001)"},"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Choubisa 2001)</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Ganganaga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9.91385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3.87906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Hanumangarh</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9.58110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4.329631</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Jaipu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91080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79200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Jaisalme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90065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0.88962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Jalo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12345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2.34561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Jhunjhunun</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8.12355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39383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Jodhpu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27001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3.01094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araul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49423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01794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Kota</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20505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88634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Naga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7.20375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3.72353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Pal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76932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3.31499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Rajsamand</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06534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3.87109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iroh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89485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2.83671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Sika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7.62286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13488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awai</w:t>
            </w:r>
            <w:proofErr w:type="spellEnd"/>
            <w:r w:rsidRPr="00F42D67">
              <w:rPr>
                <w:rFonts w:ascii="Times New Roman" w:hAnsi="Times New Roman" w:cs="Times New Roman"/>
                <w:sz w:val="24"/>
                <w:szCs w:val="24"/>
              </w:rPr>
              <w:t xml:space="preserve"> </w:t>
            </w:r>
            <w:proofErr w:type="spellStart"/>
            <w:r w:rsidRPr="00F42D67">
              <w:rPr>
                <w:rFonts w:ascii="Times New Roman" w:hAnsi="Times New Roman" w:cs="Times New Roman"/>
                <w:sz w:val="24"/>
                <w:szCs w:val="24"/>
              </w:rPr>
              <w:t>Madho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03626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6.36222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Tonk</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16716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5.79406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WS","given":"","non-dropping-particle":"","parse-names":false,"suffix":""}],"id":"ITEM-1","issued":{"date-parts":[["2018"]]},"title":"Water quality monitoring and surveillance, National Rural Drinking Water Programme, Ministry of Drinking Water &amp; Sanitation","type":"report"},"uris":["http://www.mendeley.com/documents/?uuid=f86359f3-abec-3ae0-8516-3dc67e5ec9c1"]}],"mendeley":{"formattedCitation":"(MDWS 2018)","plainTextFormattedCitation":"(MDWS 2018)","previouslyFormattedCitation":"(MDWS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DWS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Udaipu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63049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3.69800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15-4725","ISSN":"00154725","abstract":"SUMMARY: Chronic fluoride intoxication in the form of osteo-dental fluorosis was investigated in 21 villages of Banswara, Dungarpur, and Udaipur districts of southern Rajasthan, where fluoride (F) concentrations in drinking waters range from 1.5 to 4.0 ppm. Interestingly, a variable prevalence of fluorosis was observed in villages having almost the same F concentrations. At 1.5 ppm, 21.3, 25.6, and 38.9% of children and 33.3, 36.9, and 44.8% of adults in differ- ent villages of these districts were found to be affected with dental fluorosis. The maximum prevalence of dental fluorosis (77.1%) was found in the 17-22 year age group. No significant correlation was found between prevalence fig- ures and gender. At this 1.5 ppm F concentration, 6.1, 6.8, and 9.5% of adults in villages of Banswara, Udaipur, and Dungarpur districts, respectively, showed evidence of skeletal fluorosis. Subjects of these districts showed the highest prevalence of skeletal fluorosis, 32.8, 36.6, and 39.2% at maximum F level of 3.7 ppm, 4.0 ppm, and 3.2 ppm, respectively. No children were found affected with skeletal fluorosis or skeletal deformi- ties, the prevalence of which was higher in males and increased with age and higher F level. Deformities such as crippling, kyphosis, and genu varum were observed most frequently in higher age groups (&gt;40 years) at a F concentra- tion of 2.8 ppm or higher. None of the fluorotic subjects showed evidence of goitre (thyroidism) or genu valgum syndrome. Radiological findings of other deformities in fluorotic subjects were also found. Possible factors responsible for a higher prevalence of fluorosis in villages having similar F concentrations are discussed.","author":[{"dropping-particle":"","family":"Choubisa","given":"S. L.","non-dropping-particle":"","parse-names":false,"suffix":""}],"container-title":"Fluoride","id":"ITEM-1","issue":"1","issued":{"date-parts":[["2001"]]},"page":"61-70","title":"Endemic fluorosis in southern Rajasthan, India","type":"article-journal","volume":"34"},"uris":["http://www.mendeley.com/documents/?uuid=c7be0dc3-744c-42f1-889a-8c5ae9e9f14f"]}],"mendeley":{"formattedCitation":"(Choubisa 2001)","plainTextFormattedCitation":"(Choubisa 2001)","previouslyFormattedCitation":"(Choubisa 2001)"},"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Choubisa 2001)</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Tamil Nadu</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 xml:space="preserve">Salem and </w:t>
            </w:r>
            <w:proofErr w:type="spellStart"/>
            <w:r w:rsidRPr="00F42D67">
              <w:rPr>
                <w:rFonts w:ascii="Times New Roman" w:hAnsi="Times New Roman" w:cs="Times New Roman"/>
                <w:sz w:val="24"/>
                <w:szCs w:val="24"/>
              </w:rPr>
              <w:t>Namakkal</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1.17762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20106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Ninety two ground water samples were collected from Salem and Namakkal districts and analyzed for fluoride along with other major cations and anions. In addition, seven rock samples and thirteen soil samples were collected from the study area. They were analyzed for grain size distribution, fluoride, Na, K, Ca, Si and Al. Further, these samples were subjected to dissolution at pH values ranging between 4 and 8. Fluoride concentration in the ground water samples varies from 0.8 to 14.7 ppm with an average concentration of 3.7 ppm. Results of Factor Analysis reveals fluoride concentration to be higher in high alkalinity (i.e., high CO3 + HCO3) and low calcium content ground water. They also reveal an increase in the concentration of fluoride content with pH of the ground water. The low communality value of 0.5 for fluoride indicates that there may exist some other factors, which influence the fluoride content of the ground water. The dissolution kinetics of fluoride from the country rock at different pH values is found to vary from sample to sample, indicating that dissolution of fluoride is not only a function of pH but is also influenced by the chemical nature of the source rock/soil. Key words: Fluoride, ground water, Salem, Namakkal, factor analysis, dissolution.","author":[{"dropping-particle":"","family":"Periakali","given":"P","non-dropping-particle":"","parse-names":false,"suffix":""},{"dropping-particle":"","family":"Subramanian","given":"S","non-dropping-particle":"","parse-names":false,"suffix":""},{"dropping-particle":"","family":"Eswaramoorthi","given":"S","non-dropping-particle":"","parse-names":false,"suffix":""},{"dropping-particle":"","family":"Arul","given":"B","non-dropping-particle":"","parse-names":false,"suffix":""},{"dropping-particle":"","family":"Rao","given":"N Rajeshwara","non-dropping-particle":"","parse-names":false,"suffix":""},{"dropping-particle":"","family":"Sridhar","given":"S G D","non-dropping-particle":"","parse-names":false,"suffix":""}],"container-title":"Journal of Applied Geochemistry","id":"ITEM-1","issue":"January","issued":{"date-parts":[["2001"]]},"page":"120-132","title":"Distribution of fluoride in the ground water of Salem and Namakkal districts, Tamil Nadu","type":"article-journal","volume":"3"},"uris":["http://www.mendeley.com/documents/?uuid=5bff7e6d-fcce-3e76-bc1b-4d64386932f6"]}],"mendeley":{"formattedCitation":"(Periakali et al. 2001)","plainTextFormattedCitation":"(Periakali et al. 2001)","previouslyFormattedCitation":"(Periakali et al. 2001)"},"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Periakali et al. 2001)</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Chennai</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3.01378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0.15975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07-9965-y","ISSN":"0167-6369","PMID":"17891526","abstract":"The seasonal variations of the chemical budget of ions were determined from the hydrochemical investigation of the groundwater. Though the effect of monsoon does not change the order of abundance of cations, but it does change the concentration of various ions and it is found that there was a considerable change in the case of all major ions. The unique characteristic of the ground water is the linear relationship among the principal ions. Hydrochemical characteristics of ions in the groundwater were studied using 1:1 equiline diagrams. The nature of the water samples were determined using the piper diagram. The correlation studies and R-mode factor analysis were carried out on the various groundwater parameters. The study of factor scores reveals the extent of influence of each factors on the overall water chemistry at each sampling stations. The trace metal concentration in the water was determined. The quality of the groundwater in the study area has been assessed using Percent sodium, SAR and Wilcox diagrams. The groundwater results of the premonsoon shows the dominance of excessive evaporation, silicate weathering and anthropogenic activities whereas in postmonsoon, dilution predominates over that of other factors.","author":[{"dropping-particle":"","family":"Giridharan","given":"L.","non-dropping-particle":"","parse-names":false,"suffix":""},{"dropping-particle":"","family":"Venugopal","given":"T.","non-dropping-particle":"","parse-names":false,"suffix":""},{"dropping-particle":"","family":"Jayaprakash","given":"M.","non-dropping-particle":"","parse-names":false,"suffix":""}],"container-title":"Environmental Monitoring and Assessment","id":"ITEM-1","issue":"1-3","issued":{"date-parts":[["2008","8","21"]]},"page":"161-178","title":"Evaluation of the seasonal variation on the geochemical parameters and quality assessment of the groundwater in the proximity of River Cooum, Chennai, India","type":"article-journal","volume":"143"},"uris":["http://www.mendeley.com/documents/?uuid=a7753542-536f-3365-b0ce-86fa96e12aa7"]}],"mendeley":{"formattedCitation":"(Giridharan et al. 2008)","plainTextFormattedCitation":"(Giridharan et al. 2008)","previouslyFormattedCitation":"(Giridharan et al. 200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Giridharan et al. 200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Neyvel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1.54474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46765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7-0868-6","ISSN":"0943-0105","author":[{"dropping-particle":"","family":"Jayaprakash","given":"M.","non-dropping-particle":"","parse-names":false,"suffix":""},{"dropping-particle":"","family":"Giridharan","given":"L.","non-dropping-particle":"","parse-names":false,"suffix":""},{"dropping-particle":"","family":"Venugopal","given":"T.","non-dropping-particle":"","parse-names":false,"suffix":""},{"dropping-particle":"","family":"Krishna Kumar","given":"S. P.","non-dropping-particle":"","parse-names":false,"suffix":""},{"dropping-particle":"","family":"Periakali","given":"P.","non-dropping-particle":"","parse-names":false,"suffix":""}],"container-title":"Environmental Geology","id":"ITEM-1","issue":"4","issued":{"date-parts":[["2008","4","28"]]},"page":"855-867","publisher":"Springer-Verlag","title":"Characterization and evaluation of the factors affecting the geochemistry of groundwater in Neyveli, Tamil Nadu, India","type":"article-journal","volume":"54"},"uris":["http://www.mendeley.com/documents/?uuid=1934ee9f-6af6-39c0-9f35-8810cf8b2b1e"]}],"mendeley":{"formattedCitation":"(Jayaprakash et al. 2008)","plainTextFormattedCitation":"(Jayaprakash et al. 2008)","previouslyFormattedCitation":"(Jayaprakash et al. 200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Jayaprakash et al. 200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Tiru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1.12473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35316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8-1652-y","ISSN":"0943-0105","author":[{"dropping-particle":"","family":"Arumugam","given":"K.","non-dropping-particle":"","parse-names":false,"suffix":""},{"dropping-particle":"","family":"Elangovan","given":"K.","non-dropping-particle":"","parse-names":false,"suffix":""}],"container-title":"Environmental Geology","id":"ITEM-1","issue":"7","issued":{"date-parts":[["2009","10","6"]]},"page":"1509-1520","publisher":"Springer Berlin Heidelberg","title":"Hydrochemical characteristics and groundwater quality assessment in Tirupur Region, Coimbatore District, Tamil Nadu, India","type":"article-journal","volume":"58"},"uris":["http://www.mendeley.com/documents/?uuid=9e1bb05a-cd6f-31bd-af8a-01f2d460ffa5"]}],"mendeley":{"formattedCitation":"(Arumugam and Elangovan 2009)","plainTextFormattedCitation":"(Arumugam and Elangovan 2009)","previouslyFormattedCitation":"(Arumugam and Elangovan 2009)"},"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Arumugam and Elangovan 200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indigul</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0.37249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97272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citotenv.2009.06.028","ISSN":"00489697","PMID":"19632703","abstract":"Fluoride ion in drinking water is known for both beneficial and detrimental effects on health. The prevalence of fluorosis is mainly due to the intake of large quantities of fluoride through drinking water owing to more than 90% bioavailability. The objective of this study is to predict optimal fluoride level in drinking water for fluoride endemic regions by comprising the levels of fluoride and other water quality parameters in drinking water, prevalence of fluorosis, fluoride intake through water, food and beverages such as tea and coffee and also considering the progressive accumulation of fluoride in animal bones, by comparing with non fluoride endemic areas comprise of the same geological features with the aid of regression analysis. Result of this study shows that increase of fluoride level above 1.33 mg/l in drinking water increases the community fluorosis index (CFI) value more than 0.6, an optimum index value above which fluorosis is considered to be a public health problem. Regression plot between water fluoride and bone fluoride levels indicates that, every increase of 0.5mg/l unit of water fluoride level increases the bone fluoride level of 52 mg/kg unit within 2 to 3 years. Furthermore, the consumption of drinking water containing more than 0.65 mg/l of fluoride can raise the total fluoride intake per day more than 4 mg, which is the optimum fluoride dose level recommended for adults by the Agency for Toxic Substances and Disease Registry. From the result, the people in fluoride endemic areas in South India are advised to consume drinking water with fluoride level within the limit of 0.5 to 0.65 mg/l to avoid further fluorosis risk.","author":[{"dropping-particle":"","family":"Viswanathan","given":"Gopalan","non-dropping-particle":"","parse-names":false,"suffix":""},{"dropping-particle":"","family":"Jaswanth","given":"A.","non-dropping-particle":"","parse-names":false,"suffix":""},{"dropping-particle":"","family":"Gopalakrishnan","given":"S.","non-dropping-particle":"","parse-names":false,"suffix":""},{"dropping-particle":"","family":"Siva ilango","given":"S.","non-dropping-particle":"","parse-names":false,"suffix":""},{"dropping-particle":"","family":"Aditya","given":"G.","non-dropping-particle":"","parse-names":false,"suffix":""}],"container-title":"Science of The Total Environment","id":"ITEM-1","issue":"20","issued":{"date-parts":[["2009","10","1"]]},"page":"5298-5307","title":"Determining the optimal fluoride concentration in drinking water for fluoride endemic regions in South India","type":"article-journal","volume":"407"},"uris":["http://www.mendeley.com/documents/?uuid=7435b6a4-d3e2-3c65-8493-ab709fcdd1e5"]}],"mendeley":{"formattedCitation":"(Viswanathan et al. 2009)","plainTextFormattedCitation":"(Viswanathan et al. 2009)","previouslyFormattedCitation":"(Viswanathan et al. 2009)"},"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Viswanathan et al. 200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Erode</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1.34661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701026</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08-0664-0","ISSN":"0167-6369","PMID":"19101813","abstract":"A total of 60 drinking water samples collected from Erode district, Tamilnadu, India were analysed for fluoride contamination, besides water quality parameters such as pH, electrical conductivity, total dissolved solids, total alkalinity, total hardness, fluoride, bicarbonates, calcium, magnesium, nitrate, sulphate, phosphate, sodium and potassium. The results obtained were found to exceed the permissible limits. The concentration of fluoride in the water samples ranged between 0.5 and 8.2 mg/l and revealed that 80% of the water samples contain fluoride above the maximum permissible limit. Similarly, the concentrations of nitrate, hardness, calcium and magnesium in some samples were also more than the permissible level. Pearson's correlation coefficient among the parameters showed a positive correlation of fluoride with total hardness and calcium. It is inferred from the study that these water sources can be used for potable purpose only after prior treatment.","author":[{"dropping-particle":"","family":"Karthikeyan","given":"K.","non-dropping-particle":"","parse-names":false,"suffix":""},{"dropping-particle":"","family":"Nanthakumar","given":"K.","non-dropping-particle":"","parse-names":false,"suffix":""},{"dropping-particle":"","family":"Velmurugan","given":"P.","non-dropping-particle":"","parse-names":false,"suffix":""},{"dropping-particle":"","family":"Tamilarasi","given":"S.","non-dropping-particle":"","parse-names":false,"suffix":""},{"dropping-particle":"","family":"Lakshmanaperumalsamy","given":"P.","non-dropping-particle":"","parse-names":false,"suffix":""}],"container-title":"Environmental Monitoring and Assessment","id":"ITEM-1","issue":"1-4","issued":{"date-parts":[["2010","1","20"]]},"page":"141-155","title":"Prevalence of certain inorganic constituents in groundwater samples of Erode district, Tamilnadu, India, with special emphasis on fluoride, fluorosis and its remedial measures","type":"article-journal","volume":"160"},"uris":["http://www.mendeley.com/documents/?uuid=281ddef0-5f93-3b61-9f9c-5624661d57fc"]}],"mendeley":{"formattedCitation":"(Karthikeyan et al. 2010)","plainTextFormattedCitation":"(Karthikeyan et al. 2010)","previouslyFormattedCitation":"(Karthikeyan et al. 2010)"},"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Karthikeyan et al. 2010)</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Thirumanimuttar</w:t>
            </w:r>
            <w:proofErr w:type="spellEnd"/>
            <w:r w:rsidRPr="00F42D67">
              <w:rPr>
                <w:rFonts w:ascii="Times New Roman" w:hAnsi="Times New Roman" w:cs="Times New Roman"/>
                <w:sz w:val="24"/>
                <w:szCs w:val="24"/>
              </w:rPr>
              <w:t xml:space="preserve"> sub-basin</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1.04795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97255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09-1302-1","ISSN":"0167-6369","author":[{"dropping-particle":"","family":"Vasanthavigar","given":"M.","non-dropping-particle":"","parse-names":false,"suffix":""},{"dropping-particle":"","family":"Srinivasamoorthy","given":"K.","non-dropping-particle":"","parse-names":false,"suffix":""},{"dropping-particle":"","family":"Vijayaragavan","given":"K.","non-dropping-particle":"","parse-names":false,"suffix":""},{"dropping-particle":"","family":"Rajiv Ganthi","given":"R.","non-dropping-particle":"","parse-names":false,"suffix":""},{"dropping-particle":"","family":"Chidambaram","given":"S.","non-dropping-particle":"","parse-names":false,"suffix":""},{"dropping-particle":"","family":"Anandhan","given":"P.","non-dropping-particle":"","parse-names":false,"suffix":""},{"dropping-particle":"","family":"Manivannan","given":"R.","non-dropping-particle":"","parse-names":false,"suffix":""},{"dropping-particle":"","family":"Vasudevan","given":"S.","non-dropping-particle":"","parse-names":false,"suffix":""}],"container-title":"Environmental Monitoring and Assessment","id":"ITEM-1","issue":"1-4","issued":{"date-parts":[["2010","12","21"]]},"page":"595-609","publisher":"Springer Netherlands","title":"Application of water quality index for groundwater quality assessment: Thirumanimuttar sub-basin, Tamilnadu, India","type":"article-journal","volume":"171"},"uris":["http://www.mendeley.com/documents/?uuid=a9faf7eb-2003-3c60-bd7c-2998eb15d5af"]}],"mendeley":{"formattedCitation":"(Vasanthavigar et al. 2010)","plainTextFormattedCitation":"(Vasanthavigar et al. 2010)","previouslyFormattedCitation":"(Vasanthavigar et al. 2010)"},"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Vasanthavigar et al. 2010)</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ancheepuram</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2.83370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70094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437-0","ISSN":"0167-6369","author":[{"dropping-particle":"","family":"Dar","given":"Mithas Ahmad","non-dropping-particle":"","parse-names":false,"suffix":""},{"dropping-particle":"","family":"Sankar","given":"K.","non-dropping-particle":"","parse-names":false,"suffix":""},{"dropping-particle":"","family":"Dar","given":"Imran A.","non-dropping-particle":"","parse-names":false,"suffix":""}],"container-title":"Environmental Monitoring and Assessment","id":"ITEM-1","issue":"1-4","issued":{"date-parts":[["2011","2"]]},"page":"955-968","publisher":"Springer Netherlands","title":"Fluorine contamination in groundwater: a major challenge","type":"article-journal","volume":"173"},"uris":["http://www.mendeley.com/documents/?uuid=8e1b7c3f-820a-313e-be03-e1aad45f80c4"]}],"mendeley":{"formattedCitation":"(Dar et al. 2011)","plainTextFormattedCitation":"(Dar et al. 2011)","previouslyFormattedCitation":"(Dar et al. 2011)"},"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ar et al. 2011)</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Man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08.85621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65165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201-012-0043-4","ISSN":"2190-5487","author":[{"dropping-particle":"","family":"Gopalakrishnan","given":"Subarayan Bothi","non-dropping-particle":"","parse-names":false,"suffix":""},{"dropping-particle":"","family":"Viswanathan","given":"Gopalan","non-dropping-particle":"","parse-names":false,"suffix":""},{"dropping-particle":"","family":"Siva Ilango","given":"S.","non-dropping-particle":"","parse-names":false,"suffix":""}],"container-title":"Applied Water Science","id":"ITEM-1","issue":"4","issued":{"date-parts":[["2012","12","5"]]},"page":"235-243","publisher":"Springer Berlin Heidelberg","title":"Prevalence of fluorosis and identification of fluoride endemic areas in Manur block of Tirunelveli District, Tamil Nadu, South India","type":"article-journal","volume":"2"},"uris":["http://www.mendeley.com/documents/?uuid=c44112a7-2404-37a5-8ca9-75d25ec309b5"]}],"mendeley":{"formattedCitation":"(Gopalakrishnan et al. 2012)","plainTextFormattedCitation":"(Gopalakrishnan et al. 2012)","previouslyFormattedCitation":"(Gopalakrishnan et al. 2012)"},"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Gopalakrishnan et al. 2012)</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Mett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1.78920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80591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517-010-0162-x","ISSN":"1866-7511","author":[{"dropping-particle":"","family":"Srinivasamoorthy","given":"Krishnaraj","non-dropping-particle":"","parse-names":false,"suffix":""},{"dropping-particle":"","family":"Vijayaraghavan","given":"Kannusamy","non-dropping-particle":"","parse-names":false,"suffix":""},{"dropping-particle":"","family":"Vasanthavigar","given":"Murugesan","non-dropping-particle":"","parse-names":false,"suffix":""},{"dropping-particle":"","family":"Sarma","given":"Subramanya","non-dropping-particle":"","parse-names":false,"suffix":""},{"dropping-particle":"","family":"Chidambaram","given":"Sabarathinam","non-dropping-particle":"","parse-names":false,"suffix":""},{"dropping-particle":"","family":"Anandhan","given":"Paluchamy","non-dropping-particle":"","parse-names":false,"suffix":""},{"dropping-particle":"","family":"Manivannan","given":"Rama","non-dropping-particle":"","parse-names":false,"suffix":""}],"container-title":"Arabian Journal of Geosciences","id":"ITEM-1","issue":"1","issued":{"date-parts":[["2012","1","3"]]},"page":"83-94","publisher":"Springer-Verlag","title":"Assessment of groundwater quality with special emphasis on fluoride contamination in crystalline bed rock aquifers of Mettur region, Tamilnadu, India","type":"article-journal","volume":"5"},"uris":["http://www.mendeley.com/documents/?uuid=7d5b18c1-4178-3bc6-8fde-873fc2d5559f"]}],"mendeley":{"formattedCitation":"(Srinivasamoorthy et al. 2012)","plainTextFormattedCitation":"(Srinivasamoorthy et al. 2012)","previouslyFormattedCitation":"(Srinivasamoorthy et al. 2012)"},"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rinivasamoorthy et al. 2012)</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Thoothukud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84432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79370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201-014-0157-y","ISSN":"2190-5487","author":[{"dropping-particle":"","family":"Singaraja","given":"C.","non-dropping-particle":"","parse-names":false,"suffix":""},{"dropping-particle":"","family":"Chidambaram","given":"S.","non-dropping-particle":"","parse-names":false,"suffix":""},{"dropping-particle":"","family":"Anandhan","given":"P.","non-dropping-particle":"","parse-names":false,"suffix":""},{"dropping-particle":"V.","family":"Prasanna","given":"M.","non-dropping-particle":"","parse-names":false,"suffix":""},{"dropping-particle":"","family":"Thivya","given":"C.","non-dropping-particle":"","parse-names":false,"suffix":""},{"dropping-particle":"","family":"Thilagavathi","given":"R.","non-dropping-particle":"","parse-names":false,"suffix":""},{"dropping-particle":"","family":"Sarathidasan","given":"J.","non-dropping-particle":"","parse-names":false,"suffix":""}],"container-title":"Applied Water Science","id":"ITEM-1","issue":"3","issued":{"date-parts":[["2014","9","20"]]},"page":"241-250","publisher":"Springer Berlin Heidelberg","title":"Geochemical evaluation of fluoride contamination of groundwater in the Thoothukudi District of Tamilnadu, India","type":"article-journal","volume":"4"},"uris":["http://www.mendeley.com/documents/?uuid=69f436ac-71bf-300d-974d-a59e6771f38e"]}],"mendeley":{"formattedCitation":"(Singaraja et al. 2014)","plainTextFormattedCitation":"(Singaraja et al. 2014)","previouslyFormattedCitation":"(Singaraja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ingaraja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rishnagir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2.52420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20570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517-012-0752-x","ISSN":"1866-7511","author":[{"dropping-particle":"","family":"Manikandan","given":"S.","non-dropping-particle":"","parse-names":false,"suffix":""},{"dropping-particle":"","family":"Chidambaram","given":"S.","non-dropping-particle":"","parse-names":false,"suffix":""},{"dropping-particle":"","family":"Ramanathan","given":"AL.","non-dropping-particle":"","parse-names":false,"suffix":""},{"dropping-particle":"V.","family":"Prasanna","given":"M.","non-dropping-particle":"","parse-names":false,"suffix":""},{"dropping-particle":"","family":"Karmegam","given":"U.","non-dropping-particle":"","parse-names":false,"suffix":""},{"dropping-particle":"","family":"Singaraja","given":"C.","non-dropping-particle":"","parse-names":false,"suffix":""},{"dropping-particle":"","family":"Paramaguru","given":"P.","non-dropping-particle":"","parse-names":false,"suffix":""},{"dropping-particle":"","family":"Jainab","given":"I.","non-dropping-particle":"","parse-names":false,"suffix":""}],"container-title":"Arabian Journal of Geosciences","id":"ITEM-1","issue":"1","issued":{"date-parts":[["2014","1","15"]]},"page":"273-285","publisher":"Springer Berlin Heidelberg","title":"A study on the high fluoride concentration in the magnesium-rich waters of hard rock aquifer in Krishnagiri district, Tamilnadu, India","type":"article-journal","volume":"7"},"uris":["http://www.mendeley.com/documents/?uuid=be69ba57-5397-341e-afa1-6188c39402df"]}],"mendeley":{"formattedCitation":"(Manikandan et al. 2014)","plainTextFormattedCitation":"(Manikandan et al. 2014)","previouslyFormattedCitation":"(Manikandan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anikandan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Madurai</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09.93015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12939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201-015-0312-0","ISSN":"2190-5487","author":[{"dropping-particle":"","family":"Thivya","given":"C.","non-dropping-particle":"","parse-names":false,"suffix":""},{"dropping-particle":"","family":"Chidambaram","given":"S.","non-dropping-particle":"","parse-names":false,"suffix":""},{"dropping-particle":"","family":"Rao","given":"M. S.","non-dropping-particle":"","parse-names":false,"suffix":""},{"dropping-particle":"","family":"Thilagavathi","given":"R.","non-dropping-particle":"","parse-names":false,"suffix":""},{"dropping-particle":"V.","family":"Prasanna","given":"M.","non-dropping-particle":"","parse-names":false,"suffix":""},{"dropping-particle":"","family":"Manikandan","given":"S.","non-dropping-particle":"","parse-names":false,"suffix":""}],"container-title":"Applied Water Science","id":"ITEM-1","issue":"2","issued":{"date-parts":[["2017","5","30"]]},"page":"1011-1023","publisher":"Springer Berlin Heidelberg","title":"Assessment of fluoride contaminations in groundwater of hard rock aquifers in Madurai district, Tamil Nadu (India)","type":"article-journal","volume":"7"},"uris":["http://www.mendeley.com/documents/?uuid=6bd4712a-e76c-3757-a090-46c9ad1765d5"]}],"mendeley":{"formattedCitation":"(Thivya et al. 2017)","plainTextFormattedCitation":"(Thivya et al. 2017)","previouslyFormattedCitation":"(Thivya et al. 201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Thivya et al. 201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harmapur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2.12774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15328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4/S0016702915060038","ISSN":"0016-7029","author":[{"dropping-particle":"","family":"Jagadeshan","given":"G.","non-dropping-particle":"","parse-names":false,"suffix":""},{"dropping-particle":"","family":"Kalpana","given":"L.","non-dropping-particle":"","parse-names":false,"suffix":""},{"dropping-particle":"","family":"Elango","given":"L.","non-dropping-particle":"","parse-names":false,"suffix":""}],"container-title":"Geochemistry International","id":"ITEM-1","issue":"6","issued":{"date-parts":[["2015","6","27"]]},"page":"554-564","publisher":"Pleiades Publishing","title":"Hydrogeochemistry of high fluoride groundwater in hard rock aquifer in a part of Dharmapuri district, Tamil Nadu, India","type":"article-journal","volume":"53"},"uris":["http://www.mendeley.com/documents/?uuid=b52dd1f3-0a39-3a59-818e-bedd16d3faf1"]}],"mendeley":{"formattedCitation":"(Jagadeshan et al. 2015)","plainTextFormattedCitation":"(Jagadeshan et al. 2015)","previouslyFormattedCitation":"(Jagadeshan et al. 2015)"},"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Jagadeshan et al. 2015)</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Pambar</w:t>
            </w:r>
            <w:proofErr w:type="spellEnd"/>
            <w:r w:rsidRPr="00F42D67">
              <w:rPr>
                <w:rFonts w:ascii="Times New Roman" w:hAnsi="Times New Roman" w:cs="Times New Roman"/>
                <w:sz w:val="24"/>
                <w:szCs w:val="24"/>
              </w:rPr>
              <w:t xml:space="preserve"> River basin</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2.32729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52285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356-016-6069-7","ISSN":"0944-1344","author":[{"dropping-particle":"","family":"Brindha","given":"K.","non-dropping-particle":"","parse-names":false,"suffix":""},{"dropping-particle":"","family":"Jagadeshan","given":"G.","non-dropping-particle":"","parse-names":false,"suffix":""},{"dropping-particle":"","family":"Kalpana","given":"L.","non-dropping-particle":"","parse-names":false,"suffix":""},{"dropping-particle":"","family":"Elango","given":"L.","non-dropping-particle":"","parse-names":false,"suffix":""}],"container-title":"Environmental Science and Pollution Research","id":"ITEM-1","issue":"9","issued":{"date-parts":[["2016","5","29"]]},"page":"8302-8316","title":"Fluoride in weathered rock aquifers of southern India: Managed Aquifer Recharge for mitigation","type":"article-journal","volume":"23"},"uris":["http://www.mendeley.com/documents/?uuid=a5d4327c-888a-3743-9bc8-4bc22a8f539e"]}],"mendeley":{"formattedCitation":"(Brindha et al. 2016)","plainTextFormattedCitation":"(Brindha et al. 2016)","previouslyFormattedCitation":"(Brindha et al. 2016)"},"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Brindha et al. 2016)</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Perambal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1.23912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87608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201-013-0124-z","ISSN":"2190-5487","author":[{"dropping-particle":"","family":"Ahamed","given":"A. Jafar","non-dropping-particle":"","parse-names":false,"suffix":""},{"dropping-particle":"","family":"Ananthakrishnan","given":"S.","non-dropping-particle":"","parse-names":false,"suffix":""},{"dropping-particle":"","family":"Loganathan","given":"K.","non-dropping-particle":"","parse-names":false,"suffix":""},{"dropping-particle":"","family":"Manikandan","given":"K.","non-dropping-particle":"","parse-names":false,"suffix":""}],"container-title":"Applied Water Science","id":"ITEM-1","issue":"4","issued":{"date-parts":[["2013","12","31"]]},"page":"763-771","publisher":"Springer Berlin Heidelberg","title":"Assessment of groundwater quality for irrigation use in Alathur Block, Perambalur District, Tamilnadu, South India","type":"article-journal","volume":"3"},"uris":["http://www.mendeley.com/documents/?uuid=f53df5c6-5901-35d4-8792-f42b8258d912"]}],"mendeley":{"formattedCitation":"(Ahamed et al. 2013)","plainTextFormattedCitation":"(Ahamed et al. 2013)","previouslyFormattedCitation":"(Ahamed et al. 201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Ahamed et al. 201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Puddukota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0.38288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81873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09/628719","ISSN":"09734945","abstract":"Various samples of groundwater were collected from different areas of Kandarvakottai and Karambakudi of Pudukkottai District, Tamilnadu and analyzed for their physicochemical characteristics. The results of this analysis were compared with the water quality standards of ISI, WHO and CPHEEO. In this analysis the various physicochemical parameters such as pH, electrical conductivity, turbidity, total dissolved solids, Cl - , F - , SO 4 2- , PO 4 3- , NO 3 - , NO 2 - , CN - , Nas + , K + , NH 3 , Mn, Fe, Ca &amp; Mg hardness etc ., were determined using standard procedures. The quality of groundwater samples were discussed with respect to these parameters and thus an attempt were made to ascertain the quality of groundwater used for drinking and cooking purposes in and around Kandarvakottai and Karambakudi areas.","author":[{"dropping-particle":"","family":"Ilangeswaran","given":"D.","non-dropping-particle":"","parse-names":false,"suffix":""},{"dropping-particle":"","family":"Kumar","given":"R.","non-dropping-particle":"","parse-names":false,"suffix":""},{"dropping-particle":"","family":"Kannan","given":"D.","non-dropping-particle":"","parse-names":false,"suffix":""}],"container-title":"E-Journal of Chemistry","id":"ITEM-1","issue":"3","issued":{"date-parts":[["2009"]]},"page":"898-904","publisher":"Hindawi","title":"Assessment of quality of groundwater in Kandarvakottai and Karambakudi areas of Pudukkottai district, Tamilnadu, India","type":"article-journal","volume":"6"},"uris":["http://www.mendeley.com/documents/?uuid=f3622b54-092b-337e-a9a5-63d7601ec23a"]}],"mendeley":{"formattedCitation":"(Ilangeswaran et al. 2009)","plainTextFormattedCitation":"(Ilangeswaran et al. 2009)","previouslyFormattedCitation":"(Ilangeswaran et al. 2009)"},"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Ilangeswaran et al. 200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Ramanathapuram</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9.37020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84109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2-2604-2","ISSN":"0167-6369","author":[{"dropping-particle":"","family":"Sivasankar","given":"Venkataramann","non-dropping-particle":"","parse-names":false,"suffix":""},{"dropping-particle":"","family":"Ramachandramoorthy","given":"Thiagarajan","non-dropping-particle":"","parse-names":false,"suffix":""},{"dropping-particle":"","family":"Chandramohan","given":"A.","non-dropping-particle":"","parse-names":false,"suffix":""}],"container-title":"Environmental Monitoring and Assessment","id":"ITEM-1","issue":"1","issued":{"date-parts":[["2013","1","15"]]},"page":"931-944","publisher":"Springer Netherlands","title":"Deterioration of coastal groundwater quality in Island and mainland regions of Ramanathapuram District, Southern India","type":"article-journal","volume":"185"},"uris":["http://www.mendeley.com/documents/?uuid=9211310d-f2fb-3f3a-9733-0fa695476da5"]}],"mendeley":{"formattedCitation":"(Sivasankar et al. 2013)","plainTextFormattedCitation":"(Sivasankar et al. 2013)","previouslyFormattedCitation":"(Sivasankar et al. 201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ivasankar et al. 201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Tondiar</w:t>
            </w:r>
            <w:proofErr w:type="spellEnd"/>
            <w:r w:rsidRPr="00F42D67">
              <w:rPr>
                <w:rFonts w:ascii="Times New Roman" w:hAnsi="Times New Roman" w:cs="Times New Roman"/>
                <w:sz w:val="24"/>
                <w:szCs w:val="24"/>
              </w:rPr>
              <w:t xml:space="preserve"> river basin</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2.32972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50094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1-2231-3","ISSN":"0167-6369","author":[{"dropping-particle":"","family":"Ramesh","given":"K.","non-dropping-particle":"","parse-names":false,"suffix":""},{"dropping-particle":"","family":"Elango","given":"L.","non-dropping-particle":"","parse-names":false,"suffix":""}],"container-title":"Environmental Monitoring and Assessment","id":"ITEM-1","issue":"6","issued":{"date-parts":[["2012","6","18"]]},"page":"3887-3899","publisher":"Springer Netherlands","title":"Groundwater quality and its suitability for domestic and agricultural use in Tondiar river basin, Tamil Nadu, India","type":"article-journal","volume":"184"},"uris":["http://www.mendeley.com/documents/?uuid=7501185b-b235-300b-9ada-6cc7b869afc0"]}],"mendeley":{"formattedCitation":"(Ramesh and Elango 2012)","plainTextFormattedCitation":"(Ramesh and Elango 2012)","previouslyFormattedCitation":"(Ramesh and Elango 2012)"},"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mesh and Elango 2012)</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Vellore</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2.89896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09948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665-014-3152-6","ISSN":"18666299","abstract":"© 2014, Springer-Verlag Berlin Heidelberg.Most of the arid and semi-arid zones of the Indian subcontinent experience serious health problems due to high concentration of fluoride in drinking water. The Vellore District of Tamil Nadu suffers from high concentration of fluoride in water. However, most of the past studies in this region focused on tannery-related pollution and not on fluoride contamination. The present study attempts to identify the factors influencing the origin and spatial distribution of fluoride in the district. From the observed hydrochemical results of 68 well samples in the context of water level, well depth and hydrochemical parameters, F− concentration showed increasing trend in the presence of Na+ and HCO3 −. This is due to the alkaline nature of groundwater that favors the dissolution of F−-rich minerals. The occurrence of high fluoride in Na–HCO3 type of water confirmed this hypothesis. However, Ca2+ showed an insignificant correlation with F−. The high Na/Ca ratio (&gt;1) in 73 % of the samples and the result of Na/Na+Cl plot suggest the occurrence of cation exchange in the study area. The major source of F− was identified as products of the weathering and the dissolution of fluorites, amphiboles and micas present in the geological formations in the study area. The positive relationship between NO3 − and F− in few wells located in agricultural fields suggest possible source of F− from the application of fertilizers. More than 25 % of the samples had higher values of fluoride than the permissible limit of drinking water according to Indian standards. Spatial distribution of fluoride showed a higher concentration in the southwest part of the study area, namely, Thirupathur and Vaniyambadi. This study shows that contamination was high in certain parts of Vellore District and the quality of water must be maintained by resorting to appropriate treatment and management strategies.","author":[{"dropping-particle":"","family":"Kumar","given":"P. J. Sajil","non-dropping-particle":"","parse-names":false,"suffix":""},{"dropping-particle":"","family":"Jegathambal","given":"P.","non-dropping-particle":"","parse-names":false,"suffix":""},{"dropping-particle":"","family":"James","given":"E. J.","non-dropping-particle":"","parse-names":false,"suffix":""}],"container-title":"Environmental Earth Sciences","id":"ITEM-1","issue":"7","issued":{"date-parts":[["2014","10","7"]]},"page":"2437-2446","publisher":"Springer Berlin Heidelberg","title":"Factors influencing the high fluoride concentration in groundwater of Vellore District, South India","type":"article-journal","volume":"72"},"uris":["http://www.mendeley.com/documents/?uuid=c9dc8160-2550-3398-9d0b-1ce5f7ba9d11"]}],"mendeley":{"formattedCitation":"(Kumar et al. 2014)","plainTextFormattedCitation":"(Kumar et al. 2014)","previouslyFormattedCitation":"(Kumar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Kumar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Tiruchirapally</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0.81886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708317</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Telangana</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iddipet</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8.10098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84520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201-016-0441-0","ISSN":"2190-5487","author":[{"dropping-particle":"","family":"Narsimha","given":"A.","non-dropping-particle":"","parse-names":false,"suffix":""},{"dropping-particle":"","family":"Sudarshan","given":"V.","non-dropping-particle":"","parse-names":false,"suffix":""}],"container-title":"Applied Water Science","id":"ITEM-1","issue":"5","issued":{"date-parts":[["2017","9","27"]]},"page":"2501-2512","publisher":"Springer Berlin Heidelberg","title":"Contamination of fluoride in groundwater and its effect on human health: a case study in hard rock aquifers of Siddipet, Telangana State, India","type":"article-journal","volume":"7"},"uris":["http://www.mendeley.com/documents/?uuid=62fdd143-f4d6-3f12-a22b-ec9bed45c8e9"]}],"mendeley":{"formattedCitation":"(Narsimha and Sudarshan 2017a)","plainTextFormattedCitation":"(Narsimha and Sudarshan 2017a)","previouslyFormattedCitation":"(Narsimha and Sudarshan 2017a)"},"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Narsimha and Sudarshan 2017a)</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asar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8.87712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94978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201-016-0489-x","ISSN":"2190-5487","author":[{"dropping-particle":"","family":"Narsimha","given":"A.","non-dropping-particle":"","parse-names":false,"suffix":""},{"dropping-particle":"","family":"Sudarshan","given":"V.","non-dropping-particle":"","parse-names":false,"suffix":""}],"container-title":"Applied Water Science","id":"ITEM-1","issue":"6","issued":{"date-parts":[["2017","10","27"]]},"page":"2717-2725","publisher":"Springer Berlin Heidelberg","title":"Assessment of fluoride contamination in groundwater from Basara, Adilabad District, Telangana State, India","type":"article-journal","volume":"7"},"uris":["http://www.mendeley.com/documents/?uuid=e929a3d5-8401-3134-b26e-9d3aa1e3d771"]}],"mendeley":{"formattedCitation":"(Narsimha and Sudarshan 2017b)","plainTextFormattedCitation":"(Narsimha and Sudarshan 2017b)","previouslyFormattedCitation":"(Narsimha and Sudarshan 2017b)"},"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Narsimha and Sudarshan 2017b)</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Nalgonda</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7.22145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30228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356-016-6069-7","ISSN":"0944-1344","author":[{"dropping-particle":"","family":"Brindha","given":"K.","non-dropping-particle":"","parse-names":false,"suffix":""},{"dropping-particle":"","family":"Jagadeshan","given":"G.","non-dropping-particle":"","parse-names":false,"suffix":""},{"dropping-particle":"","family":"Kalpana","given":"L.","non-dropping-particle":"","parse-names":false,"suffix":""},{"dropping-particle":"","family":"Elango","given":"L.","non-dropping-particle":"","parse-names":false,"suffix":""}],"container-title":"Environmental Science and Pollution Research","id":"ITEM-1","issue":"9","issued":{"date-parts":[["2016","5","29"]]},"page":"8302-8316","title":"Fluoride in weathered rock aquifers of southern India: Managed Aquifer Recharge for mitigation","type":"article-journal","volume":"23"},"uris":["http://www.mendeley.com/documents/?uuid=a5d4327c-888a-3743-9bc8-4bc22a8f539e"]}],"mendeley":{"formattedCitation":"(Brindha et al. 2016)","plainTextFormattedCitation":"(Brindha et al. 2016)","previouslyFormattedCitation":"(Brindha et al. 2016)"},"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Brindha et al. 2016)</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Vaniyar</w:t>
            </w:r>
            <w:proofErr w:type="spellEnd"/>
            <w:r w:rsidRPr="00F42D67">
              <w:rPr>
                <w:rFonts w:ascii="Times New Roman" w:hAnsi="Times New Roman" w:cs="Times New Roman"/>
                <w:sz w:val="24"/>
                <w:szCs w:val="24"/>
              </w:rPr>
              <w:t xml:space="preserve"> River basin</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2.12065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32867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356-016-6069-7","ISSN":"0944-1344","author":[{"dropping-particle":"","family":"Brindha","given":"K.","non-dropping-particle":"","parse-names":false,"suffix":""},{"dropping-particle":"","family":"Jagadeshan","given":"G.","non-dropping-particle":"","parse-names":false,"suffix":""},{"dropping-particle":"","family":"Kalpana","given":"L.","non-dropping-particle":"","parse-names":false,"suffix":""},{"dropping-particle":"","family":"Elango","given":"L.","non-dropping-particle":"","parse-names":false,"suffix":""}],"container-title":"Environmental Science and Pollution Research","id":"ITEM-1","issue":"9","issued":{"date-parts":[["2016","5","29"]]},"page":"8302-8316","title":"Fluoride in weathered rock aquifers of southern India: Managed Aquifer Recharge for mitigation","type":"article-journal","volume":"23"},"uris":["http://www.mendeley.com/documents/?uuid=a5d4327c-888a-3743-9bc8-4bc22a8f539e"]}],"mendeley":{"formattedCitation":"(Brindha et al. 2016)","plainTextFormattedCitation":"(Brindha et al. 2016)","previouslyFormattedCitation":"(Brindha et al. 2016)"},"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Brindha et al. 2016)</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Ranga</w:t>
            </w:r>
            <w:proofErr w:type="spellEnd"/>
            <w:r w:rsidRPr="00F42D67">
              <w:rPr>
                <w:rFonts w:ascii="Times New Roman" w:hAnsi="Times New Roman" w:cs="Times New Roman"/>
                <w:sz w:val="24"/>
                <w:szCs w:val="24"/>
              </w:rPr>
              <w:t xml:space="preserve"> Reddy</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7.24678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01159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3-0795-0","ISSN":"0943-0105","author":[{"dropping-particle":"","family":"Sujatha","given":"D.","non-dropping-particle":"","parse-names":false,"suffix":""}],"container-title":"Environmental Geology","id":"ITEM-1","issue":"5","issued":{"date-parts":[["2003","8","1"]]},"page":"587-591","title":"Fluoride levels in the groundwater of the south-eastern part of Ranga Reddy district, Andhra Pradesh, India","type":"article-journal","volume":"44"},"uris":["http://www.mendeley.com/documents/?uuid=0f22104c-f6b0-3dce-988a-5171215605ac"]}],"mendeley":{"formattedCitation":"(Sujatha 2003)","plainTextFormattedCitation":"(Sujatha 2003)","previouslyFormattedCitation":"(Sujatha 200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ujatha 200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Ranga</w:t>
            </w:r>
            <w:proofErr w:type="spellEnd"/>
            <w:r w:rsidRPr="00F42D67">
              <w:rPr>
                <w:rFonts w:ascii="Times New Roman" w:hAnsi="Times New Roman" w:cs="Times New Roman"/>
                <w:sz w:val="24"/>
                <w:szCs w:val="24"/>
              </w:rPr>
              <w:t xml:space="preserve"> Reddy (South Eastern part)</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7.02066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626266</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3-0795-0","ISSN":"0943-0105","author":[{"dropping-particle":"","family":"Sujatha","given":"D.","non-dropping-particle":"","parse-names":false,"suffix":""}],"container-title":"Environmental Geology","id":"ITEM-1","issue":"5","issued":{"date-parts":[["2003","8","1"]]},"page":"587-591","title":"Fluoride levels in the groundwater of the south-eastern part of Ranga Reddy district, Andhra Pradesh, India","type":"article-journal","volume":"44"},"uris":["http://www.mendeley.com/documents/?uuid=0f22104c-f6b0-3dce-988a-5171215605ac"]}],"mendeley":{"formattedCitation":"(Sujatha 2003)","plainTextFormattedCitation":"(Sujatha 2003)","previouslyFormattedCitation":"(Sujatha 200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ujatha 200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Maheshwaram</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7.13325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42567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5-0167-z","ISSN":"0943-0105","author":[{"dropping-particle":"","family":"Sreedevi","given":"P. D.","non-dropping-particle":"","parse-names":false,"suffix":""},{"dropping-particle":"","family":"Ahmed","given":"S.","non-dropping-particle":"","parse-names":false,"suffix":""},{"dropping-particle":"","family":"Made","given":"B.","non-dropping-particle":"","parse-names":false,"suffix":""},{"dropping-particle":"","family":"Ledoux","given":"E.","non-dropping-particle":"","parse-names":false,"suffix":""},{"dropping-particle":"","family":"Gandolfi","given":"J. M.","non-dropping-particle":"","parse-names":false,"suffix":""}],"container-title":"Environmental Geology","id":"ITEM-1","issue":"1","issued":{"date-parts":[["2006","5","6"]]},"page":"1-11","publisher":"Springer-Verlag","title":"Association of hydrogeological factors in temporal variations of fluoride concentration in a crystalline aquifer in India","type":"article-journal","volume":"50"},"uris":["http://www.mendeley.com/documents/?uuid=ec853b8c-1d72-3fd0-b62a-80397a82100f"]}],"mendeley":{"formattedCitation":"(Sreedevi et al. 2006)","plainTextFormattedCitation":"(Sreedevi et al. 2006)","previouslyFormattedCitation":"(Sreedevi et al. 2006)"},"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reedevi et al. 2006)</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urmapalli</w:t>
            </w:r>
            <w:proofErr w:type="spellEnd"/>
            <w:r w:rsidRPr="00F42D67">
              <w:rPr>
                <w:rFonts w:ascii="Times New Roman" w:hAnsi="Times New Roman" w:cs="Times New Roman"/>
                <w:sz w:val="24"/>
                <w:szCs w:val="24"/>
              </w:rPr>
              <w:t xml:space="preserve"> watershed</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6.89977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72000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665-009-0004-x","ISSN":"1866-6280","author":[{"dropping-particle":"","family":"Mondal","given":"N. C.","non-dropping-particle":"","parse-names":false,"suffix":""},{"dropping-particle":"","family":"Prasad","given":"R. K.","non-dropping-particle":"","parse-names":false,"suffix":""},{"dropping-particle":"","family":"Saxena","given":"V. K.","non-dropping-particle":"","parse-names":false,"suffix":""},{"dropping-particle":"","family":"Singh","given":"Y.","non-dropping-particle":"","parse-names":false,"suffix":""},{"dropping-particle":"","family":"Singh","given":"V. S.","non-dropping-particle":"","parse-names":false,"suffix":""}],"container-title":"Environmental Earth Sciences","id":"ITEM-1","issue":"1","issued":{"date-parts":[["2009","11","23"]]},"page":"63-73","publisher":"Springer-Verlag","title":"Appraisal of highly fluoride zones in groundwater of Kurmapalli watershed, Nalgonda district, Andhra Pradesh (India)","type":"article-journal","volume":"59"},"uris":["http://www.mendeley.com/documents/?uuid=3d95d205-9b8d-341b-91c2-6aee9da96129"]}],"mendeley":{"formattedCitation":"(Mondal et al. 2009)","plainTextFormattedCitation":"(Mondal et al. 2009)","previouslyFormattedCitation":"(Mondal et al. 2009)"},"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ondal et al. 200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Wailapally</w:t>
            </w:r>
            <w:proofErr w:type="spellEnd"/>
            <w:r w:rsidRPr="00F42D67">
              <w:rPr>
                <w:rFonts w:ascii="Times New Roman" w:hAnsi="Times New Roman" w:cs="Times New Roman"/>
                <w:sz w:val="24"/>
                <w:szCs w:val="24"/>
              </w:rPr>
              <w:t xml:space="preserve"> watershed</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7.07984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85968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HEMGEO.2009.10.003","ISSN":"0009-2541","abstract":"High concentrations of fluoride (up to 7.6mg/L) are a recognized feature of the Wailapally granitic aquifer of Nalgonda District, Andhra Pradesh, India. The basement rocks provide abundant sources of F in the form of amphibole, biotite, fluorite and apatite. The whole-rock concentrations of F in the aquifer are in the range 240–990mg/kg. Calcretes from the shallow weathered horizons also contain comparably high concentrations of F (635–950mg/kg). The concentrations of water-soluble F in the granitic rocks and the calcretes are usually low (1% of the total or less) but broadly correlate with the concentrations observed in groundwaters in the local vicinity. The water-soluble fraction of fluoride is relatively high in weathered calcretes compared to fresh calcretes. Groundwater major-ion composition shows a well-defined trend with flow downgradient in the Wailapally aquifer, from Na–Ca–HCO3-dominated waters in the recharge area at the upper part of the catchment, through to Na–Mg–HCO3 and ultimately to Na–HCO3 and Na–HCO3–Cl types in the discharge area in the lowest part. The evolution occurs over a reach spanning some 17km. Groundwater chemistry evolves by silicate weathering reactions, although groundwaters rapidly reach equilibrium with carbonate minerals, favouring precipitation of calcite, and ultimately dolomite in the lower parts of the watershed. This precipitation is also aided by evapotranspiration. Decreasing Ca activity downgradient leads to a dominance of fluorite-undersaturated conditions and consequently to mobilisation of F. Despite the clear downgradient evolution of major-ion chemistry, concentrations of F remain relatively uniform in the fluorite-undersaturated groundwaters, most being in the range 3.0–7.6mg/L. The rather narrow range is attributed to a mechanism of co-precipitation with and/or adsorption to calcrete in the lower sections of the aquifer. The model may find application in other high-F groundwaters from granitic aquifers of semi-arid regions.","author":[{"dropping-particle":"","family":"Reddy","given":"D.V.","non-dropping-particle":"","parse-names":false,"suffix":""},{"dropping-particle":"","family":"Nagabhushanam","given":"P.","non-dropping-particle":"","parse-names":false,"suffix":""},{"dropping-particle":"","family":"Sukhija","given":"B.S.","non-dropping-particle":"","parse-names":false,"suffix":""},{"dropping-particle":"","family":"Reddy","given":"A.G.S.","non-dropping-particle":"","parse-names":false,"suffix":""},{"dropping-particle":"","family":"Smedley","given":"P.L.","non-dropping-particle":"","parse-names":false,"suffix":""}],"container-title":"Chemical Geology","id":"ITEM-1","issue":"3-4","issued":{"date-parts":[["2010","1","30"]]},"page":"278-289","publisher":"Elsevier","title":"Fluoride dynamics in the granitic aquifer of the Wailapally watershed, Nalgonda District, India","type":"article-journal","volume":"269"},"uris":["http://www.mendeley.com/documents/?uuid=dc710595-b9a7-3040-9b9e-bab39a6528e1"]}],"mendeley":{"formattedCitation":"(Reddy et al. 2010)","plainTextFormattedCitation":"(Reddy et al. 2010)","previouslyFormattedCitation":"(Reddy et al. 2010)"},"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eddy et al. 2010)</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Adilabad</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9.65983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533076</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201-016-0489-x","ISSN":"2190-5487","author":[{"dropping-particle":"","family":"Narsimha","given":"A.","non-dropping-particle":"","parse-names":false,"suffix":""},{"dropping-particle":"","family":"Sudarshan","given":"V.","non-dropping-particle":"","parse-names":false,"suffix":""}],"container-title":"Applied Water Science","id":"ITEM-1","issue":"6","issued":{"date-parts":[["2017","10","27"]]},"page":"2717-2725","publisher":"Springer Berlin Heidelberg","title":"Assessment of fluoride contamination in groundwater from Basara, Adilabad District, Telangana State, India","type":"article-journal","volume":"7"},"uris":["http://www.mendeley.com/documents/?uuid=e929a3d5-8401-3134-b26e-9d3aa1e3d771"]}],"mendeley":{"formattedCitation":"(Narsimha and Sudarshan 2017b)","plainTextFormattedCitation":"(Narsimha and Sudarshan 2017b)","previouslyFormattedCitation":"(Narsimha and Sudarshan 2017b)"},"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Narsimha and Sudarshan 2017b)</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Medak</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7.90147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19392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ib.2017.11.089","ISSN":"2352-3409","PMID":"29270454","abstract":"According to the World Health Organization recommendation, the optimal fluoride concentration levels in drinking water have to be in the range of 0.5 and 1.5 mg/L since this permissible range is essential for normal mineralization of bones and teeth as well as for dental enamel formation in human's body Bell and budwig, 1970;Adimalla and Venkatayogi, 2017;Narsimha and Sudarshan, 2013,2016;2017[1], [2], [4], [5], [6]. If continues intake of high fluoride (&gt;1.5) water can severely cause dental and skeletal fluorosis. The investigated area people majorly depend on groundwater for drinking purposes and fluoride concentration ranged from 0.2 to 7.4 mg/L with mean concentration of 2.7 mg/L and data was compared with WHO guidelines for drinking purposes. Overall, data reveals that the 57% of groundwater samples data was not safe for drinking purposes. Therefore, distribution of fluoride in the groundwater of Medak region in Telangana was suggested to intake drinking water, which are below level of fluoride concentration in the groundwater and take care about health implications.","author":[{"dropping-particle":"","family":"Narsimha","given":"Adimalla","non-dropping-particle":"","parse-names":false,"suffix":""},{"dropping-particle":"","family":"Sudarshan","given":"Venkatayogi","non-dropping-particle":"","parse-names":false,"suffix":""}],"container-title":"Data in brief","id":"ITEM-1","issued":{"date-parts":[["2018","2"]]},"page":"717-723","publisher":"Elsevier","title":"Data on fluoride concentration levels in semi-arid region of Medak, Telangana, South India.","type":"article-journal","volume":"16"},"uris":["http://www.mendeley.com/documents/?uuid=df81fb52-dfb1-3600-8817-920fc1ab3553"]}],"mendeley":{"formattedCitation":"(Narsimha and Sudarshan 2018)","plainTextFormattedCitation":"(Narsimha and Sudarshan 2018)","previouslyFormattedCitation":"(Narsimha and Sudarshan 201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Narsimha and Sudarshan 201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Karimnaga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8.44327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13869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 fluoride concentration of 1ppm (1mg/L) in potable water is essential for healthy teeth and bones. However, at higher concentrations (&gt;1.5 ppm), it has adverse effects such as causing dental and skeletal fluorosis. Fluorosis is one of the major health risks faced by people in India. This may be due to consumption of more fluoride through drinking water. As same water is being used for irrigation purpose, fluoride can also enter into the food chain and finally reach human beings. In the present study, water samples from 15 villages of Jammikunta mandal, Karimnagar district of Telangana State were analyzed for fluoride content. Of the 23 water samples tested, four samples were found to contain more than permissible level (&gt;1.5 mg/L) of fluoride in drinking water. Nine samples were also found to contain less than minimum required quantity of fluoride in water to prevent dental caries. The results are communicated to the villagers.","author":[{"dropping-particle":"","family":"Ramesh","given":"B","non-dropping-particle":"","parse-names":false,"suffix":""},{"dropping-particle":"","family":"Kavitha","given":"B","non-dropping-particle":"","parse-names":false,"suffix":""}],"container-title":"International Journal of Engineering Inventions","id":"ITEM-1","issue":"5","issued":{"date-parts":[["2016"]]},"page":"2278-7461","title":"Estimation of Fluoride Concentration in Groundwater in some Villages of Jammikunta Mandal, Karimnagar District, Telangana, India","type":"article-journal","volume":"5"},"uris":["http://www.mendeley.com/documents/?uuid=74d6532f-0f32-38c8-9cbd-cd6e040aaa3a"]}],"mendeley":{"formattedCitation":"(Ramesh and Kavitha 2016)","plainTextFormattedCitation":"(Ramesh and Kavitha 2016)","previouslyFormattedCitation":"(Ramesh and Kavitha 2016)"},"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mesh and Kavitha 2016)</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Khammam</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7.25719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0.16242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76-7428","PMID":"25083044","abstract":"BACKGROUND The present study was conducted to assess the relationship between drinking water fluoride (F) levels, dental fluorosis and dental caries among 9-12 years old school children of Nelakondapally Mandal, Khammam district, Andhra Pradesh. MATERIALS AND METHODS A cross-sectional analytical study was conducted on 1500 school children aged 9-12 years, selected by stratified random sampling from different areas with different levels of naturally occurring F in drinking water. The children were assessed for dental fluorosis according to WHO basic survey guidelines. The overall oral health status of the child was assessed by decayed missing filled teeth (DMFT)/dmft index. Statistical analysis was done using mean, standard deviation, standard error, Z-test, ANOVA test, and Chi-square test. RESULTS The results of the present study revealed that the prevalence of fluorosis was 74.9%. Number of children having dental fluorosis was highest in children who consume water from bore wells. Caries prevalence in the study population was about 56.5%. Caries prevalence and mean DMFT/dmft scores were least in children with optimal F areas and highest in children with below optimal F areas. CONCLUSION There was moderate prevalence of fluorosis in Nelakondapally Mandal of Khammam district, and caries prevalence is high in areas below optimal F areas. How to cite the article: Shanthi M, Reddy BV, Venkataramana V, Gowrisankar S, Reddy BV, Chennupati S. Relationship between drinking water fluoride levels, dental fluorosis, dental caries and associated risk factors in 9-12 year old school children of Nelakondapally Mandal of Khammam district, Andhra Pradesh, India: A cross-sectional survey. J Int Oral Health 2014;6(3):106-10.","author":[{"dropping-particle":"","family":"Shanthi","given":"M","non-dropping-particle":"","parse-names":false,"suffix":""},{"dropping-particle":"","family":"Reddy","given":"B Vishnuvardhan","non-dropping-particle":"","parse-names":false,"suffix":""},{"dropping-particle":"","family":"Venkataramana","given":"V","non-dropping-particle":"","parse-names":false,"suffix":""},{"dropping-particle":"","family":"Gowrisankar","given":"S","non-dropping-particle":"","parse-names":false,"suffix":""},{"dropping-particle":"","family":"Reddy","given":"B V Thimma","non-dropping-particle":"","parse-names":false,"suffix":""},{"dropping-particle":"","family":"Chennupati","given":"Sireesha","non-dropping-particle":"","parse-names":false,"suffix":""}],"container-title":"Journal of international oral health : JIOH","id":"ITEM-1","issue":"3","issued":{"date-parts":[["2014","6"]]},"page":"106-10","publisher":"International Society of Preventive and Community Dentistry","title":"Relationship Between Drinking Water Fluoride Levels, Dental Fluorosis, Dental Caries and Associated Risk Factors in 9-12 Years Old School Children of Nelakondapally Mandal of Khammam District, Andhra Pradesh, India: A Cross-sectional Survey.","type":"article-journal","volume":"6"},"uris":["http://www.mendeley.com/documents/?uuid=f57d7b17-eabc-3372-bb0d-e3d5273e0f70"]}],"mendeley":{"formattedCitation":"(Shanthi et al. 2014)","plainTextFormattedCitation":"(Shanthi et al. 2014)","previouslyFormattedCitation":"(Shanthi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hanthi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Uttar Pradesh</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Agra</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7.18131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00503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3/A:1006117604763","ISBN":"0278-095X","ISSN":"01676369","PMID":"25","abstract":"Nonlinear buckling behavior of stiffened composite B-Al plates was analyzed by means of finite element analysis (FEA) method. In the method, the composite material was taken as B matrix into which Al fibers were embedded in different configurations. The laminated B-Al material in the form of rectangular plates was subjected to lateral compressive loading. It is observed that stiffeners have significant effect on the buckling behavior of plates under compressive loading and for various geometrical configurations. The stiffeners used in the modeling are one-sided and have rectangular cross-sections. It is found that there are physically important loading intervals and the critical buckling modes make transitions back and forth between stable and unstable states. Bifurcation buckling regions resulting from various configurations of fiber orientations and different plate aspect ratios are determined. The whole analysis is performed by using ANSYS finite element computations. Only the buckling patterns of stiffened plate configurations under simply supported boundary conditions are studied. Distributions of compressive stresses (σx) vs in-plane contractions (u) and compressive stresses (σx) vs out-of plane deflections (δ) are obtained. Nonlinear analysis of the C2 fiber configuration yields the safest critical buckling stress amongst C1, C2, C3 and C4 configurations. It is concluded that FEA method for the nonlinear buckling analysis generates accurate results. © 2014 The Nonferrous Metals Society of China.","author":[{"dropping-particle":"","family":"Gupta","given":"M. K.","non-dropping-particle":"","parse-names":false,"suffix":""},{"dropping-particle":"","family":"Singh","given":"Vibha","non-dropping-particle":"","parse-names":false,"suffix":""},{"dropping-particle":"","family":"Rajwanshi","given":"Poonam","non-dropping-particle":"","parse-names":false,"suffix":""},{"dropping-particle":"","family":"Agarwal","given":"Meetu","non-dropping-particle":"","parse-names":false,"suffix":""},{"dropping-particle":"","family":"Rai","given":"Kavita","non-dropping-particle":"","parse-names":false,"suffix":""},{"dropping-particle":"","family":"Srivastava","given":"Shalini","non-dropping-particle":"","parse-names":false,"suffix":""},{"dropping-particle":"","family":"Shrivastav","given":"Rohit","non-dropping-particle":"","parse-names":false,"suffix":""},{"dropping-particle":"","family":"Dass","given":"Sahab","non-dropping-particle":"","parse-names":false,"suffix":""}],"container-title":"Environmental Monitoring and Assessment","id":"ITEM-1","issue":"3","issued":{"date-parts":[["1999"]]},"page":"275-285","publisher":"Kluwer Academic Publishers","title":"Groundwater quality assessment of Tehsil Kheragarh, Agra (India) with special reference to fluoride","type":"article-journal","volume":"59"},"uris":["http://www.mendeley.com/documents/?uuid=fbcec91a-3f25-3039-a2d8-9d4902558cbf"]}],"mendeley":{"formattedCitation":"(Gupta et al. 1999)","plainTextFormattedCitation":"(Gupta et al. 1999)","previouslyFormattedCitation":"(Gupta et al. 1999)"},"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Gupta et al. 199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Saidabad</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FE080B">
            <w:pPr>
              <w:jc w:val="center"/>
              <w:rPr>
                <w:rFonts w:ascii="Times New Roman" w:hAnsi="Times New Roman" w:cs="Times New Roman"/>
                <w:sz w:val="24"/>
                <w:szCs w:val="24"/>
              </w:rPr>
            </w:pPr>
            <w:r w:rsidRPr="00F42D67">
              <w:rPr>
                <w:rFonts w:ascii="Times New Roman" w:hAnsi="Times New Roman" w:cs="Times New Roman"/>
                <w:sz w:val="24"/>
                <w:szCs w:val="24"/>
              </w:rPr>
              <w:t>25.36956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2.11456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6-0617-2","ISBN":"0025400606","ISSN":"09430105","abstract":"Fluoride contamination of gr oundwater reserves occurs in many places globally. A critical area for such contaminat ion in India is the Ganga alluvial plain comprising Saidabad Tahsil of Mathura district. Analyses conducted in April 2001, 2002, and 2004, indicate that the shallow aquifers which supply water to dugwells generally have higher concentrations of fl uoride (F) than those of borewells supplied by deep aquifers. During these years the F concentration continuously escalated in both dugwells and borewells. In shallow and deep aquifers the F content ranges from 0.6 to 2.5 mg/L and from 0.1 to 1.5 mg/L, respectively. Over the three-year period the average F level increased by 0.1 to 0.6 mg/L. The most probable factors for variation and escalation of F concentrations between the two aquifers in the alluvial plain are discussed. (16) Escalation of groundwater fluoride in the Ganga alluvial plain of India. Available from: https://www.researchgate.net/publication/274376194_Escalation_of_groundwater_fluoride_in_the_Ganga_alluvial_plain_of_India [accessed Jun 05 2018].","author":[{"dropping-particle":"","family":"Misra","given":"Anil Kumar","non-dropping-particle":"","parse-names":false,"suffix":""},{"dropping-particle":"","family":"Mishra","given":"Ajai","non-dropping-particle":"","parse-names":false,"suffix":""}],"container-title":"Environmental Geology","id":"ITEM-1","issue":"1","issued":{"date-parts":[["2007"]]},"page":"47-56","title":"Escalation of salinity levels in the quaternary aquifers of the Ganga alluvial plain, India","type":"article-journal","volume":"53"},"uris":["http://www.mendeley.com/documents/?uuid=9ba48d37-0ed5-39ef-9303-2a85fb7b20b1"]}],"mendeley":{"formattedCitation":"(Misra and Mishra 2007a)","plainTextFormattedCitation":"(Misra and Mishra 2007a)","previouslyFormattedCitation":"(Misra and Mishra 2007a)"},"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isra and Mishra 2007a)</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Mat</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FE080B">
            <w:pPr>
              <w:jc w:val="center"/>
              <w:rPr>
                <w:rFonts w:ascii="Times New Roman" w:hAnsi="Times New Roman" w:cs="Times New Roman"/>
                <w:sz w:val="24"/>
                <w:szCs w:val="24"/>
              </w:rPr>
            </w:pPr>
            <w:r w:rsidRPr="00F42D67">
              <w:rPr>
                <w:rFonts w:ascii="Times New Roman" w:hAnsi="Times New Roman" w:cs="Times New Roman"/>
                <w:sz w:val="24"/>
                <w:szCs w:val="24"/>
              </w:rPr>
              <w:t>27.63340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71056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HAZMAT.2006.10.057","ISSN":"0304-3894","abstract":"In marginal and central alluvial plains (Ganga Plain) of India, the inland salinity is continuously increasing, canal network and arid to semi-arid climatic conditions that led to excessive evapotranspiration concentrates the salt in soil and thereby escalating the groundwater salinity. In Mat Tahsil, Mathura district (Ganga Plain) study on shallow and deep aquifer salinity and fluoride was carried out in August 2001 and 2004. Groundwater salinity in some parts is more then 4000μΩ−1/cm. This region is severely affected by endemic fluorosis due to consumption of fluoride-contaminated water. Analysis of F−, Na+, K+, Cl− and HCO3− was carried out at 30 sites of dugwells and borewells. Result shows that there is a variation and continuous escalation in the groundwater salinity and fluoride concentration in deep and shallow aquifers on the basis of analysis. Classification of salinity levels was carried out in 2001 and 2004. The deep aquifers (borewells) are found more saline as compare to the shallow aquifers (dugwells) while F−, Na+, K+, Cl− and HCO3− shows high concentration in shallow aquifers. The fluoride concentration in the groundwater of these villages showed values from 0.1 to 2.5mg/l, severe enough to cause dental and skeletal fluorosis among the inhabitants, especially children of these villages. One of the major effects of inland salinity in this region is from saline groundwater, which is reaching the land surface and causing soil salinisations and water logging in the NE and SE parts of Mat block.","author":[{"dropping-particle":"","family":"Misra","given":"Anil Kumar","non-dropping-particle":"","parse-names":false,"suffix":""},{"dropping-particle":"","family":"Mishra","given":"Ajai","non-dropping-particle":"","parse-names":false,"suffix":""}],"container-title":"Journal of Hazardous Materials","id":"ITEM-1","issue":"1-2","issued":{"date-parts":[["2007","6","1"]]},"page":"438-448","publisher":"Elsevier","title":"Study of quaternary aquifers in Ganga Plain, India: Focus on groundwater salinity, fluoride and fluorosis","type":"article-journal","volume":"144"},"uris":["http://www.mendeley.com/documents/?uuid=24258467-59dc-3eca-96cc-a455260eafcd"]}],"mendeley":{"formattedCitation":"(Misra and Mishra 2007b)","plainTextFormattedCitation":"(Misra and Mishra 2007b)","previouslyFormattedCitation":"(Misra and Mishra 2007b)"},"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isra and Mishra 2007b)</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Kanpu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47046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0.329016</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07-0085-5","ISSN":"0167-6369","author":[{"dropping-particle":"","family":"Sankararamakrishnan","given":"Nalini","non-dropping-particle":"","parse-names":false,"suffix":""},{"dropping-particle":"","family":"Sharma","given":"Ajit Kumar","non-dropping-particle":"","parse-names":false,"suffix":""},{"dropping-particle":"","family":"Iyengar","given":"Leela","non-dropping-particle":"","parse-names":false,"suffix":""}],"container-title":"Environmental Monitoring and Assessment","id":"ITEM-1","issue":"1-3","issued":{"date-parts":[["2008","11","13"]]},"page":"375-382","publisher":"Springer Netherlands","title":"Contamination of nitrate and fluoride in ground water along the Ganges Alluvial Plain of Kanpur district, Uttar Pradesh, India","type":"article-journal","volume":"146"},"uris":["http://www.mendeley.com/documents/?uuid=98ddae8e-eac2-35f6-9edf-4efe22c062cf"]}],"mendeley":{"formattedCitation":"(Sankararamakrishnan et al. 2008)","plainTextFormattedCitation":"(Sankararamakrishnan et al. 2008)","previouslyFormattedCitation":"(Sankararamakrishnan et al. 2008)"},"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ankararamakrishnan et al. 2008)</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Unnao</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FE080B">
            <w:pPr>
              <w:jc w:val="center"/>
              <w:rPr>
                <w:rFonts w:ascii="Times New Roman" w:hAnsi="Times New Roman" w:cs="Times New Roman"/>
                <w:sz w:val="24"/>
                <w:szCs w:val="24"/>
              </w:rPr>
            </w:pPr>
            <w:r w:rsidRPr="00F42D67">
              <w:rPr>
                <w:rFonts w:ascii="Times New Roman" w:hAnsi="Times New Roman" w:cs="Times New Roman"/>
                <w:sz w:val="24"/>
                <w:szCs w:val="24"/>
              </w:rPr>
              <w:t>26.55054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0.49430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s10661-008-0505-1","ISSN":"01676369","PMID":"18709498","abstract":"The water samples from the shallow aquifers of Makur, Unnao district, Uttar Pradesh, was analyzed for fluoride content (F( - and other water quality parameters such as pH, EC, CO(3) (2-), HCO(3) (-), Cl( - Na( + Ca(2 + Mg(2 + and RSC. It was found that the F( - concentration of water varied between 1.05 to 13.9 mgl( - 1) which exceeded the maximum desirable limits of 1.0 mgl( - 1) of F( - as laid down by BIS and 68% of water exceeded maximum permissible limits of 1.5 mgl( - 1) as prescribed by WHO. The correlation study of fluoride indicated that F( - has a significant (p &lt; 0.05) positive relationship with pH (r = +0.59) and RSC (r = 0.54), while a significant negative correlation with Ca+Mg (r = -0.53) and Mg (r = -0.49). The exposure doses of fluoride in infants was found between 0.35 to 3.26 mg kg( - 1)day( - 1) (if dug well water was used) whereas 0.36 to 4.63 mg kg( - 1)day( - 1) (when shallow hand pumps) The exposure doses of water in case of children (20 kg body weight) varied between 0.157 to 1.47 mg kg( - 1)day( - 1) (for dugwell) and 0.162 to 2.08 mg kg( - 1)day( - 1) (for shallow hand pumps) whereas in case of adults (70 kg body weight), it varied between 0.09 to 0.839 mg kg( - 1)day( - 1) (for dugwell) and 0.092 to 1.19 mg kg( - 1)day( - 1) (shallow hand pumps) which is quite high against the standard value of 0.05 mg/kg/day which is the minimum risk level (MRL) calculated by the Agency for Toxic Substances and Disease Registry (ATSDR). The maximum exposure dose to fluoride for adults in the study area found to be 23.8 times higher than the ATSDR's MRL.","author":[{"dropping-particle":"","family":"Jha","given":"S. K.","non-dropping-particle":"","parse-names":false,"suffix":""},{"dropping-particle":"","family":"Nayak","given":"A. K.","non-dropping-particle":"","parse-names":false,"suffix":""},{"dropping-particle":"","family":"Sharma","given":"Y. K.","non-dropping-particle":"","parse-names":false,"suffix":""}],"container-title":"Environmental Monitoring and Assessment","id":"ITEM-1","issue":"1-4","issued":{"date-parts":[["2009","9","17"]]},"page":"561-566","publisher":"Springer Netherlands","title":"Fluoride occurrence and assessment of exposure dose of fluoride in shallow aquifers of Makur, Unnao district Uttar Pradesh, India","type":"article-journal","volume":"156"},"uris":["http://www.mendeley.com/documents/?uuid=ebcb2f60-90fb-39b8-9fba-35874c45017a"]},{"id":"ITEM-2","itemData":{"DOI":"10.1016/J.CHEMGEO.2009.03.025","ISSN":"0009-2541","abstract":"The study gives insight into the source of major ions concentration and their seasonal variability, chemical weathering rates and associated CO2 consumption in the Godavari River Basin (GRB). The results show that the Godavari river basin water was mildly alkaline, with a wide range of TDS (40 to 550 mgL−1). The most dominant anion was HCO3− followed by Cl− and the most dominant cation was Ca2+ followed by Na+ for all three sampling seasons. The average molar ratio of Cl−/Na+ was 0.59 in pre-monsoon, 0.51 for post-monsoon and 0.66 in monsoon, which is lower than the values, reported in earlier studies. The range of precipitation corrected molar ratio for (Ca2+/Na+) was 0.20 to 1.84 in pre-monsoon, 0.59 to 1.59 in post-monsoon and 0.35 to 2.09 in monsoon season, (Mg2+/Na+) was 0.26 to 1.18, 0.24 to 0.62 and 0.17 to 1.42 in pre-monsoon, post-monsoon and monsoon respectively, while (HCO3−/Na+) was 2.08 to 7.0 in pre-monsoon,1.98 to 4.05 in post-monsoon and 1.67 to 5.79 in monsoon, which indicated the influence of basalt weathering on river water chemistry. Factor analysis indicated the vital role of silicate and carbonate weathering along with atmospheric and anthropogenic input that govern the water chemistry of the GRB. The chemical weathering rate of GRB varied from 17.61 to 68.16 tkm−2y−1 with an average of 39.49 tkm−2y−1 in pre-monsoon, from 27.94 to 65.67 with the average of 42.02 tkm−2y−1 in post-monsoon season and from 17.53 to 62.95 tkm−2y−1 with an average value of 34.69 tkm−2y−1 in monsoon. The associated CO2 consumption rate due to chemical weathering in the GRB was </w:instrText>
            </w:r>
            <w:r>
              <w:rPr>
                <w:rFonts w:ascii="Cambria Math" w:hAnsi="Cambria Math" w:cs="Cambria Math"/>
                <w:sz w:val="24"/>
                <w:szCs w:val="24"/>
              </w:rPr>
              <w:instrText>∼</w:instrText>
            </w:r>
            <w:r>
              <w:rPr>
                <w:rFonts w:ascii="Times New Roman" w:hAnsi="Times New Roman" w:cs="Times New Roman"/>
                <w:sz w:val="24"/>
                <w:szCs w:val="24"/>
              </w:rPr>
              <w:instrText xml:space="preserve">0.25×1012 mol y−1 which is </w:instrText>
            </w:r>
            <w:r>
              <w:rPr>
                <w:rFonts w:ascii="Cambria Math" w:hAnsi="Cambria Math" w:cs="Cambria Math"/>
                <w:sz w:val="24"/>
                <w:szCs w:val="24"/>
              </w:rPr>
              <w:instrText>∼</w:instrText>
            </w:r>
            <w:r>
              <w:rPr>
                <w:rFonts w:ascii="Times New Roman" w:hAnsi="Times New Roman" w:cs="Times New Roman"/>
                <w:sz w:val="24"/>
                <w:szCs w:val="24"/>
              </w:rPr>
              <w:instrText xml:space="preserve">1.04% of the annual global CO2 consumption (24×1012 mol y−1) by chemical weathering of silicate and carbonate rocks. The average annual CO2 drawdown by Deccan trap (area 5×105 km2) based on CO2 consumption rate due to silicate weathering determined in this study was 0.29×1012 mol y−1, </w:instrText>
            </w:r>
            <w:r>
              <w:rPr>
                <w:rFonts w:ascii="Cambria Math" w:hAnsi="Cambria Math" w:cs="Cambria Math"/>
                <w:sz w:val="24"/>
                <w:szCs w:val="24"/>
              </w:rPr>
              <w:instrText>∼</w:instrText>
            </w:r>
            <w:r>
              <w:rPr>
                <w:rFonts w:ascii="Times New Roman" w:hAnsi="Times New Roman" w:cs="Times New Roman"/>
                <w:sz w:val="24"/>
                <w:szCs w:val="24"/>
              </w:rPr>
              <w:instrText>2.48% of the annual global CO2 consumption (11.7×1012 mol y−1) by silicate weathering [Gaillardet, J., Dupre, B., Allegre, C.J., 1999. Global silicate weathering and CO2 consumption rates deduced from the chemistry of large rivers. Chemical Geology 159, 3–30.]. The present study was the first attempt to calculate weathering rate of Deccan trap using major ion chemistry of the Godavari River water, the third largest river in India. The study further provides the inventory for CO2 consumption on river basin scale, which is an important consideration from the point of view of…","author":[{"dropping-particle":"","family":"Jha","given":"Pawan Kumar","non-dropping-particle":"","parse-names":false,"suffix":""},{"dropping-particle":"","family":"Tiwari","given":"Jaya","non-dropping-particle":"","parse-names":false,"suffix":""},{"dropping-particle":"","family":"Singh","given":"Umesh Kumar","non-dropping-particle":"","parse-names":false,"suffix":""},{"dropping-particle":"","family":"Kumar","given":"Manish","non-dropping-particle":"","parse-names":false,"suffix":""},{"dropping-particle":"","family":"Subramanian","given":"V.","non-dropping-particle":"","parse-names":false,"suffix":""}],"container-title":"Chemical Geology","id":"ITEM-2","issue":"1-4","issued":{"date-parts":[["2009","6","30"]]},"page":"364-374","publisher":"Elsevier","title":"Chemical weathering and associated CO2 consumption in the Godavari river basin, India","type":"article-journal","volume":"264"},"uris":["http://www.mendeley.com/documents/?uuid=4175c2f9-3473-39f6-b004-bdfd9147610e"]}],"mendeley":{"formattedCitation":"(Jha et al. 2009a, b)","plainTextFormattedCitation":"(Jha et al. 2009a, b)","previouslyFormattedCitation":"(Jha et al. 2009a, b)"},"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Jha et al. 2009a, b)</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Varuna</w:t>
            </w:r>
            <w:proofErr w:type="spellEnd"/>
            <w:r w:rsidRPr="00F42D67">
              <w:rPr>
                <w:rFonts w:ascii="Times New Roman" w:hAnsi="Times New Roman" w:cs="Times New Roman"/>
                <w:sz w:val="24"/>
                <w:szCs w:val="24"/>
              </w:rPr>
              <w:t xml:space="preserve"> River Basin</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24995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2.49964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594-009-0074-0","ISBN":"0974-6889","ISSN":"00167622","abstract":"The lower Varuna River basin in Varanasi district situated in the central Ganga plain is a highly productive agricultural area, and is also one of the fast growing urban areas in India. The agricultural and urbanization activities have a lot of impact on the groundwater quality of the study area. The river basin is underlain by Quaternary alluvial sediments consisting of clay, silt, sand and gravel of various grades. The hydrogeochemical study was undertaken by randomly collecting 75 groundwater samples from dug wells and hand pumps covering the entire basin in order to understand the sources of dissolved ions, and to assess the chemical quality of the groundwater through analysis of major ions. Based on the total dissolved solids, two groundwater samples are considered unsuitable for drinking purpose, but all samples are useful for irrigation. Graphical treatment of major ion chemistry by Piper diagram helps in identifying hydro-geochemical facies of groundwaters and the dominant hydrochemical facies is Ca-Mg-HCO3 with appreciable percentage of the water having mixed facies. As per Wilcox’s diagram and US Salinity laboratory classification, most of the groundwater samples are suitable for irrigation except two samples (No’s 30 and 68) which are unsuitable due to the presence of high salinity and medium sodium hazard. Irrigation waters classified based on residual sodium carbonate, have revealed that all groundwaters are in general safe for irrigation except one sample (No. 27), which needs treatment before use. Permeability index indicates that the groundwater samples are suitable for irrigation purpose. Although the general quality of groundwater of the lower Varuna River basin is suitable for irrigation purpose, fifty seven percent of the samples are found having nitrate content more than permissible limit (&gt;45 mg/l) which is not good for human consumption. Application of N-Fertilizers on agricultural land as crop nutrients along the Varuna River course may be responsible for nitrate pollution in the groundwater due to leaching by applied irrigation water. The other potential sources of high nitrate concentration in extreme northern, southern and southwestern parts of study area are poor sewerage and drainage facilities, leakage of human excreta from very old septic tanks, and sanitary landfills. The high fluoride contamination (&gt;1.5 mg/l) in some of the samples may be due to the dissolution of micaceous content in the alluvium. Nitrate and fluoride …","author":[{"dropping-particle":"","family":"Raju","given":"N. Janardhana","non-dropping-particle":"","parse-names":false,"suffix":""},{"dropping-particle":"","family":"Ram","given":"Prahlad","non-dropping-particle":"","parse-names":false,"suffix":""},{"dropping-particle":"","family":"Dey","given":"Sangita","non-dropping-particle":"","parse-names":false,"suffix":""}],"container-title":"Journal of the Geological Society of India","id":"ITEM-1","issue":"2","issued":{"date-parts":[["2009","2","19"]]},"page":"178-192","publisher":"Springer-Verlag","title":"Groundwater quality in the lower Varuna River basin, Varanasi district, Uttar Pradesh","type":"article-journal","volume":"73"},"uris":["http://www.mendeley.com/documents/?uuid=d5693685-f1ec-3e44-ad55-538a117d2ce9"]}],"mendeley":{"formattedCitation":"(Raju et al. 2009b)","plainTextFormattedCitation":"(Raju et al. 2009b)","previouslyFormattedCitation":"(Raju et al. 2009b)"},"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ju et al. 2009b)</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Sonbhadr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44832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3.037884</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4104691","abstract":"Fluoride (F</w:instrText>
            </w:r>
            <w:r>
              <w:rPr>
                <w:rFonts w:ascii="Cambria Math" w:hAnsi="Cambria Math" w:cs="Cambria Math"/>
                <w:sz w:val="24"/>
                <w:szCs w:val="24"/>
              </w:rPr>
              <w:instrText>⁻</w:instrText>
            </w:r>
            <w:r>
              <w:rPr>
                <w:rFonts w:ascii="Times New Roman" w:hAnsi="Times New Roman" w:cs="Times New Roman"/>
                <w:sz w:val="24"/>
                <w:szCs w:val="24"/>
              </w:rPr>
              <w:instrText>) concentration over and above the permissible limits (1.5 mg/l) in drinking water leads to human health hazards, such as dental and skeletal fluorosis affecting millions of people in many parts of India. Preliminary investigations indicate that severe health disorders have been identified in parts of the Kachnarwa region, which is in the upper Panda river basin, Sonbhadra District, Uttar Pradesh, due to excess intake of fluoride through drinking water. The lithological units of the study area mainly consist of granite and gneissic complex rocks of the Chota-Nagpur Plateau. In order to understand the probable source of fluoride and its concentration, 17 groundwater samples mostly from granite and phyllite regions were collected for fluoride estimation during May 2006. The concentration of fluoride in the groundwater of the study area varies from 0.483 to 6.7 mg/l. Among the 17 samples analysed, 8 exceeded the maximum permissible limits of fluoride in the study area. The source of fluoride in the groundwater of the study area is mainly from geological occurrence (i.e. fluoride-bearing minerals, viz. apatite and biotitic mica). Microscopic analysis of the rock samples showed 5–10% apatite and 20–25% biotite, but other fluoride-bearing minerals like fluorite and hornblende were characteristically absent. X-ray diffraction studies showed that apatite mineral peak profile of the rock samples corroborated with the fluorapatite of the standard set by the JCPDS. The worst fluoride-affected villages are Rohiniyadamar, Madhuri, Neruiyadamar, Gobardaha and Kunrwa. Most people in these villages suffer from dental and skeletal fluorosis such as mottling of teeth, deformation of ligaments, bending of spinal column and ageing problem. An urgent need is to educate the people on the causes of fluorosis, encouraging rainwater harvesting and providing fluoride-free drinking water in the study area.","author":[{"dropping-particle":"","family":"Raju","given":"N. Janardhana","non-dropping-particle":"","parse-names":false,"suffix":""},{"dropping-particle":"","family":"Dey","given":"Sangita","non-dropping-particle":"","parse-names":false,"suffix":""},{"dropping-particle":"","family":"Das","given":"Kaushik","non-dropping-particle":"","parse-names":false,"suffix":""}],"container-title":"Current Science","id":"ITEM-1","issue":"7","issued":{"date-parts":[["2009"]]},"page":"979-985","publisher":"Current Science Association","title":"Fluoride contamination in groundwaters of Sonbhadra District, Uttar Pradesh, India","type":"article-journal","volume":"96"},"uris":["http://www.mendeley.com/documents/?uuid=9312f5b5-b8a2-3a4b-8b9d-29f68a97a1d1"]}],"mendeley":{"formattedCitation":"(Raju et al. 2009a)","plainTextFormattedCitation":"(Raju et al. 2009a)","previouslyFormattedCitation":"(Raju et al. 2009a)"},"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ju et al. 2009a)</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Marks Naga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53-009-9277-y","ISBN":"1573-2983 (Electronic)\\r0269-4042 (Linking)","ISSN":"02694042","PMID":"19779836","abstract":"This study was conducted in the summer season (May, 2007). The fluoride concentration along with other physico-chemical parameters in ground water samples was determined in Marks Nagar of Unnao district, Uttar Pradesh (India), since it is the only source of drinking water for the villagers. The fluoride concentration in the water varied from 0.8 to 13.9 mgl(-1) with a mean of 4.02 mgl(-1). The correlation analysis revealed that fluoride had a positive correlation with pH, CO(3), HCO(3), and sodium adsorption ratio (SAR), whereas a negative correlation with Ca and Mg was found. A soil profile was also dug in the area to assess depth-wise fluoride content in the soil. The soil samples and underneath calcium carbonate (CaCO(3)) concretion were analyzed for fluoride content. The percent of soluble fluoride to total fluoride in the soil varied from 25.15 to 4.76% down the soil profile. The soluble fluoride was found to decrease with the increase in the clay content in the soil. The total leachable fluoride in CaCO(3) concretions was found to be 6.08%. It was inferred from this study that the soil and underneath layer of CaCO(3) concretions may be the potential source of fluoride contamination in the shallow drinking water sources of the area.","author":[{"dropping-particle":"","family":"Jha","given":"S. K.","non-dropping-particle":"","parse-names":false,"suffix":""},{"dropping-particle":"","family":"Nayak","given":"A. K.","non-dropping-particle":"","parse-names":false,"suffix":""},{"dropping-particle":"","family":"Sharma","given":"Y. K.","non-dropping-particle":"","parse-names":false,"suffix":""}],"container-title":"Environmental Geochemistry and Health","id":"ITEM-1","issue":"3","issued":{"date-parts":[["2010","6","25"]]},"page":"217-226","publisher":"Springer Netherlands","title":"Potential fluoride contamination in the drinking water of Marks Nagar, Unnao district, Uttar Pradesh, India","type":"article-journal","volume":"32"},"uris":["http://www.mendeley.com/documents/?uuid=10683c28-ebb6-3945-bd88-30b868624bdd"]}],"mendeley":{"formattedCitation":"(Jha et al. 2010)","plainTextFormattedCitation":"(Jha et al. 2010)","previouslyFormattedCitation":"(Jha et al. 2010)"},"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Jha et al. 2010)</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Upper Panda River basin</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5-10</w:t>
            </w:r>
          </w:p>
        </w:tc>
        <w:tc>
          <w:tcPr>
            <w:tcW w:w="1238" w:type="dxa"/>
            <w:vAlign w:val="center"/>
          </w:tcPr>
          <w:p w:rsidR="00DC5D95" w:rsidRPr="00F42D67" w:rsidRDefault="00DC5D95" w:rsidP="007A3DEC">
            <w:pPr>
              <w:spacing w:line="180" w:lineRule="atLeast"/>
              <w:jc w:val="center"/>
              <w:rPr>
                <w:rFonts w:ascii="Times New Roman" w:eastAsia="Times New Roman" w:hAnsi="Times New Roman" w:cs="Times New Roman"/>
                <w:sz w:val="24"/>
                <w:szCs w:val="24"/>
                <w:lang w:eastAsia="en-IN"/>
              </w:rPr>
            </w:pPr>
            <w:r w:rsidRPr="00F42D67">
              <w:rPr>
                <w:rFonts w:ascii="Times New Roman" w:eastAsia="Times New Roman" w:hAnsi="Times New Roman" w:cs="Times New Roman"/>
                <w:sz w:val="24"/>
                <w:szCs w:val="24"/>
                <w:lang w:eastAsia="en-IN"/>
              </w:rPr>
              <w:t>24.33524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eastAsia="Times New Roman" w:hAnsi="Times New Roman" w:cs="Times New Roman"/>
                <w:sz w:val="24"/>
                <w:szCs w:val="24"/>
                <w:lang w:eastAsia="en-IN"/>
              </w:rPr>
              <w:t>83.33854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2626667.2012.715748","ISBN":"0262-6667","ISSN":"0262-6667","abstract":"Around 9000 inhabitants in the Panda River basin, Sonbhadhra District, Uttar Pradesh, India, are vulnerable to a “silent” dental and skeletal fluorosis from groundwater consumption. The fluoride source and seasonal groundwater quality variation were studied by collecting 65 groundwater samples in the Upper Panda River basin. Major rock types are phyllites and granite gneissic rocks. Fluoride concentrations are in the range 0.4–5.6 mg/L in the pre-monsoon season and 0.1–6.7 mg/L in the post-monsoon season. Fluor-apatite and biotite mica in the granite gneissic rock were identified as the main provenance of fluoride in the groundwater through water–rock interactions. Due to precipitation of calcium, soils become alkaline with high contents of sodium; these conditions allow fluoride to accumulate in water. According to risk index calculations, the fluoride-affected villages were shown to fall in the fluoride risk zone (with a risk index of around 1.7). On the basis of mineral stability diagrams, groundwater from the weathered and fractured aquifers appears to be stable within the kaolinite field, suggesting weathering of silicate minerals. The groundwater is chemically potable and suitable for domestic and agricultural purposes, except for a few wells in the southern region that are contaminated with high amounts of fluoride. Editor D. Koutsoyiannis Citation Raju, N.J., Dey, S., Gossel, W., and Wycisk, P., 2012. Fluoride hazard and assessment of groundwater quality in the semi-arid Upper Panda River basin, Sonbhadra District, Uttar Pradesh, India. Hydrological Sciences Journal, 57 (7), 1433–1452. [ABSTRACT FROM PUBLISHER]","author":[{"dropping-particle":"","family":"Raju","given":"N. Janardhana","non-dropping-particle":"","parse-names":false,"suffix":""},{"dropping-particle":"","family":"Dey","given":"Sangita","non-dropping-particle":"","parse-names":false,"suffix":""},{"dropping-particle":"","family":"Gossel","given":"Wolfgang","non-dropping-particle":"","parse-names":false,"suffix":""},{"dropping-particle":"","family":"Wycisk","given":"Peter","non-dropping-particle":"","parse-names":false,"suffix":""}],"container-title":"Hydrological Sciences Journal","id":"ITEM-1","issue":"7","issued":{"date-parts":[["2012","10"]]},"page":"1433-1452","publisher":"Taylor &amp; Francis","title":"Fluoride hazard and assessment of groundwater quality in the semi-arid Upper Panda River basin, Sonbhadra district, Uttar Pradesh, India","type":"article-journal","volume":"57"},"uris":["http://www.mendeley.com/documents/?uuid=de9c9c04-2bb5-3512-8ad0-0a26a455393d"]}],"mendeley":{"formattedCitation":"(Raju et al. 2012)","plainTextFormattedCitation":"(Raju et al. 2012)","previouslyFormattedCitation":"(Raju et al. 2012)"},"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ju et al. 2012)</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undelkhand</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45325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608927</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403-013-0094-2","ISSN":"1876-1658","author":[{"dropping-particle":"","family":"Avtar","given":"Ram","non-dropping-particle":"","parse-names":false,"suffix":""},{"dropping-particle":"","family":"Kumar","given":"Pankaj","non-dropping-particle":"","parse-names":false,"suffix":""},{"dropping-particle":"","family":"Singh","given":"C. K.","non-dropping-particle":"","parse-names":false,"suffix":""},{"dropping-particle":"","family":"Sahu","given":"Netrananda","non-dropping-particle":"","parse-names":false,"suffix":""},{"dropping-particle":"","family":"Verma","given":"R. L.","non-dropping-particle":"","parse-names":false,"suffix":""},{"dropping-particle":"","family":"Thakur","given":"J. K.","non-dropping-particle":"","parse-names":false,"suffix":""},{"dropping-particle":"","family":"Mukherjee","given":"S.","non-dropping-particle":"","parse-names":false,"suffix":""}],"container-title":"Water Quality, Exposure and Health","id":"ITEM-1","issue":"3","issued":{"date-parts":[["2013","11","1"]]},"page":"105-115","publisher":"Springer Netherlands","title":"Hydrogeochemical assessment of groundwater quality of Bundelkhand, India using statistical approach","type":"article-journal","volume":"5"},"uris":["http://www.mendeley.com/documents/?uuid=608b0ea5-201e-39a5-9273-9d50af01d3e3"]}],"mendeley":{"formattedCitation":"(Avtar et al. 2013a)","plainTextFormattedCitation":"(Avtar et al. 2013a)","previouslyFormattedCitation":"(Avtar et al. 2013a)"},"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Avtar et al. 2013a)</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Aligarh</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7.90819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07109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WPE.2017.07.016","ISSN":"2214-7144","abstract":"The present work reports the preparation of zirconium(IV)-doped polypyrrole/zirconium (IV) iodate composite for fluoride removal. The composite material was characterized by FTIR, XRD, TGA-DTA and SEM coupled with EDX. The effects of various experimental parameters such as pH, contact time, adsorbent dose and initial fluoride ion concentration on the fluoride removal were studied in batch mode and optimized for maximum removal of fluoride from water. The adsorption capacity was found to be 183.5mg/g at pH 6.8. The adsorption isotherm data were well described by Freundlich isotherm model. The results of kinetic studies indicated that the experimental data fitted well with the pseudo-second-order kinetic model. The activation energy for adsorption of fluoride on the adsorbent was found to be 37.04kJ/mol. The adsorbent has been successfully applied to remove fluoride from groundwater by column method.","author":[{"dropping-particle":"","family":"Rahman","given":"Nafisur","non-dropping-particle":"","parse-names":false,"suffix":""},{"dropping-particle":"","family":"Nasir","given":"Mohd","non-dropping-particle":"","parse-names":false,"suffix":""}],"container-title":"Journal of Water Process Engineering","id":"ITEM-1","issued":{"date-parts":[["2017","10","1"]]},"page":"172-184","publisher":"Elsevier","title":"Development of Zr(IV)—Doped polypyrrole/zirconium (IV) iodate composite for efficient removal of fluoride from water environment","type":"article-journal","volume":"19"},"uris":["http://www.mendeley.com/documents/?uuid=0109a10d-b0e4-3329-b83e-14cdd0cd6f8e"]}],"mendeley":{"formattedCitation":"(Rahman and Nasir 2017)","plainTextFormattedCitation":"(Rahman and Nasir 2017)","previouslyFormattedCitation":"(Rahman and Nasir 201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hman and Nasir 201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Etah</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7.55996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65887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2-0672-2","ISSN":"0943-0105","author":[{"dropping-particle":"","family":"Saxena","given":"V.K.","non-dropping-particle":"","parse-names":false,"suffix":""},{"dropping-particle":"","family":"Ahmed","given":"Shakeel","non-dropping-particle":"","parse-names":false,"suffix":""}],"container-title":"Environmental Geology","id":"ITEM-1","issue":"6","issued":{"date-parts":[["2003"]]},"page":"731-736","publisher":"Springer-Verlag","title":"Inferring the chemical parameters for the dissolution of fluoride in groundwater","type":"article-journal","volume":"43"},"uris":["http://www.mendeley.com/documents/?uuid=07f1738d-c38a-3111-94cb-aac2f5dedbfb"]}],"mendeley":{"formattedCitation":"(Saxena and Ahmed 2003)","plainTextFormattedCitation":"(Saxena and Ahmed 2003)","previouslyFormattedCitation":"(Saxena and Ahmed 200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axena and Ahmed 200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Firozabad</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spacing w:line="180" w:lineRule="atLeast"/>
              <w:jc w:val="center"/>
              <w:rPr>
                <w:rFonts w:ascii="Times New Roman" w:eastAsia="Times New Roman" w:hAnsi="Times New Roman" w:cs="Times New Roman"/>
                <w:sz w:val="24"/>
                <w:szCs w:val="24"/>
                <w:lang w:eastAsia="en-IN"/>
              </w:rPr>
            </w:pPr>
            <w:r w:rsidRPr="00F42D67">
              <w:rPr>
                <w:rFonts w:ascii="Times New Roman" w:eastAsia="Times New Roman" w:hAnsi="Times New Roman" w:cs="Times New Roman"/>
                <w:sz w:val="24"/>
                <w:szCs w:val="24"/>
                <w:lang w:eastAsia="en-IN"/>
              </w:rPr>
              <w:t>27.16501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eastAsia="Times New Roman" w:hAnsi="Times New Roman" w:cs="Times New Roman"/>
                <w:sz w:val="24"/>
                <w:szCs w:val="24"/>
                <w:lang w:eastAsia="en-IN"/>
              </w:rPr>
              <w:t>78.38312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707077","abstract":"The present paper describes the results of a survey of the physicochemical characteristics of groundwaters of eight villages at Shikohabad, District Firozabad, U.P. over a period of one year. It can be concluded from this study that the pollutants in water of hand pumps are comparatively higher than the dugwells. Concentrations of chlorides, fluorides are within the limits as prescribed by WHO. On the other hand, nitrate-nitrogen, alkalinity and hardness are much higher. Entry of pollutants to the ground water is quite complex and several processes affect its movement","author":[{"dropping-particle":"","family":"Verma","given":"Km N.","non-dropping-particle":"","parse-names":false,"suffix":""},{"dropping-particle":"","family":"Pathak","given":"V.","non-dropping-particle":"","parse-names":false,"suffix":""},{"dropping-particle":"","family":"Yadav","given":"D. C.","non-dropping-particle":"","parse-names":false,"suffix":""},{"dropping-particle":"","family":"Pathak","given":"P.","non-dropping-particle":"","parse-names":false,"suffix":""}],"container-title":"Asian Journal of Chemistry","id":"ITEM-1","issue":"2","issued":{"date-parts":[["2000"]]},"page":"458-462","title":"Study of the quality of ground waters of some villages at Shikohabad, District Firozabad (India)","type":"article-journal","volume":"12"},"uris":["http://www.mendeley.com/documents/?uuid=c49f2714-f6d4-3ea9-83a8-aa27b05cb0f0"]}],"mendeley":{"formattedCitation":"(Verma et al. 2000)","plainTextFormattedCitation":"(Verma et al. 2000)","previouslyFormattedCitation":"(Verma et al. 2000)"},"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Verma et al. 2000)</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Rae Bareli</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6.24881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1.04190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598/cst2013.539","ISSN":"22783458","author":[{"dropping-particle":"","family":"Kanaujia","given":"Sudhanshu","non-dropping-particle":"","parse-names":false,"suffix":""},{"dropping-particle":"","family":"Singh","given":"Bharat","non-dropping-particle":"","parse-names":false,"suffix":""},{"dropping-particle":"","family":"Singh","given":"Sanjay Kumar","non-dropping-particle":"","parse-names":false,"suffix":""}],"container-title":"Chemical Science Transactions","id":"ITEM-1","issue":"4","issued":{"date-parts":[["2013","10","4"]]},"page":"1411-1417","title":"Mapping of Fluoride Endemic Areas in Rae Bareli District, Uttar Pradesh, India","type":"article-journal","volume":"2"},"uris":["http://www.mendeley.com/documents/?uuid=eef01ea6-739d-30fe-abe8-2368f896209c"]}],"mendeley":{"formattedCitation":"(Kanaujia et al. 2013)","plainTextFormattedCitation":"(Kanaujia et al. 2013)","previouslyFormattedCitation":"(Kanaujia et al. 201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Kanaujia et al. 201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Kannauj</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7.04544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914502</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Mahamaya</w:t>
            </w:r>
            <w:proofErr w:type="spellEnd"/>
            <w:r w:rsidRPr="00F42D67">
              <w:rPr>
                <w:rFonts w:ascii="Times New Roman" w:hAnsi="Times New Roman" w:cs="Times New Roman"/>
                <w:sz w:val="24"/>
                <w:szCs w:val="24"/>
              </w:rPr>
              <w:t xml:space="preserve"> Naga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7.57806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8.138215</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Mainpur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7.22920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014289</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Mathura</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3-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7.48317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7.67828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03/jispcd.JISPCD_201_17","ISSN":"2231-0762","PMID":"29026697","abstract":"AIMS The aim was to assess and correlate the influence of the concentration of fluoride in ingested water on the intelligence quotient (IQ) of 12-14-year-old youngsters in Mathura district. MATERIALS AND METHODS A total of 219 children were selected, 75 from low F area, 75 medium F area, and 69 from high F area. The concentration of fluoride in the routinely ingested water was estimated using \"Ion Selective Electrode method\"; then, Raven's Test was utilized to estimate the IQ of the study participants. Independent t-test, Tukey's post hoc, Chi-square an analysis of variance tests were used to associate the mean and proportion IQ scores in high-, medium-, and low-fluoride regions along with inter-group significant differences (P ≤ 0.05). RESULTS The comparison of IQ score showed that 35 (46.7%) participants from the high fluoride and 10 (13.3%) participants from the medium-fluoride areas had below average IQ. Further, it was noted that the lowest mean marks were obtained by the children in the high-fluoride region (13.9467) followed by those in medium (18.9467) and uppermost in least noted fluoride area (38.6087). However, gender-based intergroup comparison did not produce a significant relation with fluoride (P ≥ 0.05). CONCLUSION Concentration of Fluoride in the ingested water was significantly associated with the IQ of children. It has also coined the proportional variability in mental output in accordance to the ingested fluoride level. As two sides of a coin, fluoride cannot be utterly blamed for a lower intelligence in a population; it puts forward a fact that intelligence is a multifactorial variable with a strategic role played by genetics and nutrition to develop cognitive and psychosomatic activities in an individual.","author":[{"dropping-particle":"","family":"Razdan","given":"Priyanka","non-dropping-particle":"","parse-names":false,"suffix":""},{"dropping-particle":"","family":"Patthi","given":"Basavaraj","non-dropping-particle":"","parse-names":false,"suffix":""},{"dropping-particle":"","family":"Kumar","given":"Jishnu Krishna","non-dropping-particle":"","parse-names":false,"suffix":""},{"dropping-particle":"","family":"Agnihotri","given":"Nikhil","non-dropping-particle":"","parse-names":false,"suffix":""},{"dropping-particle":"","family":"Chaudhari","given":"Prajakta","non-dropping-particle":"","parse-names":false,"suffix":""},{"dropping-particle":"","family":"Prasad","given":"Monika","non-dropping-particle":"","parse-names":false,"suffix":""}],"container-title":"Journal of International Society of Preventive &amp; Community Dentistry","id":"ITEM-1","issue":"5","issued":{"date-parts":[["2017"]]},"page":"252-258","publisher":"Wolters Kluwer -- Medknow Publications","title":"Effect of Fluoride Concentration in Drinking Water on Intelligence Quotient of 12-14-Year-Old Children in Mathura District: A Cross-Sectional Study.","type":"article-journal","volume":"7"},"uris":["http://www.mendeley.com/documents/?uuid=6e65e58a-5474-3069-85a7-6b782caa1aea"]}],"mendeley":{"formattedCitation":"(Razdan et al. 2017)","plainTextFormattedCitation":"(Razdan et al. 2017)","previouslyFormattedCitation":"(Razdan et al. 2017)"},"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Razdan et al. 2017)</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Mau</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94181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3.558190</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Jangha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55153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2.310622</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54-002-0672-2","ISSN":"0943-0105","author":[{"dropping-particle":"","family":"Saxena","given":"V.K.","non-dropping-particle":"","parse-names":false,"suffix":""},{"dropping-particle":"","family":"Ahmed","given":"Shakeel","non-dropping-particle":"","parse-names":false,"suffix":""}],"container-title":"Environmental Geology","id":"ITEM-1","issue":"6","issued":{"date-parts":[["2003"]]},"page":"731-736","publisher":"Springer-Verlag","title":"Inferring the chemical parameters for the dissolution of fluoride in groundwater","type":"article-journal","volume":"43"},"uris":["http://www.mendeley.com/documents/?uuid=07f1738d-c38a-3111-94cb-aac2f5dedbfb"]}],"mendeley":{"formattedCitation":"(Saxena and Ahmed 2003)","plainTextFormattedCitation":"(Saxena and Ahmed 2003)","previouslyFormattedCitation":"(Saxena and Ahmed 200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Saxena and Ahmed 2003)</w:t>
            </w:r>
            <w:r w:rsidRPr="00F42D67">
              <w:rPr>
                <w:rFonts w:ascii="Times New Roman" w:hAnsi="Times New Roman" w:cs="Times New Roman"/>
                <w:sz w:val="24"/>
                <w:szCs w:val="24"/>
              </w:rPr>
              <w:fldChar w:fldCharType="end"/>
            </w:r>
          </w:p>
        </w:tc>
      </w:tr>
      <w:tr w:rsidR="00DC5D95" w:rsidRPr="00F42D67" w:rsidTr="003F3FE2">
        <w:trPr>
          <w:cantSplit/>
          <w:trHeight w:val="1134"/>
        </w:trPr>
        <w:tc>
          <w:tcPr>
            <w:tcW w:w="1080" w:type="dxa"/>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 xml:space="preserve">Uttara </w:t>
            </w:r>
            <w:proofErr w:type="spellStart"/>
            <w:r w:rsidRPr="00F42D67">
              <w:rPr>
                <w:rFonts w:ascii="Times New Roman" w:hAnsi="Times New Roman" w:cs="Times New Roman"/>
                <w:sz w:val="24"/>
                <w:szCs w:val="24"/>
              </w:rPr>
              <w:t>khand</w:t>
            </w:r>
            <w:proofErr w:type="spellEnd"/>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Nainital</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9.38804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79.45155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09-1031-5","ISSN":"0167-6369","author":[{"dropping-particle":"","family":"Jain","given":"C. K.","non-dropping-particle":"","parse-names":false,"suffix":""},{"dropping-particle":"","family":"Bandyopadhyay","given":"A.","non-dropping-particle":"","parse-names":false,"suffix":""},{"dropping-particle":"","family":"Bhadra","given":"A.","non-dropping-particle":"","parse-names":false,"suffix":""}],"container-title":"Environmental Monitoring and Assessment","id":"ITEM-1","issue":"1-4","issued":{"date-parts":[["2010","7","20"]]},"page":"663-676","publisher":"Springer Netherlands","title":"Assessment of ground water quality for drinking purpose, District Nainital, Uttarakhand, India","type":"article-journal","volume":"166"},"uris":["http://www.mendeley.com/documents/?uuid=f28b3dbb-0884-30b0-a9f8-357e67b0a768"]}],"mendeley":{"formattedCitation":"(Jain et al. 2010)","plainTextFormattedCitation":"(Jain et al. 2010)","previouslyFormattedCitation":"(Jain et al. 2010)"},"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Jain et al. 2010)</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restart"/>
            <w:textDirection w:val="btLr"/>
            <w:vAlign w:val="center"/>
          </w:tcPr>
          <w:p w:rsidR="00DC5D95" w:rsidRPr="00F42D67" w:rsidRDefault="00DC5D95" w:rsidP="007A3DEC">
            <w:pPr>
              <w:ind w:left="113" w:right="113"/>
              <w:jc w:val="center"/>
              <w:rPr>
                <w:rFonts w:ascii="Times New Roman" w:hAnsi="Times New Roman" w:cs="Times New Roman"/>
                <w:sz w:val="24"/>
                <w:szCs w:val="24"/>
              </w:rPr>
            </w:pPr>
            <w:r w:rsidRPr="00F42D67">
              <w:rPr>
                <w:rFonts w:ascii="Times New Roman" w:hAnsi="Times New Roman" w:cs="Times New Roman"/>
                <w:sz w:val="24"/>
                <w:szCs w:val="24"/>
              </w:rPr>
              <w:t>West Bengal</w:t>
            </w: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Nalhat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29325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7.83428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concentration of fluoride ion (F) in groundwater samples from different sites in Nalhati-1 block of the Birbhum district, West Bengal, was determined by SPADNS colorimetric analysis. Most of the F levels were within permissible limits, whereas a significantly higher concentration of 1.95 mg/L was found in artesian well samples of Nasipur village. The F in groundwater appears to be controlled by the distribution of Ca 2+ and to some extent SO 4 2– , ionic strength, and the presence of complex ions. From correlation coefficient analysis, F was found to be inversely related to Ca 2+ and positively related to Na + . Basaltic rock and water interaction with it may be responsible for the increased F in the artesian well samples from the study area.","author":[{"dropping-particle":"","family":"Gupta","given":"S","non-dropping-particle":"","parse-names":false,"suffix":""},{"dropping-particle":"","family":"Banerjee","given":"S","non-dropping-particle":"","parse-names":false,"suffix":""},{"dropping-particle":"","family":"Saha","given":"R","non-dropping-particle":"","parse-names":false,"suffix":""},{"dropping-particle":"","family":"Datta","given":"J K","non-dropping-particle":"","parse-names":false,"suffix":""},{"dropping-particle":"","family":"Mondal","given":"N","non-dropping-particle":"","parse-names":false,"suffix":""}],"container-title":"Fluoride","id":"ITEM-1","issue":"December","issued":{"date-parts":[["2006"]]},"page":"318-320","title":"Fluoride geochemistry of groundwater in nalhati - 1 block of the Birbhum district , West Bengal , India","type":"article-journal","volume":"39"},"uris":["http://www.mendeley.com/documents/?uuid=3814f5c7-1e61-3f2e-809b-469b38cf027f"]}],"mendeley":{"formattedCitation":"(Gupta et al. 2006)","plainTextFormattedCitation":"(Gupta et al. 2006)","previouslyFormattedCitation":"(Gupta et al. 2006)"},"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Gupta et al. 2006)</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Hooghly</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877680</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7.92526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08-0299-1","ISBN":"1066100802","ISSN":"01676369","PMID":"18484187","abstract":"We assessed the potential of fluoride (F) contamination in drinking groundwater of an intensively cultivated district in India as a function of its lithology and agricultural activities. Three hundred and eight groundwater samples were collected at different depths from various types of wells and analyzed for pH, EC, NO(3)-N load and F content. A typical litholog was constructed and database on fertilizer and pesticide uses were also recorded for the district. The water samples were almost neutral in reaction and non-saline in nature with low NO(3)-N content (0.02 to 4.56 microg mL(-1)). Fluoride content in water was also low (0.01 to 1.18 microg mL(-1)) with only 2.27% of them exceeding 1.0 microg mL(-1) posing a potential threat of fluorosis. On average, its content varied little spatially and along depth of sampling aquifers because of homogeneity in lithology of the district. The F content in these samples showed a significant positive correlation (r = 0.12, P &lt; or = 0.05) with the amount of phosphatic fertilizer (single super phosphate) used for agriculture but no such relation either with the anthropogenic activities of pesticide use or NO(3)-N content, pH and EC values of the samples was found. The results suggest that the use of phosphatic fertilizer may have some role to play in F enrichment of groundwater.","author":[{"dropping-particle":"","family":"Kundu","given":"Manik Chandra","non-dropping-particle":"","parse-names":false,"suffix":""},{"dropping-particle":"","family":"Mandal","given":"Biswapati","non-dropping-particle":"","parse-names":false,"suffix":""}],"container-title":"Environmental Monitoring and Assessment","id":"ITEM-1","issue":"1-4","issued":{"date-parts":[["2009","5","17"]]},"page":"97-103","publisher":"Springer Netherlands","title":"Assessment of potential hazards of fluoride contamination in drinking groundwater of an intensively cultivated district in West Bengal, India","type":"article-journal","volume":"152"},"uris":["http://www.mendeley.com/documents/?uuid=33a3e859-abcd-3c72-9c54-9bdbc502bf38"]}],"mendeley":{"formattedCitation":"(Kundu and Mandal 2009)","plainTextFormattedCitation":"(Kundu and Mandal 2009)","previouslyFormattedCitation":"(Kundu and Mandal 2009)"},"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Kundu and Mandal 2009)</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Bankur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180409</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7.23071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594-013-0165-9","ISSN":"00167622","author":[{"dropping-particle":"","family":"Chakrabarti","given":"S.","non-dropping-particle":"","parse-names":false,"suffix":""},{"dropping-particle":"","family":"Bhattacharya","given":"H. N.","non-dropping-particle":"","parse-names":false,"suffix":""}],"container-title":"Journal of the Geological Society of India","id":"ITEM-1","issue":"4","issued":{"date-parts":[["2013","10","13"]]},"page":"379-391","publisher":"Springer India","title":"Inferring the hydro-geochemistry of fluoride contamination in Bankura district, West Bengal: A case study","type":"article-journal","volume":"82"},"uris":["http://www.mendeley.com/documents/?uuid=baf66800-a2fa-34ce-bf62-40d8a21606bb"]}],"mendeley":{"formattedCitation":"(Chakrabarti and Bhattacharya 2013)","plainTextFormattedCitation":"(Chakrabarti and Bhattacharya 2013)","previouslyFormattedCitation":"(Chakrabarti and Bhattacharya 2013)"},"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Chakrabarti and Bhattacharya 2013)</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Rampurhat</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18230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7.786689</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157-014-9356-0","ISBN":"1569-1705","ISSN":"15729826","abstract":"Drinking water has been contaminated over decades with some very\\ndetrimental compounds such as fluoride. Exposure to fluoride through\\ndrinking water above the permissible limit (1.0-1.5 mg/L) causes severe\\ndental and skeletal fluorosis. Adsorption technique which deals with\\nadsorbents for fluoride removal from an aqueous solution is a highly\\nefficient and selective process. This review paper provides insights on\\nadsorbents used and developed by researchers for defluoridation of\\ndrinking water. It includes various categories of adsorbents used and\\nparameters affecting the whole process. Adsorbents studied by\\nresearchers are enlisted with their adsorption capacity, optimum pH,\\ntemperature, equilibrium isotherm, kinetics, interfering ions,\\nthermodynamic studies and regeneration procedure adapted. Efforts are\\nneeded to develop low cost reusable adsorbents with high adsorption\\ncapacity. Although, some adsorbents are reported to show remarkable\\ncapacity for fluoride removal; still there is an urgent need for\\ndevelopment of more novel adsorbents holding both economic and\\ntechnological benefits.","author":[{"dropping-particle":"","family":"Mondal","given":"Poonam","non-dropping-particle":"","parse-names":false,"suffix":""},{"dropping-particle":"","family":"George","given":"Suja","non-dropping-particle":"","parse-names":false,"suffix":""}],"container-title":"Reviews in Environmental Science and Biotechnology","id":"ITEM-1","issue":"2","issued":{"date-parts":[["2015","6","20"]]},"page":"195-210","publisher":"Springer Netherlands","title":"A review on adsorbents used for defluoridation of drinking water","type":"article","volume":"14"},"uris":["http://www.mendeley.com/documents/?uuid=248afff7-a71d-351f-872f-c00c8198dc73"]}],"mendeley":{"formattedCitation":"(Mondal and George 2015)","plainTextFormattedCitation":"(Mondal and George 2015)","previouslyFormattedCitation":"(Mondal and George 2015)"},"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ondal and George 2015)</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Junidpur</w:t>
            </w:r>
            <w:proofErr w:type="spellEnd"/>
            <w:r w:rsidRPr="00F42D67">
              <w:rPr>
                <w:rFonts w:ascii="Times New Roman" w:hAnsi="Times New Roman" w:cs="Times New Roman"/>
                <w:sz w:val="24"/>
                <w:szCs w:val="24"/>
              </w:rPr>
              <w:t xml:space="preserve"> and </w:t>
            </w:r>
            <w:proofErr w:type="spellStart"/>
            <w:r w:rsidRPr="00F42D67">
              <w:rPr>
                <w:rFonts w:ascii="Times New Roman" w:hAnsi="Times New Roman" w:cs="Times New Roman"/>
                <w:sz w:val="24"/>
                <w:szCs w:val="24"/>
              </w:rPr>
              <w:t>Nowapar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4.27830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8.003235</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53-015-9743-7","ISSN":"15732983","PMID":"26164468","abstract":"This research work is carried out to evaluate fluoride (F) hydrogeochemistry and its effect on the population of two endemic villages of Birbhum district, West Bengal. Fluoride concentration in drinking water varies from 0.33 to 18.08 mg/L. Hydrogeochemical evolution suggests that ion-exchange mechanism is the major controlling factor for releasing F in the groundwater. Most of the groundwater samples are undersaturated with respect to calcite and fluorite. Health survey shows that out of 235 people, 142 people suffer from dental fluorosis. According to fluoride impact severity, almost 80 and 94 % people in an age group of 11-20 and 41-50 suffer from dental and skeletal fluorosis, respectively. Statistically drinking water F has a positive correlation with dental and skeletal fluorosis. Bone mineral density test reveals that 33 and 45 % of the studied population suffer from osteopenic and osteoporosis disease. IQ test also signifies that F has a bearing on the intelligence development of the study area school children. The existence of significant linear relationship (R (2) = 0.77) between drinking water F and urinary F suggests that consumption of F-contaminated drinking water has a major control over urinary F (0.39-20.1 mg/L) excretion.","author":[{"dropping-particle":"","family":"Mondal","given":"D.","non-dropping-particle":"","parse-names":false,"suffix":""},{"dropping-particle":"","family":"Dutta","given":"G.","non-dropping-particle":"","parse-names":false,"suffix":""},{"dropping-particle":"","family":"Gupta","given":"S.","non-dropping-particle":"","parse-names":false,"suffix":""}],"container-title":"Environmental Geochemistry and Health","id":"ITEM-1","issue":"2","issued":{"date-parts":[["2016","4","12"]]},"page":"557-576","publisher":"Springer Netherlands","title":"Inferring the fluoride hydrogeochemistry and effect of consuming fluoride-contaminated drinking water on human health in some endemic areas of Birbhum district, West Bengal","type":"article-journal","volume":"38"},"uris":["http://www.mendeley.com/documents/?uuid=7f2cfad3-f7fb-3c23-9b58-90cb4ff2fbbb"]}],"mendeley":{"formattedCitation":"(Mondal et al. 2016)","plainTextFormattedCitation":"(Mondal et al. 2016)","previouslyFormattedCitation":"(Mondal et al. 2016)"},"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Mondal et al. 2016)</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Haringhat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96043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8.56800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levels of the anions fluoride (F), bromide, chloride, nitrate, and sulphate were measured in 51 undergroun d water samples, collected from 33 places in West Bengal, India, using the ion-ch romatographic method. The F concentrations were within tolerable limits except for the villages of Kapileswar, Haringhata, (1.24 mg/L); Palta, 24 Parganas (North), (1.75 mg /L); Rondia, near Panagarh, (1.61 mg/L); Midnapore (1.38 mg/L); Hijli (1.08 mg/L); and Laxmanpur, Purulia, (1.06 mg/L). The ground water samples of these villages, were found, in general, to be alkaline in nature. The F concentrations appeared to be related to the physiographic and geological nature of the soils. A forensic investigation into the death of a 25-yr-old male from sodium fluoride overdose, result ing in F levels in the gastric contents and blood of 35.05 and 4.341 mg/L, respectively, is also noted.","author":[{"dropping-particle":"","family":"Datta","given":"A S","non-dropping-particle":"","parse-names":false,"suffix":""},{"dropping-particle":"","family":"Chakrabortty","given":"A","non-dropping-particle":"","parse-names":false,"suffix":""},{"dropping-particle":"De","family":"Dalal","given":"S S","non-dropping-particle":"","parse-names":false,"suffix":""},{"dropping-particle":"","family":"Lahiri","given":"S C","non-dropping-particle":"","parse-names":false,"suffix":""}],"container-title":"Fluoride","id":"ITEM-1","issue":"3","issued":{"date-parts":[["2014"]]},"page":"241–248","publisher":"Current Science Association","title":"Fluoride contamination of underground water in West Bengal, India","type":"article-journal","volume":"47"},"uris":["http://www.mendeley.com/documents/?uuid=59154cea-aab6-3b31-97d4-df5c636bcf67"]}],"mendeley":{"formattedCitation":"(Datta et al. 2014)","plainTextFormattedCitation":"(Datta et al. 2014)","previouslyFormattedCitation":"(Datta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atta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Palt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785711</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8.371503</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levels of the anions fluoride (F), bromide, chloride, nitrate, and sulphate were measured in 51 undergroun d water samples, collected from 33 places in West Bengal, India, using the ion-ch romatographic method. The F concentrations were within tolerable limits except for the villages of Kapileswar, Haringhata, (1.24 mg/L); Palta, 24 Parganas (North), (1.75 mg /L); Rondia, near Panagarh, (1.61 mg/L); Midnapore (1.38 mg/L); Hijli (1.08 mg/L); and Laxmanpur, Purulia, (1.06 mg/L). The ground water samples of these villages, were found, in general, to be alkaline in nature. The F concentrations appeared to be related to the physiographic and geological nature of the soils. A forensic investigation into the death of a 25-yr-old male from sodium fluoride overdose, result ing in F levels in the gastric contents and blood of 35.05 and 4.341 mg/L, respectively, is also noted.","author":[{"dropping-particle":"","family":"Datta","given":"A S","non-dropping-particle":"","parse-names":false,"suffix":""},{"dropping-particle":"","family":"Chakrabortty","given":"A","non-dropping-particle":"","parse-names":false,"suffix":""},{"dropping-particle":"De","family":"Dalal","given":"S S","non-dropping-particle":"","parse-names":false,"suffix":""},{"dropping-particle":"","family":"Lahiri","given":"S C","non-dropping-particle":"","parse-names":false,"suffix":""}],"container-title":"Fluoride","id":"ITEM-1","issue":"3","issued":{"date-parts":[["2014"]]},"page":"241–248","publisher":"Current Science Association","title":"Fluoride contamination of underground water in West Bengal, India","type":"article-journal","volume":"47"},"uris":["http://www.mendeley.com/documents/?uuid=59154cea-aab6-3b31-97d4-df5c636bcf67"]}],"mendeley":{"formattedCitation":"(Datta et al. 2014)","plainTextFormattedCitation":"(Datta et al. 2014)","previouslyFormattedCitation":"(Datta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atta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Rondih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3</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38963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7.480580</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levels of the anions fluoride (F), bromide, chloride, nitrate, and sulphate were measured in 51 undergroun d water samples, collected from 33 places in West Bengal, India, using the ion-ch romatographic method. The F concentrations were within tolerable limits except for the villages of Kapileswar, Haringhata, (1.24 mg/L); Palta, 24 Parganas (North), (1.75 mg /L); Rondia, near Panagarh, (1.61 mg/L); Midnapore (1.38 mg/L); Hijli (1.08 mg/L); and Laxmanpur, Purulia, (1.06 mg/L). The ground water samples of these villages, were found, in general, to be alkaline in nature. The F concentrations appeared to be related to the physiographic and geological nature of the soils. A forensic investigation into the death of a 25-yr-old male from sodium fluoride overdose, result ing in F levels in the gastric contents and blood of 35.05 and 4.341 mg/L, respectively, is also noted.","author":[{"dropping-particle":"","family":"Datta","given":"A S","non-dropping-particle":"","parse-names":false,"suffix":""},{"dropping-particle":"","family":"Chakrabortty","given":"A","non-dropping-particle":"","parse-names":false,"suffix":""},{"dropping-particle":"De","family":"Dalal","given":"S S","non-dropping-particle":"","parse-names":false,"suffix":""},{"dropping-particle":"","family":"Lahiri","given":"S C","non-dropping-particle":"","parse-names":false,"suffix":""}],"container-title":"Fluoride","id":"ITEM-1","issue":"3","issued":{"date-parts":[["2014"]]},"page":"241–248","publisher":"Current Science Association","title":"Fluoride contamination of underground water in West Bengal, India","type":"article-journal","volume":"47"},"uris":["http://www.mendeley.com/documents/?uuid=59154cea-aab6-3b31-97d4-df5c636bcf67"]}],"mendeley":{"formattedCitation":"(Datta et al. 2014)","plainTextFormattedCitation":"(Datta et al. 2014)","previouslyFormattedCitation":"(Datta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atta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Midnapore</w:t>
            </w:r>
            <w:proofErr w:type="spellEnd"/>
            <w:r w:rsidRPr="00F42D67">
              <w:rPr>
                <w:rFonts w:ascii="Times New Roman" w:hAnsi="Times New Roman" w:cs="Times New Roman"/>
                <w:sz w:val="24"/>
                <w:szCs w:val="24"/>
              </w:rPr>
              <w:t xml:space="preserve"> Town</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432163</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7.31036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levels of the anions fluoride (F), bromide, chloride, nitrate, and sulphate were measured in 51 undergroun d water samples, collected from 33 places in West Bengal, India, using the ion-ch romatographic method. The F concentrations were within tolerable limits except for the villages of Kapileswar, Haringhata, (1.24 mg/L); Palta, 24 Parganas (North), (1.75 mg /L); Rondia, near Panagarh, (1.61 mg/L); Midnapore (1.38 mg/L); Hijli (1.08 mg/L); and Laxmanpur, Purulia, (1.06 mg/L). The ground water samples of these villages, were found, in general, to be alkaline in nature. The F concentrations appeared to be related to the physiographic and geological nature of the soils. A forensic investigation into the death of a 25-yr-old male from sodium fluoride overdose, result ing in F levels in the gastric contents and blood of 35.05 and 4.341 mg/L, respectively, is also noted.","author":[{"dropping-particle":"","family":"Datta","given":"A S","non-dropping-particle":"","parse-names":false,"suffix":""},{"dropping-particle":"","family":"Chakrabortty","given":"A","non-dropping-particle":"","parse-names":false,"suffix":""},{"dropping-particle":"De","family":"Dalal","given":"S S","non-dropping-particle":"","parse-names":false,"suffix":""},{"dropping-particle":"","family":"Lahiri","given":"S C","non-dropping-particle":"","parse-names":false,"suffix":""}],"container-title":"Fluoride","id":"ITEM-1","issue":"3","issued":{"date-parts":[["2014"]]},"page":"241–248","publisher":"Current Science Association","title":"Fluoride contamination of underground water in West Bengal, India","type":"article-journal","volume":"47"},"uris":["http://www.mendeley.com/documents/?uuid=59154cea-aab6-3b31-97d4-df5c636bcf67"]}],"mendeley":{"formattedCitation":"(Datta et al. 2014)","plainTextFormattedCitation":"(Datta et al. 2014)","previouslyFormattedCitation":"(Datta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atta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Hijli</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2.322198</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7.330348</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levels of the anions fluoride (F), bromide, chloride, nitrate, and sulphate were measured in 51 undergroun d water samples, collected from 33 places in West Bengal, India, using the ion-ch romatographic method. The F concentrations were within tolerable limits except for the villages of Kapileswar, Haringhata, (1.24 mg/L); Palta, 24 Parganas (North), (1.75 mg /L); Rondia, near Panagarh, (1.61 mg/L); Midnapore (1.38 mg/L); Hijli (1.08 mg/L); and Laxmanpur, Purulia, (1.06 mg/L). The ground water samples of these villages, were found, in general, to be alkaline in nature. The F concentrations appeared to be related to the physiographic and geological nature of the soils. A forensic investigation into the death of a 25-yr-old male from sodium fluoride overdose, result ing in F levels in the gastric contents and blood of 35.05 and 4.341 mg/L, respectively, is also noted.","author":[{"dropping-particle":"","family":"Datta","given":"A S","non-dropping-particle":"","parse-names":false,"suffix":""},{"dropping-particle":"","family":"Chakrabortty","given":"A","non-dropping-particle":"","parse-names":false,"suffix":""},{"dropping-particle":"De","family":"Dalal","given":"S S","non-dropping-particle":"","parse-names":false,"suffix":""},{"dropping-particle":"","family":"Lahiri","given":"S C","non-dropping-particle":"","parse-names":false,"suffix":""}],"container-title":"Fluoride","id":"ITEM-1","issue":"3","issued":{"date-parts":[["2014"]]},"page":"241–248","publisher":"Current Science Association","title":"Fluoride contamination of underground water in West Bengal, India","type":"article-journal","volume":"47"},"uris":["http://www.mendeley.com/documents/?uuid=59154cea-aab6-3b31-97d4-df5c636bcf67"]}],"mendeley":{"formattedCitation":"(Datta et al. 2014)","plainTextFormattedCitation":"(Datta et al. 2014)","previouslyFormattedCitation":"(Datta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atta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La0manpur</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1.5</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440944</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7.00874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levels of the anions fluoride (F), bromide, chloride, nitrate, and sulphate were measured in 51 undergroun d water samples, collected from 33 places in West Bengal, India, using the ion-ch romatographic method. The F concentrations were within tolerable limits except for the villages of Kapileswar, Haringhata, (1.24 mg/L); Palta, 24 Parganas (North), (1.75 mg /L); Rondia, near Panagarh, (1.61 mg/L); Midnapore (1.38 mg/L); Hijli (1.08 mg/L); and Laxmanpur, Purulia, (1.06 mg/L). The ground water samples of these villages, were found, in general, to be alkaline in nature. The F concentrations appeared to be related to the physiographic and geological nature of the soils. A forensic investigation into the death of a 25-yr-old male from sodium fluoride overdose, result ing in F levels in the gastric contents and blood of 35.05 and 4.341 mg/L, respectively, is also noted.","author":[{"dropping-particle":"","family":"Datta","given":"A S","non-dropping-particle":"","parse-names":false,"suffix":""},{"dropping-particle":"","family":"Chakrabortty","given":"A","non-dropping-particle":"","parse-names":false,"suffix":""},{"dropping-particle":"De","family":"Dalal","given":"S S","non-dropping-particle":"","parse-names":false,"suffix":""},{"dropping-particle":"","family":"Lahiri","given":"S C","non-dropping-particle":"","parse-names":false,"suffix":""}],"container-title":"Fluoride","id":"ITEM-1","issue":"3","issued":{"date-parts":[["2014"]]},"page":"241–248","publisher":"Current Science Association","title":"Fluoride contamination of underground water in West Bengal, India","type":"article-journal","volume":"47"},"uris":["http://www.mendeley.com/documents/?uuid=59154cea-aab6-3b31-97d4-df5c636bcf67"]}],"mendeley":{"formattedCitation":"(Datta et al. 2014)","plainTextFormattedCitation":"(Datta et al. 2014)","previouslyFormattedCitation":"(Datta et al. 2014)"},"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Datta et al. 2014)</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Puruli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 10</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234825</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6.543831</w:t>
            </w:r>
          </w:p>
        </w:tc>
        <w:tc>
          <w:tcPr>
            <w:tcW w:w="178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113891","abstract":"This paper provides a background of the start of the use of biomass for fuel production such as ethanol and biodiesel, and the discusses the its ecological and economic impacts, as well as the advantages and disadvantages of using biomass as feedstock for energy and fuel production. Also presented are the different aspects to be considered for making biofuels as alternative to fossil fuels.","author":[{"dropping-particle":"","family":"Bhattacharya","given":"H. N.","non-dropping-particle":"","parse-names":false,"suffix":""},{"dropping-particle":"","family":"Chakrabarti","given":"S.","non-dropping-particle":"","parse-names":false,"suffix":""}],"container-title":"Current Science","id":"ITEM-1","issue":"2","issued":{"date-parts":[["2011"]]},"page":"152-155","publisher":"Current Science Association","title":"Incidence of fluoride in the groundwater of Purulia District, West Bengal: A geo-environmental appraisal","type":"article","volume":"101"},"uris":["http://www.mendeley.com/documents/?uuid=a22832ce-cb78-3bad-b7fc-539ccb69d904"]}],"mendeley":{"formattedCitation":"(Bhattacharya and Chakrabarti 2011)","plainTextFormattedCitation":"(Bhattacharya and Chakrabarti 2011)","previouslyFormattedCitation":"(Bhattacharya and Chakrabarti 2011)"},"properties":{"noteIndex":0},"schema":"https://github.com/citation-style-language/schema/raw/master/csl-citation.json"}</w:instrText>
            </w:r>
            <w:r w:rsidRPr="00F42D67">
              <w:rPr>
                <w:rFonts w:ascii="Times New Roman" w:hAnsi="Times New Roman" w:cs="Times New Roman"/>
                <w:sz w:val="24"/>
                <w:szCs w:val="24"/>
              </w:rPr>
              <w:fldChar w:fldCharType="separate"/>
            </w:r>
            <w:r w:rsidRPr="005541D0">
              <w:rPr>
                <w:rFonts w:ascii="Times New Roman" w:hAnsi="Times New Roman" w:cs="Times New Roman"/>
                <w:noProof/>
                <w:sz w:val="24"/>
                <w:szCs w:val="24"/>
              </w:rPr>
              <w:t>(Bhattacharya and Chakrabarti 2011)</w:t>
            </w:r>
            <w:r w:rsidRPr="00F42D67">
              <w:rPr>
                <w:rFonts w:ascii="Times New Roman" w:hAnsi="Times New Roman" w:cs="Times New Roman"/>
                <w:sz w:val="24"/>
                <w:szCs w:val="24"/>
              </w:rPr>
              <w:fldChar w:fldCharType="end"/>
            </w: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Bardhaman</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249367</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7.853528</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Dakshindinaj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39638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8.574972</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Malda</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15429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8.097088</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r w:rsidRPr="00F42D67">
              <w:rPr>
                <w:rFonts w:ascii="Times New Roman" w:hAnsi="Times New Roman" w:cs="Times New Roman"/>
                <w:sz w:val="24"/>
                <w:szCs w:val="24"/>
              </w:rPr>
              <w:t>Nadia</w:t>
            </w:r>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3.361636</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8.535848</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r w:rsidR="00DC5D95" w:rsidRPr="00F42D67" w:rsidTr="003F3FE2">
        <w:trPr>
          <w:trHeight w:val="425"/>
        </w:trPr>
        <w:tc>
          <w:tcPr>
            <w:tcW w:w="1080" w:type="dxa"/>
            <w:vMerge/>
            <w:vAlign w:val="center"/>
          </w:tcPr>
          <w:p w:rsidR="00DC5D95" w:rsidRPr="00F42D67" w:rsidRDefault="00DC5D95" w:rsidP="007A3DEC">
            <w:pPr>
              <w:jc w:val="center"/>
              <w:rPr>
                <w:rFonts w:ascii="Times New Roman" w:hAnsi="Times New Roman" w:cs="Times New Roman"/>
                <w:sz w:val="24"/>
                <w:szCs w:val="24"/>
              </w:rPr>
            </w:pPr>
          </w:p>
        </w:tc>
        <w:tc>
          <w:tcPr>
            <w:tcW w:w="2161" w:type="dxa"/>
            <w:vAlign w:val="center"/>
          </w:tcPr>
          <w:p w:rsidR="00DC5D95" w:rsidRPr="00F42D67" w:rsidRDefault="00DC5D95" w:rsidP="007A3DEC">
            <w:pPr>
              <w:autoSpaceDE w:val="0"/>
              <w:autoSpaceDN w:val="0"/>
              <w:adjustRightInd w:val="0"/>
              <w:rPr>
                <w:rFonts w:ascii="Times New Roman" w:hAnsi="Times New Roman" w:cs="Times New Roman"/>
                <w:sz w:val="24"/>
                <w:szCs w:val="24"/>
              </w:rPr>
            </w:pPr>
            <w:proofErr w:type="spellStart"/>
            <w:r w:rsidRPr="00F42D67">
              <w:rPr>
                <w:rFonts w:ascii="Times New Roman" w:hAnsi="Times New Roman" w:cs="Times New Roman"/>
                <w:sz w:val="24"/>
                <w:szCs w:val="24"/>
              </w:rPr>
              <w:t>Uttardinajpur</w:t>
            </w:r>
            <w:proofErr w:type="spellEnd"/>
          </w:p>
        </w:tc>
        <w:tc>
          <w:tcPr>
            <w:tcW w:w="1231"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Not Found</w:t>
            </w:r>
          </w:p>
        </w:tc>
        <w:tc>
          <w:tcPr>
            <w:tcW w:w="123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25.724712</w:t>
            </w:r>
          </w:p>
        </w:tc>
        <w:tc>
          <w:tcPr>
            <w:tcW w:w="1428" w:type="dxa"/>
            <w:vAlign w:val="center"/>
          </w:tcPr>
          <w:p w:rsidR="00DC5D95" w:rsidRPr="00F42D67" w:rsidRDefault="00DC5D95" w:rsidP="007A3DEC">
            <w:pPr>
              <w:jc w:val="center"/>
              <w:rPr>
                <w:rFonts w:ascii="Times New Roman" w:hAnsi="Times New Roman" w:cs="Times New Roman"/>
                <w:sz w:val="24"/>
                <w:szCs w:val="24"/>
              </w:rPr>
            </w:pPr>
            <w:r w:rsidRPr="00F42D67">
              <w:rPr>
                <w:rFonts w:ascii="Times New Roman" w:hAnsi="Times New Roman" w:cs="Times New Roman"/>
                <w:sz w:val="24"/>
                <w:szCs w:val="24"/>
              </w:rPr>
              <w:t>88.099894</w:t>
            </w:r>
          </w:p>
        </w:tc>
        <w:tc>
          <w:tcPr>
            <w:tcW w:w="1788" w:type="dxa"/>
            <w:vAlign w:val="center"/>
          </w:tcPr>
          <w:p w:rsidR="00DC5D95" w:rsidRPr="00F42D67" w:rsidRDefault="00DC5D95" w:rsidP="007A3DEC">
            <w:pPr>
              <w:jc w:val="center"/>
              <w:rPr>
                <w:rFonts w:ascii="Times New Roman" w:hAnsi="Times New Roman" w:cs="Times New Roman"/>
                <w:sz w:val="24"/>
                <w:szCs w:val="24"/>
              </w:rPr>
            </w:pPr>
          </w:p>
        </w:tc>
      </w:tr>
    </w:tbl>
    <w:p w:rsidR="007A3DEC" w:rsidRDefault="007A3DEC" w:rsidP="002C12A5">
      <w:pPr>
        <w:rPr>
          <w:rFonts w:ascii="Times New Roman" w:hAnsi="Times New Roman" w:cs="Times New Roman"/>
          <w:sz w:val="24"/>
          <w:szCs w:val="24"/>
        </w:rPr>
      </w:pPr>
    </w:p>
    <w:p w:rsidR="003C520F" w:rsidRDefault="003F296E" w:rsidP="002C12A5">
      <w:pPr>
        <w:rPr>
          <w:rFonts w:ascii="Times New Roman" w:hAnsi="Times New Roman" w:cs="Times New Roman"/>
          <w:b/>
          <w:sz w:val="24"/>
          <w:szCs w:val="24"/>
        </w:rPr>
      </w:pPr>
      <w:r>
        <w:rPr>
          <w:rFonts w:ascii="Times New Roman" w:hAnsi="Times New Roman" w:cs="Times New Roman"/>
          <w:b/>
          <w:sz w:val="24"/>
          <w:szCs w:val="24"/>
        </w:rPr>
        <w:t>Table S4</w:t>
      </w:r>
      <w:r w:rsidRPr="00F42D67">
        <w:rPr>
          <w:rFonts w:ascii="Times New Roman" w:hAnsi="Times New Roman" w:cs="Times New Roman"/>
          <w:sz w:val="24"/>
          <w:szCs w:val="24"/>
        </w:rPr>
        <w:t xml:space="preserve">: Form of fluoride present near the </w:t>
      </w:r>
      <w:r w:rsidRPr="00F42D67">
        <w:rPr>
          <w:rFonts w:ascii="Times New Roman" w:hAnsi="Times New Roman" w:cs="Times New Roman"/>
          <w:noProof/>
          <w:sz w:val="24"/>
          <w:szCs w:val="24"/>
        </w:rPr>
        <w:t>earth</w:t>
      </w:r>
      <w:r w:rsidRPr="00F42D67">
        <w:rPr>
          <w:rFonts w:ascii="Times New Roman" w:hAnsi="Times New Roman" w:cs="Times New Roman"/>
          <w:sz w:val="24"/>
          <w:szCs w:val="24"/>
        </w:rPr>
        <w:t xml:space="preserve"> surface</w:t>
      </w:r>
    </w:p>
    <w:tbl>
      <w:tblPr>
        <w:tblStyle w:val="TableGrid"/>
        <w:tblW w:w="0" w:type="auto"/>
        <w:tblLook w:val="04A0" w:firstRow="1" w:lastRow="0" w:firstColumn="1" w:lastColumn="0" w:noHBand="0" w:noVBand="1"/>
      </w:tblPr>
      <w:tblGrid>
        <w:gridCol w:w="4508"/>
        <w:gridCol w:w="4508"/>
      </w:tblGrid>
      <w:tr w:rsidR="003F296E" w:rsidRPr="006B382C" w:rsidTr="00876596">
        <w:tc>
          <w:tcPr>
            <w:tcW w:w="4508" w:type="dxa"/>
          </w:tcPr>
          <w:p w:rsidR="003F296E" w:rsidRPr="006B382C" w:rsidRDefault="003F296E" w:rsidP="00876596">
            <w:pPr>
              <w:autoSpaceDE w:val="0"/>
              <w:autoSpaceDN w:val="0"/>
              <w:adjustRightInd w:val="0"/>
              <w:spacing w:line="360" w:lineRule="auto"/>
              <w:jc w:val="center"/>
              <w:rPr>
                <w:rFonts w:ascii="Times New Roman" w:hAnsi="Times New Roman" w:cs="Times New Roman"/>
                <w:b/>
                <w:sz w:val="24"/>
                <w:szCs w:val="24"/>
              </w:rPr>
            </w:pPr>
            <w:r w:rsidRPr="006B382C">
              <w:rPr>
                <w:rFonts w:ascii="Times New Roman" w:hAnsi="Times New Roman" w:cs="Times New Roman"/>
                <w:b/>
                <w:sz w:val="24"/>
                <w:szCs w:val="24"/>
              </w:rPr>
              <w:t>Gaseous form</w:t>
            </w:r>
          </w:p>
        </w:tc>
        <w:tc>
          <w:tcPr>
            <w:tcW w:w="4508" w:type="dxa"/>
          </w:tcPr>
          <w:p w:rsidR="003F296E" w:rsidRPr="006B382C" w:rsidRDefault="003F296E" w:rsidP="00876596">
            <w:pPr>
              <w:autoSpaceDE w:val="0"/>
              <w:autoSpaceDN w:val="0"/>
              <w:adjustRightInd w:val="0"/>
              <w:spacing w:line="360" w:lineRule="auto"/>
              <w:jc w:val="center"/>
              <w:rPr>
                <w:rFonts w:ascii="Times New Roman" w:hAnsi="Times New Roman" w:cs="Times New Roman"/>
                <w:b/>
                <w:sz w:val="24"/>
                <w:szCs w:val="24"/>
              </w:rPr>
            </w:pPr>
            <w:r w:rsidRPr="006B382C">
              <w:rPr>
                <w:rFonts w:ascii="Times New Roman" w:hAnsi="Times New Roman" w:cs="Times New Roman"/>
                <w:b/>
                <w:sz w:val="24"/>
                <w:szCs w:val="24"/>
              </w:rPr>
              <w:t>Particulate form</w:t>
            </w:r>
          </w:p>
        </w:tc>
      </w:tr>
      <w:tr w:rsidR="003F296E" w:rsidRPr="00F42D67" w:rsidTr="00876596">
        <w:trPr>
          <w:trHeight w:val="1273"/>
        </w:trPr>
        <w:tc>
          <w:tcPr>
            <w:tcW w:w="4508" w:type="dxa"/>
          </w:tcPr>
          <w:p w:rsidR="003F296E" w:rsidRPr="00F42D67" w:rsidRDefault="003F296E" w:rsidP="00876596">
            <w:pPr>
              <w:autoSpaceDE w:val="0"/>
              <w:autoSpaceDN w:val="0"/>
              <w:adjustRightInd w:val="0"/>
              <w:spacing w:line="360" w:lineRule="auto"/>
              <w:rPr>
                <w:rFonts w:ascii="Times New Roman" w:hAnsi="Times New Roman" w:cs="Times New Roman"/>
                <w:sz w:val="24"/>
                <w:szCs w:val="24"/>
              </w:rPr>
            </w:pPr>
            <w:r w:rsidRPr="00F42D67">
              <w:rPr>
                <w:rFonts w:ascii="Times New Roman" w:hAnsi="Times New Roman" w:cs="Times New Roman"/>
                <w:sz w:val="24"/>
                <w:szCs w:val="24"/>
              </w:rPr>
              <w:t xml:space="preserve">Hydrogen fluoride (HF), </w:t>
            </w:r>
            <w:proofErr w:type="spellStart"/>
            <w:r w:rsidRPr="00F42D67">
              <w:rPr>
                <w:rFonts w:ascii="Times New Roman" w:hAnsi="Times New Roman" w:cs="Times New Roman"/>
                <w:sz w:val="24"/>
                <w:szCs w:val="24"/>
              </w:rPr>
              <w:t>Sulfur</w:t>
            </w:r>
            <w:proofErr w:type="spellEnd"/>
            <w:r w:rsidRPr="00F42D67">
              <w:rPr>
                <w:rFonts w:ascii="Times New Roman" w:hAnsi="Times New Roman" w:cs="Times New Roman"/>
                <w:sz w:val="24"/>
                <w:szCs w:val="24"/>
              </w:rPr>
              <w:t xml:space="preserve"> hexafluoride (SF6), </w:t>
            </w:r>
            <w:proofErr w:type="spellStart"/>
            <w:r w:rsidRPr="00F42D67">
              <w:rPr>
                <w:rFonts w:ascii="Times New Roman" w:hAnsi="Times New Roman" w:cs="Times New Roman"/>
                <w:sz w:val="24"/>
                <w:szCs w:val="24"/>
              </w:rPr>
              <w:t>Hexafluorosilicic</w:t>
            </w:r>
            <w:proofErr w:type="spellEnd"/>
            <w:r w:rsidRPr="00F42D67">
              <w:rPr>
                <w:rFonts w:ascii="Times New Roman" w:hAnsi="Times New Roman" w:cs="Times New Roman"/>
                <w:sz w:val="24"/>
                <w:szCs w:val="24"/>
              </w:rPr>
              <w:t xml:space="preserve"> acid (SiF6 2−), Silicon tetrafluoride (SiF4)</w:t>
            </w:r>
          </w:p>
        </w:tc>
        <w:tc>
          <w:tcPr>
            <w:tcW w:w="4508" w:type="dxa"/>
          </w:tcPr>
          <w:p w:rsidR="003F296E" w:rsidRPr="00F42D67" w:rsidRDefault="003F296E" w:rsidP="00876596">
            <w:pPr>
              <w:autoSpaceDE w:val="0"/>
              <w:autoSpaceDN w:val="0"/>
              <w:adjustRightInd w:val="0"/>
              <w:spacing w:line="360" w:lineRule="auto"/>
              <w:rPr>
                <w:rFonts w:ascii="Times New Roman" w:hAnsi="Times New Roman" w:cs="Times New Roman"/>
                <w:sz w:val="24"/>
                <w:szCs w:val="24"/>
              </w:rPr>
            </w:pPr>
            <w:r w:rsidRPr="00F42D67">
              <w:rPr>
                <w:rFonts w:ascii="Times New Roman" w:hAnsi="Times New Roman" w:cs="Times New Roman"/>
                <w:sz w:val="24"/>
                <w:szCs w:val="24"/>
              </w:rPr>
              <w:t xml:space="preserve">Calcium fluoride, Sodium </w:t>
            </w:r>
            <w:proofErr w:type="spellStart"/>
            <w:r w:rsidRPr="00F42D67">
              <w:rPr>
                <w:rFonts w:ascii="Times New Roman" w:hAnsi="Times New Roman" w:cs="Times New Roman"/>
                <w:sz w:val="24"/>
                <w:szCs w:val="24"/>
              </w:rPr>
              <w:t>hexafluorosilicate</w:t>
            </w:r>
            <w:proofErr w:type="spellEnd"/>
            <w:r w:rsidRPr="00F42D67">
              <w:rPr>
                <w:rFonts w:ascii="Times New Roman" w:hAnsi="Times New Roman" w:cs="Times New Roman"/>
                <w:sz w:val="24"/>
                <w:szCs w:val="24"/>
              </w:rPr>
              <w:t xml:space="preserve">, Sodium </w:t>
            </w:r>
            <w:proofErr w:type="spellStart"/>
            <w:r w:rsidRPr="00F42D67">
              <w:rPr>
                <w:rFonts w:ascii="Times New Roman" w:hAnsi="Times New Roman" w:cs="Times New Roman"/>
                <w:sz w:val="24"/>
                <w:szCs w:val="24"/>
              </w:rPr>
              <w:t>aluminum</w:t>
            </w:r>
            <w:proofErr w:type="spellEnd"/>
            <w:r w:rsidRPr="00F42D67">
              <w:rPr>
                <w:rFonts w:ascii="Times New Roman" w:hAnsi="Times New Roman" w:cs="Times New Roman"/>
                <w:sz w:val="24"/>
                <w:szCs w:val="24"/>
              </w:rPr>
              <w:t xml:space="preserve"> fluoride, </w:t>
            </w:r>
            <w:proofErr w:type="spellStart"/>
            <w:r w:rsidRPr="00F42D67">
              <w:rPr>
                <w:rFonts w:ascii="Times New Roman" w:hAnsi="Times New Roman" w:cs="Times New Roman"/>
                <w:sz w:val="24"/>
                <w:szCs w:val="24"/>
              </w:rPr>
              <w:t>Aluminum</w:t>
            </w:r>
            <w:proofErr w:type="spellEnd"/>
            <w:r w:rsidRPr="00F42D67">
              <w:rPr>
                <w:rFonts w:ascii="Times New Roman" w:hAnsi="Times New Roman" w:cs="Times New Roman"/>
                <w:sz w:val="24"/>
                <w:szCs w:val="24"/>
              </w:rPr>
              <w:t xml:space="preserve"> fluoride, Calcium phosphate fluoride and Lead fluoride</w:t>
            </w:r>
          </w:p>
        </w:tc>
      </w:tr>
    </w:tbl>
    <w:p w:rsidR="003C520F" w:rsidRDefault="003C520F" w:rsidP="002C12A5">
      <w:pPr>
        <w:rPr>
          <w:rFonts w:ascii="Times New Roman" w:hAnsi="Times New Roman" w:cs="Times New Roman"/>
          <w:b/>
          <w:sz w:val="24"/>
          <w:szCs w:val="24"/>
        </w:rPr>
      </w:pPr>
    </w:p>
    <w:p w:rsidR="007A3DEC" w:rsidRDefault="007A3DEC" w:rsidP="002C12A5">
      <w:pPr>
        <w:rPr>
          <w:rFonts w:ascii="Times New Roman" w:hAnsi="Times New Roman" w:cs="Times New Roman"/>
          <w:b/>
          <w:sz w:val="24"/>
          <w:szCs w:val="24"/>
        </w:rPr>
      </w:pPr>
      <w:r w:rsidRPr="009A3A28">
        <w:rPr>
          <w:rFonts w:ascii="Times New Roman" w:hAnsi="Times New Roman" w:cs="Times New Roman"/>
          <w:b/>
          <w:sz w:val="24"/>
          <w:szCs w:val="24"/>
        </w:rPr>
        <w:t>Reference</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541D0">
        <w:rPr>
          <w:rFonts w:ascii="Times New Roman" w:hAnsi="Times New Roman" w:cs="Times New Roman"/>
          <w:noProof/>
          <w:sz w:val="24"/>
          <w:szCs w:val="24"/>
        </w:rPr>
        <w:t>Abdel-azeem A (2009) Microbiological and physicochemical analysis of groundwater and its biological effect on population in Saint Katherine Protectorate, Egypt. Thirteen Int Water Technol Conf IWTC 13:1491–151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bdellah AM, Abdel-Magid HM, Yahia NA (2012) Effect of long-term pumping on fluoride concentration levels in groundwater: A case study from east of blue Nile communities of Sudan. J Appl Sci 12:1345–1354. doi: 10.3923/jas.2012.1345.135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bu Jabal MS, Abustan I, Rozaimy MR, Al-Najar H (2014) Fluoride enrichment in groundwater of semi-arid urban area: Khan Younis City, southern Gaza Strip (Palestine). J African Earth Sci 100:259–266. doi: 10.1016/J.JAFREARSCI.2014.07.00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bu Rukah Y, Alsokhny K (2004) Geochemical assessment of groundwater contamination with special emphasis on fluoride concentration, North Jordan. Chemie der Erde - Geochemistry 64:171–181. doi: 10.1016/J.CHEMER.2003.11.00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Acevedo AM, Febres-Cordero C, Feldman S, et al (2007) Urinary fluoride excretion in children aged 3 to 5 years exposed to fluoridated salt at 60 to 90 mgF/Kg in two </w:t>
      </w:r>
      <w:r w:rsidRPr="005541D0">
        <w:rPr>
          <w:rFonts w:ascii="Times New Roman" w:hAnsi="Times New Roman" w:cs="Times New Roman"/>
          <w:noProof/>
          <w:sz w:val="24"/>
          <w:szCs w:val="24"/>
        </w:rPr>
        <w:lastRenderedPageBreak/>
        <w:t>Venezuelan cities. A pilot study. Acta Odontol Latinoam 20:9–1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charya GD, Hathi M V., Patel AD, Parmar KC (2008) Chemical properties of groundwater in Bhiloda Taluka Region, North Gujarat, India. E-Journal Chem 5:792–796. doi: 10.1155/2008/59282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dimalla N, Venkatayogi S (2017) Mechanism of fluoride enrichment in groundwater of hard rock aquifers in Medak, Telangana State, South India. Environ Earth Sci 76:45. doi: 10.1007/s12665-016-6362-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hamed AJ, Ananthakrishnan S, Loganathan K, Manikandan K (2013) Assessment of groundwater quality for irrigation use in Alathur Block, Perambalur District, Tamilnadu, South India. Appl Water Sci 3:763–771. doi: 10.1007/s13201-013-0124-z</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hmed Baig J, Gul Kazi T, Balal Arain M, et al (2009) Evaluation of arsenic and other physico-chemical parameters of surface and ground water of Jamshoro, Pakistan. J Hazard Mater 166:662–669. doi: 10.1016/j.jhazmat.2008.11.06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hn JS (2012) Geochemical occurrences of arsenic and fluoride in bedrock groundwater: a case study in Geumsan County, Korea. Environ Geochem Health 34:43–54. doi: 10.1007/s10653-011-9411-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kpata ES, Danfillo IS, Otoh EC, Mafeni JO (2009) Geographical mapping of fluoride levels in drinking water sources in Nigeria. Afr Health Sci 9:227–3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l-Akwa AA, Al-Maweri SA (2018) Dental caries prevalence and its association with fluoride level in drinking water in Sana’a, Yemen. Eur J Dent 12:15–20. doi: 10.4103/ejd.ejd_187_1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labdula’aly AI (1997) Fluoride content in drinking water supplies of Riyadh, Saudi Arabia. Environ Monit Assess 48:261–272. doi: 10.1023/A:1005795820508</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labdulaaly AI, Al-Zarah AI, Khan MA (2013) Occurrence of fluoride in ground waters of Saudi Arabia. Appl Water Sci 3:589–595. doi: 10.1007/s13201-013-0105-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ngelillo IF, Anfosso R, Nobile CGA, Pavia M (1998) Prevalence of dental caries in schoolchildren in Italy. Eur J Epidemiol 14:351–357. doi: 10.1023/A:100747170783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nshumali, Kumar M, Chanda N, et al (2018) GGeochemical assessment of fluoride pollution in groundwater of tribal region in India. Bull Environ Contam Toxicol 100:421–429. doi: 10.1007/s00128-017-2267-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ntwi E, Bensah EC, Ahiekpor JC (2011) Use of solar water distiller for treatment of fluoride-contaminated water: The case of Bongo district of Ghana. Desalination 278:333–336. doi: 10.1016/J.DESAL.2011.05.04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pambire WB, Boyle DR, Michel FA (1997) Geochemistry, genesis, and health implications of fluoriferous groundwaters in the upper regions of Ghana. Environ Geol 33:13–24. doi: 10.1007/s00254005022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qeel A, Al-Amry A, Alharbi O (2017) Assessment and geospatial distribution mapping of fluoride concentrations in the groundwater of Al-Howban Basin, Taiz-Yemen. Arab J Geosci 10:312. doi: 10.1007/s12517-017-3069-y</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Arif M, Hussain I, Hussain J, et al (2012) Fluoride in the drinking water of Nagaur Tehsil of Nagaur District, Rajasthan, India. Bull Environ Contam Toxicol 88:870–875. doi: </w:t>
      </w:r>
      <w:r w:rsidRPr="005541D0">
        <w:rPr>
          <w:rFonts w:ascii="Times New Roman" w:hAnsi="Times New Roman" w:cs="Times New Roman"/>
          <w:noProof/>
          <w:sz w:val="24"/>
          <w:szCs w:val="24"/>
        </w:rPr>
        <w:lastRenderedPageBreak/>
        <w:t>10.1007/s00128-012-0572-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rif M, Hussain I, Hussain J, et al (2015) GIS-based inverse distance weighting spatial interpolation technique for fluoride distribution in south west part of Nagaur district, Rajasthan. Cogent Environ Sci 1:1038944. doi: 10.1080/23311843.2015.103894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rumugam K, Elangovan K (2009) Hydrochemical characteristics and groundwater quality assessment in Tirupur Region, Coimbatore District, Tamil Nadu, India. Environ Geol 58:1509–1520. doi: 10.1007/s00254-008-1652-y</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rya S, Gazal S, Raina AK (2013) Prevalence and severity of dental fluorosis in some endemically afflicted villages of district Doda, Jammu and Kashmir, India. J Appl Nat Sci 5:406–410. doi: 10.31018/jans.v5i2.34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sghari Moghaddam A, Fijani E (2008) Distribution of fluoride in groundwater of Maku area, northwest of Iran. Environ Geol 56:281–287. doi: 10.1007/s00254-007-1163-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vtar R, Kumar P, Singh CK, et al (2013a) Hydrogeochemical assessment of groundwater quality of Bundelkhand, India using statistical approach. Water Qual Expo Heal 5:105–115. doi: 10.1007/s12403-013-0094-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vtar R, Kumar P, Surjan A, et al (2013b) Geochemical processes regulating groundwater chemistry with special reference to nitrate and fluoride enrichment in Chhatarpur area, Madhya Pradesh, India. Environ Earth Sci 70:1699–1708. doi: 10.1007/s12665-013-2257-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Azbar N, Türkman A (2000) Defluoridation in drinking waters. Water Sci Technol 42:403–407. doi: 10.2166/wst.2000.034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Bacquart T, Frisbie S, Mitchell E, et al (2015) Multiple inorganic toxic substances contaminating the groundwater of Myingyan Township, Myanmar: Arsenic, manganese, fluoride, iron, and uranium. Sci Total Environ 517:232–245. doi: 10.1016/J.SCITOTENV.2015.02.038</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Baghal Asghari F, Mohammadi AA, Aboosaedi Z, et al (2017) Data on fluoride concentration levels in cold and warm season in rural area of Shout (West Azerbaijan, Iran). Data Br 15:528–531. doi: 10.1016/j.dib.2017.10.01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Bårdsen A, Bjorvatn K, Selvig KA (1996) Variability in fluoride content of subsurface water reservoirs. Acta Odontol Scand 54:343–347. doi: 10.3109/0001635960900354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Barot V V (1998) Occurrence of endemic fluorosis in human population of North Gujarat, India: human health risk. Bull Environ Contam Toxicol 61:303–10. doi: 10.1007/S00128990076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Basavarajappa HT*, Manjunatha MC PK (2016) Rock-Water interaction and chemical quality analysis of groundwater in hard rock terrain of Chamrajanagara district, Karnataka, India using Geoinformatics. J Org Inorg Chem 2:1–11. doi: 10.21767/2472-1123.10000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Basavarajappa HT, Manjunatha MC (2015) Groundwater Quality Analysis in Precambrian Rocks of Chitradurga District, Karnataka, India Using Geo-informatics Technique. Aquat Procedia 4:1354–1365. doi: 10.1016/j.aqpro.2015.02.17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Bäumle R, Neukum C, Nkhoma J, Silembo O (2007) The groundwater resources of southern Province. </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lastRenderedPageBreak/>
        <w:t>Beg MK, Srivastav SK, Carranza EJM, de Smeth JB (2011) High fluoride incidence in groundwater and its potential health effects in parts of Raigarh District, Chhattisgarh, India. Curr Sci 100:750–754. doi: 10.2307/2407581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BGR (Bundesanstalt für Geowissenschaften und Rohstoffe) (2017) TC Lake Chad Basin: Groundwater Management. https://www.bgr.bund.de/EN/Themen/Wasser/Projekte/abgeschlossen/TZ/Tschad/tschad-I_fb_en.html. Accessed 20 Dec 2018</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Bhattacharya HN, Chakrabarti S (2011) Incidence of fluoride in the groundwater of Purulia District, West Bengal: A geo-environmental appraisal. Curr. Sci. 101:152–15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Bishnoi M, Arora S (2007) Potable groundwater quality in some villages of Har yana, India: Focus on fluoride. J Environ Biol 29:291–29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Bishnoi M, Malik R (2008) Ground water quality in environmentally degraded localities of Panipat city, India. J Environ Biol 29:881–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Biswas G, Kumari M, Adhikari K, Dutta S (2017) A critical review on occurrence of fluoride and its removal through adsorption with an emphasis on natural minerals. Curr Pollut Reports 3:104–119. doi: 10.1007/s40726-017-0054-8</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Boyle DR, Chagnon M (1995) An incidence of skeletal fluorosis associated with groundwaters of the maritime carboniferous basin, Gasp region, Quebec, Canada. Environ Geochem Health 17:5–12. doi: 10.1007/BF0018862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Brahman KD, Kazi TG, Afridi HI, et al (2013) Simultaneously evaluate the toxic levels of fluoride and arsenic species in underground water of Tharparkar and possible contaminant sources: A multivariate study. Ecotoxicol Environ Saf 89:95–107. doi: 10.1016/J.ECOENV.2012.11.02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Brindha K, Jagadeshan G, Kalpana L, Elango L (2016) Fluoride in weathered rock aquifers of southern India: Managed Aquifer Recharge for mitigation. Environ Sci Pollut Res 23:8302–8316. doi: 10.1007/s11356-016-6069-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Brouwer ID, Dirks OB, De Bruin A, Hautvast JG (1988) Unsuitability of World Health Organisation guidelines for fluoride concentrations in drinking water in Senegal. Lancet 1:223–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Buchhamer EE, Blanes PS, Osicka RM, Giménez MC (2012) Environmental risk assessment of arsenic and fluoride in the chaco province, Argentina: Research advances. In: Journal of Toxicology and Environmental Health - Part A: Current Issues. Taylor &amp; Francis Group, pp 1437–145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Budipramana ES, Hapsoro A, Irmawati ES, Kuntari S (2002) Dental fluorosis and caries prevalence in the fluorosis endemic area of Asembagus, Indonesia. Int J Paediatr Dent 12:415–422. doi: 10.1046/j.1365-263X.2002.00398.x</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Cabrera A, Blarasin M, Villalba G (2001) Groundwater contaminated with arsenic and fluoride in the Argentine Pampean plain</w:t>
      </w:r>
      <w:r>
        <w:rPr>
          <w:rFonts w:ascii="Times New Roman" w:hAnsi="Times New Roman" w:cs="Times New Roman"/>
          <w:noProof/>
          <w:sz w:val="24"/>
          <w:szCs w:val="24"/>
        </w:rPr>
        <w:t xml:space="preserve"> 9:Paper 6</w:t>
      </w:r>
      <w:r w:rsidRPr="005541D0">
        <w:rPr>
          <w:rFonts w:ascii="Times New Roman" w:hAnsi="Times New Roman" w:cs="Times New Roman"/>
          <w:noProof/>
          <w:sz w:val="24"/>
          <w:szCs w:val="24"/>
        </w:rPr>
        <w:t xml:space="preserve">. </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CGWB, Central Ground Water Boar</w:t>
      </w:r>
      <w:r>
        <w:rPr>
          <w:rFonts w:ascii="Times New Roman" w:hAnsi="Times New Roman" w:cs="Times New Roman"/>
          <w:noProof/>
          <w:sz w:val="24"/>
          <w:szCs w:val="24"/>
        </w:rPr>
        <w:t>d, Ministry of Water Resources Govt.</w:t>
      </w:r>
      <w:r w:rsidRPr="005541D0">
        <w:rPr>
          <w:rFonts w:ascii="Times New Roman" w:hAnsi="Times New Roman" w:cs="Times New Roman"/>
          <w:noProof/>
          <w:sz w:val="24"/>
          <w:szCs w:val="24"/>
        </w:rPr>
        <w:t xml:space="preserve"> of I</w:t>
      </w:r>
      <w:r>
        <w:rPr>
          <w:rFonts w:ascii="Times New Roman" w:hAnsi="Times New Roman" w:cs="Times New Roman"/>
          <w:noProof/>
          <w:sz w:val="24"/>
          <w:szCs w:val="24"/>
        </w:rPr>
        <w:t>ndia</w:t>
      </w:r>
      <w:r w:rsidRPr="005541D0">
        <w:rPr>
          <w:rFonts w:ascii="Times New Roman" w:hAnsi="Times New Roman" w:cs="Times New Roman"/>
          <w:noProof/>
          <w:sz w:val="24"/>
          <w:szCs w:val="24"/>
        </w:rPr>
        <w:t xml:space="preserve"> (2013) Ground Water Brochure. </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Chakrabarti S, Bhattacharya HN (2013) Inferring the hydro-geochemistry of fluoride contamination in Bankura district, West Bengal: A case study. J Geol Soc India 82:379–</w:t>
      </w:r>
      <w:r w:rsidRPr="005541D0">
        <w:rPr>
          <w:rFonts w:ascii="Times New Roman" w:hAnsi="Times New Roman" w:cs="Times New Roman"/>
          <w:noProof/>
          <w:sz w:val="24"/>
          <w:szCs w:val="24"/>
        </w:rPr>
        <w:lastRenderedPageBreak/>
        <w:t>391. doi: 10.1007/s12594-013-0165-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Chakraborti D, Chanda CR, Samanta G, et al (2000) Fluorosis in Assam, India. Curr Sci 78:1421–142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Chatterjee MK, Mohabey NK (1998) Potential fluorosis problems around Chandidongri, Madhya Pradesh, India. Environ Geochem Health 20:1–4. doi: 10.1023/A:100652992539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Chen H, Yan M, Yang X, et al (2012) Spatial distribution and temporal variation of high fluoride contents in groundwater and prevalence of fluorosis in humans in Yuanmou County, Southwest China. J Hazard Mater 235–236:201–209. doi: 10.1016/j.jhazmat.2012.07.04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Choubisa SL (2001) Endemic fluorosis in southern Rajasthan, India. Fluoride 34:61–7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Chuckpaiwong S, Nakornchai S, Surarit R, et al (2000) Fluoride in water consumed by children in remote areas of Thailand. Southeast Asian J Trop Med Public Health 31:319–32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Clarkson JJ, McLoughlin J (2000) Role of fluoride in oral health promotion. Int Dent J 50:119–128. doi: 10.1111/j.1875-595X.2000.tb00552.x</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Coetsiers M, Kilonzo F, Walraevens K (2008) Hydrochemistry and source of high fluoride in groundwater of the Nairobi area, Kenya. Hydrol Sci J 53:1230–1240. doi: 10.1623/hysj.53.6.123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Cordeiro S, Coutinho R, Cruz JV (2012) Fluoride content in drinking water supply in São Miguel volcanic island (Azores, Portugal). Sci Total Environ 432:23–36. doi: 10.1016/J.SCITOTENV.2012.05.07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Czarnowski W, Wrześniowska K, Krechniak J (1996) Fluoride in drinking water and human urine in Northern and Central Poland. Sci Total Environ 191:177–184. doi: 10.1016/0048-9697(96)05259-X</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Dar MA, Sankar K, Dar IA (2011) Fluorine contamination in groundwater: a major challenge. Environ Monit Assess 173:955–968. doi: 10.1007/s10661-010-1437-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Das B, Talukdar J, Sarma S, et al (2003) Fluoride and other inorganic constituents in groundwater of Guwahati, Assam, India. Curr Sci 85:656–66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Das KK, Panigrahi T, Panda RB (2012) Occurrence of fluoride in groundwater of Patripal panchayat in Balasore district, Odisha , India. J Environ 01:33–3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Das N, Sarma KP, Patel AK, et al (2017) Seasonal disparity in the co-occurrence of arsenic and fluoride in the aquifers of the Brahmaputra flood plains, Northeast India. Environ Earth Sci 76:183. doi: 10.1007/s12665-017-6488-x</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Dash JP, Sarangi A, Singh DK (2010) Spatial variability of groundwater depth and quality parameters in the national capital territory of Delhi. Environ Manage 45:640–650. doi: 10.1007/s00267-010-9436-z</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Datta AS, Chakrabortty A, Dalal SS De, Lahiri SC (2014) Fluoride contamination of underground water in West Bengal, India. Fluoride 47:241–248.</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Datta PS, Tyagi SK, Mookerjee P, et al (1999) Groundwater NO3 and F Contamination Processes in Pushkar Valley, Rajasthan as Reflected from 18O Isotopic Signature and </w:t>
      </w:r>
      <w:r w:rsidRPr="005541D0">
        <w:rPr>
          <w:rFonts w:ascii="Times New Roman" w:hAnsi="Times New Roman" w:cs="Times New Roman"/>
          <w:noProof/>
          <w:sz w:val="24"/>
          <w:szCs w:val="24"/>
        </w:rPr>
        <w:lastRenderedPageBreak/>
        <w:t>3H Recharge Studies. Environ Monit Assess 56:209–219. doi: 10.1023/A:1005903619718</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Deki T (2013) Inadequate fluoride content in Bhutan’s waters a probable factor for tooth decay. The Bhutanese </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Desai B, Desai H (2012) Assessment of water quality index for the ground water with respect to salt water intrusion at coastal region of Surat city, Gujarat , India. J Environ Res Dev 7:607–62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Desbarats AJ (2009) On elevated fluoride and boron concentrations in groundwaters associated with the Lake Saint-Martin impact structure, Manitoba. Appl Geochemistry 24:915–927. doi: 10.1016/J.APGEOCHEM.2009.02.01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Devadas DJ, Rao NS, Rao BT, et al (2007) Hydrogeochemistry of the Sarada river basin, Visakhapatnam district, Andhra Pradesh, India. Environ Geol 52:1331–1342. doi: 10.1007/s00254-006-0577-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Dey RK, Swain SK, Mishra S, et al (2012) Hydrogeochemical processes controlling the high fluoride concentration in groundwater: a case study at the Boden block area, Orissa, India. Environ Monit Assess 184:3279–3291. doi: 10.1007/s10661-011-2188-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Dhankhar V, Singh D (2015) Ground water characteristics of Kurukshetra District : A Review. Krishi Sanskriti</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Dharmagunawardhane HA, Dissanayake CB (2007) Fluoride Problems in Sri Lanka. Environ Manag Heal 4:9–16. doi: 10.1108/0956616931003342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Dhiman SD (2014) Groundwater quality assessment for irrigation use in Rajkot district, Gujarat. J Indian Water Resour Soc 34:34–3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Dhiman SD, Keshari AK (2006) Hydrogeochemical evaluation of high-fluoride groundwaters: a case study from Mehsana District, Gujarat, India. Hydrol Sci J 51:1149–1162. doi: 10.1623/hysj.51.6.114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Dubey MS, Deshpande SM, Gaikwad GD, Dongre A (2018) Fluoride contaminated groundwater from Warora area of Chandrapur district, central India: Groundwater geochemistry and comments on the source of fluoride. J Appl Geochemistry 20:123–13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Duraiswami RA, Patankar U (2011) Occurrence of fluoride in the drinking water sources from Gad River Basin, Maharashtra. J Geol Soc India 77:167–174. doi: 10.1007/s12594-011-0020-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El-Gohary F, Tawfik A, Mahmoud U (2010) Comparative study between chemical coagulation/precipitation (C/P) versus coagulation/dissolved air flotation (C/DAF) for pre-treatment of personal care products (PCPs) wastewater. Desalination 252:106–112. doi: 10.1016/j.desal.2009.10.01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Elmabrok FM (2015) Study of fluoride level in the ground water of Alagilat city, Libya: Correlation with physicochemical parameters. Int Res J Pharm 6:615–622. doi: 10.7897/2230-8407.06912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Fantong WY, Satake H, Ayonghe SN, et al (2010) Geochemical provenance and spatial distribution of fluoride in groundwater of Mayo Tsanaga River Basin, Far North Region, Cameroon: Implications for incidence of fluorosis and optimal consumption dose. </w:t>
      </w:r>
      <w:r w:rsidRPr="005541D0">
        <w:rPr>
          <w:rFonts w:ascii="Times New Roman" w:hAnsi="Times New Roman" w:cs="Times New Roman"/>
          <w:noProof/>
          <w:sz w:val="24"/>
          <w:szCs w:val="24"/>
        </w:rPr>
        <w:lastRenderedPageBreak/>
        <w:t>Environ Geochem Health 32:147–163. doi: 10.1007/s10653-009-9271-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Farooqi A, Masuda H, Kusakabe M, et al (2007) Distribution of highly arsenic and fluoride contaminated groundwater from east Punjab, Pakistan, and the controlling role of anthropogenic pollutants in the natural hydrological cycle. Geochem J 41:213–234. doi: 10.2343/geochemj.41.21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Fazlul Hoque AKM (2013) Fluoride levels in different drinking water sources in Bangladesh. Fluoride 36:38–4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Forsman B (1974) Dental fluorosis and caries in high-fluoride districts in Sweden. Community Dent Oral Epidemiol 2:132–148. doi: 10.1111/j.1600-0528.1974.tb01671.x</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Fuge R (1988) Sources of halogens in the environment, influences on human and animal health. Environ Geochem Health 10:51–61. doi: 10.1007/BF0175859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Garg VK, Suthar S, Singh S, et al (2009) Drinking water quality in villages of southwestern Haryana, India: assessing human health risks associated with hydrochemistry. Environ Geol 58:1329–1340. doi: 10.1007/s00254-008-1636-y</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Garmes H, Persin F, Sandeaux J, et al (2002) Defluoridation of groundwater by a hybrid process combining adsorption and Donnan dialysis. Desalination 145:287–291. doi: 10.1016/S0011-9164(02)00424-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Ghiglieri G, Pittalis D, Cerri G, Oggiano G (2012) Hydrogeology and hydrogeochemistry of an alkaline volcanic area: The NE Mt. Meru slope (East African Rift-Northern Tanzania). Hydrol. Earth Syst. Sci. 16:529–54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Giri DK, Ghosh RC, Dey S, et al (2013) Incidence of hydrofluorosis and its adverse effects on animal health in Durg district, Chhattisgarh. Curr Sci 105:1477–1479. doi: 10.2307/2409884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Giridharan L, Venugopal T, Jayaprakash M (2008) Evaluation of the seasonal variation on the geochemical parameters and quality assessment of the groundwater in the proximity of River Cooum, Chennai, India. Environ Monit Assess 143:161–178. doi: 10.1007/s10661-007-9965-y</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Gopalakrishnan SB, Viswanathan G, Siva Ilango S (2012) Prevalence of fluorosis and identification of fluoride endemic areas in Manur block of Tirunelveli District, Tamil Nadu, South India. Appl Water Sci 2:235–243. doi: 10.1007/s13201-012-0043-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Gosselin DC, Headrick J, Harvey FE, et al (1999) Fluoride in Nebraska’s Ground Water. Groundw Monit Remediat 19:87–95. doi: 10.1111/j.1745-6592.1999.tb00209.x</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Grimason A, Morse T, Beattie T, et al (2013) Classification and quality of groundwater supplies in the Lower Shire Valley, Malawi – Part 1: Physico-chemical quality of borehole water supplies in Chikhwawa, Malawi. Water S</w:t>
      </w:r>
      <w:r>
        <w:rPr>
          <w:rFonts w:ascii="Times New Roman" w:hAnsi="Times New Roman" w:cs="Times New Roman"/>
          <w:noProof/>
          <w:sz w:val="24"/>
          <w:szCs w:val="24"/>
        </w:rPr>
        <w:t xml:space="preserve">outh </w:t>
      </w:r>
      <w:r w:rsidRPr="005541D0">
        <w:rPr>
          <w:rFonts w:ascii="Times New Roman" w:hAnsi="Times New Roman" w:cs="Times New Roman"/>
          <w:noProof/>
          <w:sz w:val="24"/>
          <w:szCs w:val="24"/>
        </w:rPr>
        <w:t>A</w:t>
      </w:r>
      <w:r>
        <w:rPr>
          <w:rFonts w:ascii="Times New Roman" w:hAnsi="Times New Roman" w:cs="Times New Roman"/>
          <w:noProof/>
          <w:sz w:val="24"/>
          <w:szCs w:val="24"/>
        </w:rPr>
        <w:t>frica</w:t>
      </w:r>
      <w:r w:rsidRPr="005541D0">
        <w:rPr>
          <w:rFonts w:ascii="Times New Roman" w:hAnsi="Times New Roman" w:cs="Times New Roman"/>
          <w:noProof/>
          <w:sz w:val="24"/>
          <w:szCs w:val="24"/>
        </w:rPr>
        <w:t xml:space="preserve"> 39:563–572. doi: 10.4314/wsa.v39i4.1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Grisak GE, Merritt WF, Williams DW (1977) A fluoride borehole dilution apparatus for groundwater velocity measurements. Can Geotech J 14:554–561. doi: 10.1139/t77-05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Gupta MK, Singh V, Rajwanshi P, et al (1999) Groundwater quality assessment of Tehsil Kheragarh, Agra (India) with special reference to fluoride. Environ Monit Assess 59:275–285. doi: 10.1023/A:100611760476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lastRenderedPageBreak/>
        <w:t>Gupta R, Misra AK (2018) Groundwater quality analysis of quaternary aquifers in Jhajjar District, Haryana, India: Focus on groundwater fluoride and health implications. Alexandria Eng J 57:375–381. doi: 10.1016/J.AEJ.2016.08.03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Gupta S, Banerjee S, Saha R, et al (2006) Fluoride geochemistry of groundwater in nalhati - 1 block of the Birbhum district , West Bengal , India. Fluoride 39:318–32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Haritash AK, Kaushik CP, Kaushik A, et al (2008) Suitability assessment of groundwater for drinking, irrigation and industrial use in some North Indian villages. Environ Monit Assess 145:397–406. doi: 10.1007/s10661-007-0048-x</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Heikens A, Sumarti S, Van Bergen M, et al (2005) The impact of the hyperacid Ijen Crater Lake: Risks of excess fluoride to human health. Sci Total Environ 346:56–69. doi: 10.1016/j.scitotenv.2004.12.00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Hillier S, Cooper C, Kellingray S, et al (2000) Fluoride in drinking water and risk of hip fracture in the UK: a case-control study. Lancet 355:265–269. doi: 10.1016/S0140-6736(99)07161-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Hiremath SC, Yadawe MS, Pujeri US, Hiremath DM (2011) Physico-Chemical Analysis of Ground Water in Municipal Area of Bijapur (Karnataka). Curr World Environ 6:265–26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Howard KW., Beck PJ (1993) Hydrogeochemical implications of groundwater contamination by road de-icing chemicals. J Contam Hydrol 12:245–268. doi: 10.1016/0169-7722(93)90010-P</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Huew R, Waterhouse PJ, Moynihan PJ, et al (2011) Dental erosion and its association with diet in Libyan schoolchildren. Eur Arch Paediatr Dent 12:234–240. doi: 10.1007/BF0326281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Hussain I, Arif M, Hussain J (2012) Fluoride contamination in drinking water in rural habitations of Central Rajasthan, India. Environ Monit Assess 184:5151–5158. doi: 10.1007/s10661-011-2329-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Hussein MT (2004) Hydrochemical evaluation of groundwater in the Blue Nile Basin, eastern Sudan, using conventional and multivariate techniques. Hydrogeol J 12:144–158. doi: 10.1007/s10040-003-0265-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Ibrahim Y, Affan AA, Bjorvatn K, Sudan N (1995a) Fluoride and fluorosis in the Sudan. In: Dahi E, Breghoj H (eds) 1st International workshop on fluorosis prevention and defluoridation of water. CDC Ngurdoto, Tanzania, pp 29–3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Ibrahim YE, Affan AA, Bjorvatn K (1995b) Prevalence of dental fluorosis in Sudanese children from two villages with 0.25 and 2.56 ppm fluoride in the drinking water. Int J Paediatr Dent 5:223–229. doi: 10.1111/j.1365-263X.1995.tb00183.x</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Ilangeswaran D, Kumar R, Kannan D (2009) Assessment of quality of groundwater in Kandarvakottai and Karambakudi areas of Pudukkottai district, Tamilnadu, India. E-Journal Chem 6:898–904. doi: 10.1155/2009/62871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Indermitte E, Saava A, Karro E (2009) Exposure to high fluoride drinking water and risk of dental fluorosis in Estonia. Int J Environ Res Public Health 6:710–721. doi: 10.3390/ijerph602071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Irvine K, Murphy TP, Sampson M, et al (2006) An overview of water Quality Issues in </w:t>
      </w:r>
      <w:r w:rsidRPr="005541D0">
        <w:rPr>
          <w:rFonts w:ascii="Times New Roman" w:hAnsi="Times New Roman" w:cs="Times New Roman"/>
          <w:noProof/>
          <w:sz w:val="24"/>
          <w:szCs w:val="24"/>
        </w:rPr>
        <w:lastRenderedPageBreak/>
        <w:t>Cambodia. J Water Manag Model 14:225–227. doi: 10.14796/JWMM.R225-0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Jagadeshan G, Kalpana L, Elango L (2015) Hydrogeochemistry of high fluoride groundwater in hard rock aquifer in a part of Dharmapuri district, Tamil Nadu, India. Geochemistry Int 53:554–564. doi: 10.1134/S0016702915060038</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Jain CK, Bandyopadhyay A, Bhadra A (2010) Assessment of ground water quality for drinking purpose, District Nainital, Uttarakhand, India. Environ Monit Assess 166:663–676. doi: 10.1007/s10661-009-1031-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Jayaprakash M, Giridharan L, Venugopal T, et al (2008) Characterization and evaluation of the factors affecting the geochemistry of groundwater in Neyveli, Tamil Nadu, India. Environ Geol 54:855–867. doi: 10.1007/s00254-007-0868-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Jayawardana DT, Pitawala HMTGA, Ishiga H (2012) Geochemical assessment of soils in districts of fluoride-rich and fluoride-poor groundwater, north-central Sri Lanka. J Geochemical Explor 114:118–125. doi: 10.1016/J.GEXPLO.2012.01.00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Jha PK, Tiwari J, Singh UK, et al (2009a) Chemical weathering and associated CO2 consumption in the Godavari river basin, India. Chem Geol 264:364–374. doi: 10.1016/J.CHEMGEO.2009.03.02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Jha SK, Nayak AK, Sharma YK (2009b) Fluoride occurrence and assessment of exposure dose of fluoride in shallow aquifers of Makur, Unnao district Uttar Pradesh, India. Environ Monit Assess 156:561–566. doi: 10.1007/s10661-008-0505-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Jha SK, Nayak AK, Sharma YK (2010) Potential fluoride contamination in the drinking water of Marks Nagar, Unnao district, Uttar Pradesh, India. Environ Geochem Health 32:217–226. doi: 10.1007/s10653-009-9277-y</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agambega N, Galvez R (2014) Acid mine drainage and heavy metals contamination of surface water and soil in southwest Burkina Faso-West Africa</w:t>
      </w:r>
      <w:r>
        <w:rPr>
          <w:rFonts w:ascii="Times New Roman" w:hAnsi="Times New Roman" w:cs="Times New Roman"/>
          <w:noProof/>
          <w:sz w:val="24"/>
          <w:szCs w:val="24"/>
        </w:rPr>
        <w:t xml:space="preserve"> 3:2</w:t>
      </w:r>
      <w:r w:rsidRPr="005541D0">
        <w:rPr>
          <w:rFonts w:ascii="Times New Roman" w:hAnsi="Times New Roman" w:cs="Times New Roman"/>
          <w:noProof/>
          <w:sz w:val="24"/>
          <w:szCs w:val="24"/>
        </w:rPr>
        <w:t xml:space="preserve">. </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anaujia S, Singh B, Singh SK (2013) Mapping of Fluoride Endemic Areas in Rae Bareli District, Uttar Pradesh, India. Chem Sci Trans 2:1411–1417. doi: 10.7598/cst2013.53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antharaja DC, Lakkundi TK, Basavanna M, Manjappa S (2012) Spatial analysis of fluoride concentration in groundwaters of Shivani watershed area, Karnataka state, South India, through geospatial information system. Environ Earth Sci 65:67–76. doi: 10.1007/s12665-011-1065-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arapanos E, Katsanou K, Karli A, Lambrakis N (2011) Evaluation of the geochemical conditions in the deep aquifer system in Vounargo area (SW Greece) based on hydrochemical data. In: Advances in the Research of Aquatic Environment. Springer Berlin Heidelberg, Berlin, Heidelberg, pp 201–20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arthikeyan K, Nanthakumar K, Velmurugan P, et al (2010) Prevalence of certain inorganic constituents in groundwater samples of Erode district, Tamilnadu, India, with special emphasis on fluoride, fluorosis and its remedial measures. Environ Monit Assess 160:141–155. doi: 10.1007/s10661-008-0664-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azi TG, Arain MB, Baig JA, et al (2009) The correlation of arsenic levels in drinking water with the biological samples of skin disorders. Sci Total Environ 407:1019–1026. doi: 10.1016/J.SCITOTENV.2008.10.01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Kelman RB, Denenberg VH (2014) Assessment of groundwater quality in wells within the </w:t>
      </w:r>
      <w:r w:rsidRPr="005541D0">
        <w:rPr>
          <w:rFonts w:ascii="Times New Roman" w:hAnsi="Times New Roman" w:cs="Times New Roman"/>
          <w:noProof/>
          <w:sz w:val="24"/>
          <w:szCs w:val="24"/>
        </w:rPr>
        <w:lastRenderedPageBreak/>
        <w:t xml:space="preserve">Bombali district, Sierra Leone. Anim Res Int. </w:t>
      </w:r>
      <w:r>
        <w:rPr>
          <w:rFonts w:ascii="Times New Roman" w:hAnsi="Times New Roman" w:cs="Times New Roman"/>
          <w:noProof/>
          <w:sz w:val="24"/>
          <w:szCs w:val="24"/>
        </w:rPr>
        <w:t>11: 1905-1916</w:t>
      </w:r>
      <w:r w:rsidRPr="005541D0">
        <w:rPr>
          <w:rFonts w:ascii="Times New Roman" w:hAnsi="Times New Roman" w:cs="Times New Roman"/>
          <w:noProof/>
          <w:sz w:val="24"/>
          <w:szCs w:val="24"/>
        </w:rPr>
        <w:t>doi: 10.1126/science.131.3396.26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eramati H, Miri A, Baghaei M, et al (2018) Fluoride in Iranian drinking water resources: A systematic review, meta-analysis and non-carcinogenic risk assessment. Biol Trace Elem Res 1–13. doi: 10.1007/s12011-018-1418-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etata M, Hamzaoui F, Gueddari M, et al (2011) Hydrochemical and statistical study of groundwaters in Gabes-south deep aquifer (south-eastern Tunisia). Phys Chem Earth 36:187–196. doi: 10.1016/j.pce.2010.02.00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han R, Jhariya DC (2017) Groundwater quality assessment for drinking purpose in Raipur city, Chhattisgarh using water quality index and geographic information system. J Geol Soc India 90:69–76. doi: 10.1007/s12594-017-0665-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hanna P (2015) Physico-chemical Parameters of Groundwater of Bishnah, District Jammu, Jammu and Kashmir, India. Proc Natl Acad Sci India Sect B Biol Sci 85:121–130. doi: 10.1007/s40011-014-0345-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heradPisheh Z, Ehrampoush MH, Montazeri A, et al (2016) Fluoride in drinking water in 31 provinces of Iran. Expo Heal 8:465–474. doi: 10.1007/s12403-016-0204-z</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im Y, Kim JY, Kim K (2011) Geochemical characteristics of fluoride in groundwater of Gimcheon, Korea: Lithogenic and agricultural origins. Environ Earth Sci 63:1139–1148. doi: 10.1007/s12665-010-0789-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otoky P, Barooah PK, Baruah MK, et al (2008) Fluoride and endemic fluorosis in the Karbianglong district, Assam, India. Fluoride 41:72–7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ruse E, Ainchil J (2003) Fluoride variations in groundwater of an area in Buenos Aires Province, Argentina. Environ Geol 44:86–89. doi: 10.1007/s00254-002-0702-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ukillaya JP, Narayanan T (2014) Role of weathering of ferromagnesian minerals and surface water irrigation in evolving and modifying chemistry of groundwater in Palakkad district, Kerala, with special reference to its fluoride content. J Geol Soc India 84:579–589. doi: 10.1007/s12594-014-0165-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umar E, Bhatnagar A, Kumar U, Sillanpää M (2011) Defluoridation from aqueous solutions by nano-alumina: Characterization and sorption studies. J Hazard Mater 186:1042–1049. doi: 10.1016/j.jhazmat.2010.11.10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umar M, Das A, Das N, et al (2016) Co-occurrence perspective of arsenic and fluoride in the groundwater of Diphu, Assam, Northeastern India. Chemosphere 150:227–238. doi: 10.1016/j.chemosphere.2016.02.01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umar M, Kumari K, Ramanathan A, Saxena R (2007) A comparative evaluation of groundwater suitability for irrigation and drinking purposes in two intensively cultivated districts of Punjab, India. Environ Geol 53:553–574. doi: 10.1007/s00254-007-0672-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umar M, Ramanathan A, Rao MS, Kumar B (2006) Identification and evaluation of hydrogeochemical processes in the groundwater environment of Delhi, India. Environ Geol 50:1025–1039. doi: 10.1007/s00254-006-0275-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Kumar MS, Dhakate R, Yadagiri G, Reddy KS (2017) Principal component and multivariate statistical approach for evaluation of hydrochemical characterization of fluoride-rich groundwater of Shaslar Vagu watershed, Nalgonda District, India. Arab J Geosci 10:83. </w:t>
      </w:r>
      <w:r w:rsidRPr="005541D0">
        <w:rPr>
          <w:rFonts w:ascii="Times New Roman" w:hAnsi="Times New Roman" w:cs="Times New Roman"/>
          <w:noProof/>
          <w:sz w:val="24"/>
          <w:szCs w:val="24"/>
        </w:rPr>
        <w:lastRenderedPageBreak/>
        <w:t>doi: 10.1007/s12517-017-2863-x</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umar PJS, Jegathambal P, James EJ (2014) Factors influencing the high fluoride concentration in groundwater of Vellore District, South India. Environ Earth Sci 72:2437–2446. doi: 10.1007/s12665-014-3152-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undu MC, Mandal B (2009) Assessment of potential hazards of fluoride contamination in drinking groundwater of an intensively cultivated district in West Bengal, India. Environ Monit Assess 152:97–103. doi: 10.1007/s10661-008-0299-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undu N, Panigrahi MK, Tripathy S, et al (2001) Geochemical appraisal of fluoride contamination of groundwater in the Nayagarh District of Orissa, India. Environ Geol 41:451–460. doi: 10.1007/s00254010041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ünzel W, Fischer T (2000) Caries prevalence after cessation of water fluoridation in La Salud, Cuba. Caries Res 34:20–5. doi: 10.1159/00001656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Kut KMK, Sarswat A, Srivastava A, et al (2016) A review of fluoride in african groundwater and local remediation methods. Groundw Sustain Dev 2–3:190–212. doi: 10.1016/j.gsd.2016.09.00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Lahermo P, Sandström H, Malisa E (1991) The occurrence and geochemistry of fluorides in natural waters in Finland and East Africa with reference to their geomedical implications. J Geochemical Explor 41:65–79. doi: 10.1016/0375-6742(91)90075-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Lakshmi DV, Rao KJ, Ramprakash T, et al (2017) Geochemistry of Ground Water with Special Emphasis on Fluoride and its Seasonal Variations in Parts of Nalgonda District, Telangana State, India. IntJCurrMicrobiolAppSci 6:1042–1050. doi: 10.20546/ijcmas.2017.605.11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Larsen MJ, Fejerskov O, Bojen O, et al (1989) Fluctuation of fluoride concentrations in drinking waters: a collaborative study. Int Dent J 39:140–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Latha SS, Ambika SR, Prasad SJ (1999) Fluoride contamination status of groundwater in Karnataka. Curr Sci 76:730–734. doi: 10.2307/2410105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Laurent M, Marie MJ (2010) Groundwater quality of Southeastern Brazzaville, Congo. E-Journal Chem 7:861–869. doi: 10.1155/2010/37610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Lincir I, Rosin-Grget K (1993) Caries-preventive effect of two different topical fluoride concentrations with two different frequencies of application in preschool children. Caries Res 27:484–7. doi: 10.1159/00026158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Loh T (1996) Thirty-eight years of water fluoridation--the Singapore scenario. Community Dent Health 13 Suppl 2:47–5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Luna LC, Melián MG (2003) Fluoride in drinking water in Cuba and its association with geological and geographical variables. Rev Panam salud publica 14:341–</w:t>
      </w:r>
      <w:r>
        <w:rPr>
          <w:rFonts w:ascii="Times New Roman" w:hAnsi="Times New Roman" w:cs="Times New Roman"/>
          <w:noProof/>
          <w:sz w:val="24"/>
          <w:szCs w:val="24"/>
        </w:rPr>
        <w:t>34</w:t>
      </w:r>
      <w:r w:rsidRPr="005541D0">
        <w:rPr>
          <w:rFonts w:ascii="Times New Roman" w:hAnsi="Times New Roman" w:cs="Times New Roman"/>
          <w:noProof/>
          <w:sz w:val="24"/>
          <w:szCs w:val="24"/>
        </w:rPr>
        <w:t>9. doi: 10.1590/S1020-4989200300100000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Malana MA, Khosa MA (2011) Groundwater pollution with special focus on arsenic, Dera Ghazi Khan-Pakistan. J Saudi Chem Soc 15:39–47. doi: 10.1016/J.JSCS.2010.09.00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Mamatha P, Rao SM (2010) Geochemistry of fluoride rich groundwater in Kolar and Tumkur Districts of Karnataka. Environ Earth Sci 61:131–142. doi: 10.1007/s12665-009-0331-y</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Mamuse A, Watkins R (2016) High fluoride drinking water in Gokwe, northwest Zimbabwe. </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lastRenderedPageBreak/>
        <w:t>Mandinic Z, Curcic M, Antonijevic B, et al (2010) Fluoride in drinking water and dental fluorosis. Sci Total Environ 408:3507–3512. doi: 10.1016/J.SCITOTENV.2010.04.02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Manikandan S, Chidambaram S, Ramanathan A, et al (2014) A study on the high fluoride concentration in the magnesium-rich waters of hard rock aquifer in Krishnagiri district, Tamilnadu, India. Arab J Geosci 7:273–285. doi: 10.1007/s12517-012-0752-x</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Manjappa S, Basavarajappa BE, Desai GP, et al (2003) Nitrate and fluoride levels in ground waters of davanagere taluka in Karnataka. Indian J Environ Health 45:155–16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Manyatsi A, Brown R (2009) IWRM survey and status report: Swaziland. </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Martins VT d. S, Pino DS, Bertolo R, et al (2018) Who to blame for groundwater fluoride anomaly in São Paulo, Brazil? Hydrogeochemistry and isotopic evidence. Appl Geochemistry 90:25–38. doi: 10.1016/J.APGEOCHEM.2017.12.02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Mazumdar N, Sharma BB, Choudhury BN (2015) A study on the fluoride concentration in groundwater of selected locations of assam, india. J Assam Sci Soc 56:75–8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MDWS (2018) Water quality monitoring and surveillance, National Rural Drinking Water Programme, Ministry of Drinking Water &amp; Sanitation. </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Meenakshi, Garg V., Kavita, et al (2004) Groundwater quality in some villages of Haryana, India: focus on fluoride and fluorosis. J Hazard Mater 106:85–97. doi: 10.1016/J.JHAZMAT.2003.09.00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Messaïtfa A (2008) Fluoride contents in groundwaters and the main consumed foods (dates and tea) in Southern Algeria region. Environ Geol 55:377–383. doi: 10.1007/s00254-007-0983-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Mishra D, Mudgal M, Khan MA, et al (2009) Assessment of ground water quality of Bhavnagar region (Gujarat). J Sci Ind Res (India) 68:964–96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Misra AK, Mishra A (2007a) Escalation of salinity levels in the quaternary aquifers of the Ganga alluvial plain, India. Environ Geol 53:47–56. doi: 10.1007/s00254-006-0617-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Misra AK, Mishra A (2007b) Study of quaternary aquifers in Ganga Plain, India: Focus on groundwater salinity, fluoride and fluorosis. J Hazard Mater 144:438–448. doi: 10.1016/J.JHAZMAT.2006.10.05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Mohamed AAJ, Rahman IA, Lim LH (2014) Groundwater quality assessment in the urban-west region of Zanzibar Island. Environ Monit Assess 186:6287–6300. doi: 10.1007/s10661-014-3854-y</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Mondal D, Dutta G, Gupta S (2016) Inferring the fluoride hydrogeochemistry and effect of consuming fluoride-contaminated drinking water on human health in some endemic areas of Birbhum district, West Bengal. Environ Geochem Health 38:557–576. doi: 10.1007/s10653-015-9743-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Mondal NC, Prasad RK, Saxena VK, et al (2009) Appraisal of highly fluoride zones in groundwater of Kurmapalli watershed, Nalgonda district, Andhra Pradesh (India). Environ Earth Sci 59:63–73. doi: 10.1007/s12665-009-0004-x</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Mondal P, George S (2015) A review on adsorbents used for defluoridation of drinking water. Rev. Environ. Sci. Biotechnol. 14:195–21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Mor S, Singh S, Yadav P, et al (2009) Appraisal of salinity and fluoride in a semi-arid region </w:t>
      </w:r>
      <w:r w:rsidRPr="005541D0">
        <w:rPr>
          <w:rFonts w:ascii="Times New Roman" w:hAnsi="Times New Roman" w:cs="Times New Roman"/>
          <w:noProof/>
          <w:sz w:val="24"/>
          <w:szCs w:val="24"/>
        </w:rPr>
        <w:lastRenderedPageBreak/>
        <w:t>of India using statistical and multivariate techniques. Environ Geochem Health 31:643–655. doi: 10.1007/s10653-008-9222-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Mudgal K, Kumari M, Sharma D, Mudgal K dev (2015) Hydrochemical Analysis of Drinking Water Quality of Alwar District , Rajasthan. Nat Sci 7:30–3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Nagaraju A, Thejaswi A, Aitkenhead-Peterson JA (2017) Fluoride and heavy metal accumulation by vegetation in the fluoride affected area of Talupula, Anantapur district, Andhra Pradesh. J Geol Soc India 89:27–32. doi: 10.1007/s12594-017-0555-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Nair GA, Bohjuari JA, Al-Mariami MA, et al (2006) Groundwater quality of north-east Libya. J Environ Biol 27:695–70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Narsimha A, Sudarshan V (2017a) Contamination of fluoride in groundwater and its effect on human health: a case study in hard rock aquifers of Siddipet, Telangana State, India. Appl Water Sci 7:2501–2512. doi: 10.1007/s13201-016-0441-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Narsimha A, Sudarshan V (2017b) Assessment of fluoride contamination in groundwater from Basara, Adilabad District, Telangana State, India. Appl Water Sci 7:2717–2725. doi: 10.1007/s13201-016-0489-x</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Narsimha A, Sudarshan V (2018) Data on fluoride concentration levels in semi-arid region of Medak, Telangana, South India. Data Br 16:717–723. doi: 10.1016/j.dib.2017.11.08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Naseem S, Rafique T, Bashir E, et al (2010) Lithological influences on occurrence of high-fluoride groundwater in Nagar Parkar area, Thar Desert, Pakistan. Chemosphere 78:1313–1321. doi: 10.1016/J.CHEMOSPHERE.2010.01.01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Nasr AM, Moheb DM, Masry ES El (2014) Prevalence of dental caries in child school from two Libya’s western cities with different levels of fluoride in their drinking Water</w:t>
      </w:r>
      <w:r>
        <w:rPr>
          <w:rFonts w:ascii="Times New Roman" w:hAnsi="Times New Roman" w:cs="Times New Roman"/>
          <w:noProof/>
          <w:sz w:val="24"/>
          <w:szCs w:val="24"/>
        </w:rPr>
        <w:t xml:space="preserve"> 12:28-34</w:t>
      </w:r>
      <w:r w:rsidRPr="005541D0">
        <w:rPr>
          <w:rFonts w:ascii="Times New Roman" w:hAnsi="Times New Roman" w:cs="Times New Roman"/>
          <w:noProof/>
          <w:sz w:val="24"/>
          <w:szCs w:val="24"/>
        </w:rPr>
        <w:t xml:space="preserve">. </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Nasr A Ben, Walha K, Charcosset C, Ben Amar R (2011) Removal of fluoride ions using cuttlefish bones. J Fluor Chem 132:57–62. doi: 10.1016/j.jfluchem.2010.11.00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Nicolli HB, Bundschuh J, Blanco M del C, et al (2012) Arsenic and associated trace-elements in groundwater from the Chaco-Pampean plain, Argentina: Results from 100 years of research. Sci Total Environ 429:36–56. doi: 10.1016/J.SCITOTENV.2012.04.048</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Nsengimana H, Masengesho F, Nyirimbibi DK (2012) Some physico-chemical characteristics of ground water in Rwanda. Rwanda J 25:101–109. doi: 10.4314/rj.v25i1.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Oinam JD, Ramanathan A, Singh G (2012) Geochemical and statistical evaluation of groundwater in Imphal and Thoubal district of Manipur, India. J Asian Earth Sci 48:136–149. doi: 10.1016/J.JSEAES.2011.11.01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Ortiz D, Castro LE de, Turrubiartes F, et al (1998) Assessment of the exposure to fluoride from drinking water in Durango , Mexico , using a geographic information system. Fluoride 31:183–18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Osemwegie I, Mairie-Solange Oga Y, Ernest Ahoussi K, et al (2013) Influence of anthropogenic activities of groundwater from hand dug wells within the precarious settlements of southern Abidjan, Côte d’Ivoire: case of the slums of Anoumabo (Marcory) and Adjouffou (Port-Bouët). J Water Resour Prot 5:427–439. doi: 10.4236/jwarp.2013.5404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lastRenderedPageBreak/>
        <w:t>Pandith M, Kaplay R., Potdar SS, et al (2017) Impact of urbanization coupled with drought situations on groundwater quality in shallow (basalt) and deeper (granite) aquifers with special reference to fluoride in Nanded-Waghala Municipal Corporation, Nanded District, Maharashtra (India). Environ Monit Assess 189:428. doi: 10.1007/s10661-017-6098-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Pandith M, Malpe DB, Rao AD, Rao PN (2016) Aquifer wise seasonal variations and spatial distribution of major ions with focus on fluoride contamination-Pandharkawada block, Yavatmal district, Maharashtra, India. Environ Monit Assess 188:72. doi: 10.1007/s10661-015-5027-z</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Paoloni JD, Fiorentino CE, Sequeira ME (2003) Fluoride contamination of aquifers in the southeast subhumid pampa, Argentina. Environ Toxicol 18:317–320. doi: 10.1002/tox.1013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Patel KS, Sahu BL, Dahariya NS, et al (2017) Groundwater arsenic and fluoride in Rajnandgaon District, Chhattisgarh, northeastern India. Appl Water Sci 7:1817–1826. doi: 10.1007/s13201-015-0355-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Patel SC, Khalkho R, Patel SK, et al (2014) Fluoride contamination of groundwater in parts of eastern India and a preliminary experimental study of fluoride adsorption by natural haematite iron ore and synthetic magnetite. Environ Earth Sci 72:2033–2049. doi: 10.1007/s12665-014-3112-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Patil DA, Deshmukh PK, Fursule RA, Patil PO (2010) Geochemical studies of fluoride and other water quality parameters of ground water in Dhule region Maharashtra, India. J Nat Sci Biol Med 1:9–11. doi: 10.4103/0976-9668.7166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Pérez ES, Sanz J (1999) Fluoride concentration in drinking water in the province of Soria (Central Spain) and caries in children. Environ Geochem Health 21:133–140. doi: 10.1023/A:100665860750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Periakali P, Subramanian S, Eswaramoorthi S, et al (2001) Distribution of fluoride in the ground water of Salem and Namakkal districts, Tamil Nadu. J Appl Geochemistry 3:120–13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Prakash KL, Somashekar RK (2006) Groundwater quality--assessment on Anekal Taluk, Bangalore Urban district, India. J Environ Biol 27:633–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Pritchard M, Mkandawire T, O’Neill JG (2008) Assessment of groundwater quality in shallow wells within the southern districts of Malawi. Phys Chem Earth, Parts A/B/C 33:812–823. doi: 10.1016/J.PCE.2008.06.03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Queste A, Lacombe M, Hellmeier W, et al (2001) High concentrations of fluoride and boron in drinking water wells in the Muenster region - Results of a preliminary investigation. Int J Hyg Environ Health 203:221–224. doi: 10.1078/S1438-4639(04)70032-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fique T, Naseem S, Bhanger MI, Usmani TH (2008) Fluoride ion contamination in the groundwater of Mithi sub-district, the Thar Desert, Pakistan. Environ Geol 56:317–326. doi: 10.1007/s00254-007-1167-y</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him ZHA, Bakri MM, Zakir HM, et al (2014) High fluoride and low pH level have been detected in popular flavoured beverages in Malaysia. Pakistan J Med Sci 30:404–408. doi: 10.12669/pjms.302.441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Rahman N, Nasir M (2017) Development of Zr(IV)—Doped polypyrrole/zirconium (IV) </w:t>
      </w:r>
      <w:r w:rsidRPr="005541D0">
        <w:rPr>
          <w:rFonts w:ascii="Times New Roman" w:hAnsi="Times New Roman" w:cs="Times New Roman"/>
          <w:noProof/>
          <w:sz w:val="24"/>
          <w:szCs w:val="24"/>
        </w:rPr>
        <w:lastRenderedPageBreak/>
        <w:t>iodate composite for efficient removal of fluoride from water environment. J Water Process Eng 19:172–184. doi: 10.1016/J.JWPE.2017.07.01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ju NJ, Dey S, Das K (2009a) Fluoride contamination in groundwaters of Sonbhadra District, Uttar Pradesh, India. Curr Sci 96:979–985. doi: 10.2307/2410469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ju NJ, Dey S, Gossel W, Wycisk P (2012) Fluoride hazard and assessment of groundwater quality in the semi-arid Upper Panda River basin, Sonbhadra district, Uttar Pradesh, India. Hydrol Sci J 57:1433–1452. doi: 10.1080/02626667.2012.715748</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ju NJ, Ram P, Dey S (2009b) Groundwater quality in the lower Varuna River basin, Varanasi district, Uttar Pradesh. J Geol Soc India 73:178–192. doi: 10.1007/s12594-009-0074-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mesh B, Kavitha B (2016) Estimation of Fluoride Concentration in Groundwater in some Villages of Jammikunta Mandal, Karimnagar District, Telangana, India. Int J Eng Invent 5:2278–746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mesh K, Elango L (2012) Groundwater quality and its suitability for domestic and agricultural use in Tondiar river basin, Tamil Nadu, India. Environ Monit Assess 184:3887–3899. doi: 10.1007/s10661-011-2231-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ngo T, Kravchenko J, Atlaw B, et al (2012) Groundwater quality and its health impact: An assessment of dental fluorosis in rural inhabitants of the Main Ethiopian Rift. Environ Int 43:37–47. doi: 10.1016/j.envint.2012.03.00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o NS (2009) Fluoride in groundwater, Varaha River Basin, Visakhapatnam District, Andhra Pradesh, India. Environ Monit Assess 152:47–60. doi: 10.1007/s10661-008-0295-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o NS (1997) The occurrence and behaviour of fluoride in the groundwater of the Lower Vamsadhara River basin, India. Hydrol Sci J 42:877–89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o NS, Devadas DJ (2003) Fluoride incidence in groundwater in an area of Peninsular India. Environ Geol 45:243–251. doi: 10.1007/s00254-003-0873-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o NS, Marghade D, Dinakar A, et al (2017a) Geochemical characteristics and controlling factors of chemical composition of groundwater in a part of Guntur district, Andhra Pradesh, India. Environ Earth Sci 76:747. doi: 10.1007/s12665-017-7093-8</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o NS, Rao PS, Dinakar A, et al (2017b) Fluoride occurrence in the groundwater in a coastal region of Andhra Pradesh, India. Appl Water Sci 7:1467–1478. doi: 10.1007/s13201-015-0338-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o NS, Subrahmanyam A, Rao GB (2013) Fluoride-bearing groundwater in Gummanampadu Sub-basin, Guntur District, Andhra Pradesh, India. Environ Earth Sci 70:575–586. doi: 10.1007/s12665-012-2142-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o PN, Rao AD, Bhargav JS, et al (2014) Regional appraisal of the fluoride occurrence in groundwaters of Andhra Pradesh. J Geol Soc India 84:483–493. doi: 10.1007/s12594-014-0154-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sool A, Farooqi A, Xiao T, et al (2018) A review of global outlook on fluoride contamination in groundwater with prominence on the Pakistan current situation. Environ Geochem Health 40:1265–1281. doi: 10.1007/s10653-017-0054-z</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lastRenderedPageBreak/>
        <w:t>Rasool A, Xiao T, Baig ZT, et al (2015) Co-occurrence of arsenic and fluoride in the groundwater of Punjab, Pakistan: source discrimination and health risk assessment. Environ Sci Pollut Res 22:19729–19746. doi: 10.1007/s11356-015-5159-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vikumar P, Somashekar RK, Angami M (2011) Hydrochemistry and evaluation of groundwater suitability for irrigation and drinking purposes in the Markandeya River basin, Belgaum District, Karnataka State, India. Environ Monit Assess 173:459–487. doi: 10.1007/s10661-010-1399-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vindra K, Garg VK (2006) Distribution of fluoride in groundwater and its suitability assessment for drinking purpose. Int J Environ Health Res 16:163–166. doi: 10.1080/0960312050053828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y D, Ravindar Rao R, Bhoi A V., et al (2000) Physico-Chemical Quality of Drinking Water in Rohtas District of Bihar. Environ Monit Assess 61:387–398. doi: 10.1023/A:100616561509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zdan P, Patthi B, Kumar JK, et al (2017) Effect of Fluoride Concentration in Drinking Water on Intelligence Quotient of 12-14-Year-Old Children in Mathura District: A Cross-Sectional Study. J Int Soc Prev Community Dent 7:252–258. doi: 10.4103/jispcd.JISPCD_201_1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azo LM Del, Corona JC, García-Vargas G, et al (1993) Fluoride levels in well-water from a chronic arsenicism area of Northern Mexico. Environ Pollut 80:91–94. doi: 10.1016/0269-7491(93)90015-G</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eddy BM, Sunitha V, Reddy MR (2015) Geospatial analysis of fluoride contamination in groundwater of southeastern part of Anantapur district, Andhra Pradesh. In: Management of Natural Resources in a Changing Environment. Springer International Publishing, Cham, pp 61–7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eddy DV, Nagabhushanam P, Sukhija BS, et al (2010) Fluoride dynamics in the granitic aquifer of the Wailapally watershed, Nalgonda District, India. Chem Geol 269:278–289. doi: 10.1016/J.CHEMGEO.2009.10.00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eimann C, Hall GEM, Siewers U, et al (1996) Radon, fluoride and 62 elements as determined by ICP-MS in 145 Norwegian hard rock groundwater samples. Sci Total Environ 192:1–19. doi: 10.1016/0048-9697(96)05272-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eyes-Gómez VM, Alarcón-Herrera MT, Gutiérrez M, López DN (2015) Arsenic and fluoride variations in groundwater of an Endorheic basin undergoing land-use changes. Arch Environ Contam Toxicol 68:292–304. doi: 10.1007/s00244-014-0082-y</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eza R, Singh G (2013) Groundwater quality status with respect to fluoride contamination in industrial area of Angul district Orissa India. Ind J Sci Res Tech 1:54–6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iordan PJ, Banks JA (1991) Dental fluorosis and fluoride exposure in Western Australia. J Dent Res 70:1022–1028. doi: 10.1177/0022034591070007010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osin-Grget K, Lincir I (1995) Anticaries effect of different amine fluoride concentrations in schoolchildren. Caries Res 29:168–71. doi: 10.1159/00026206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Rwenyonyi C, Bjorvatn K, Birkeland J, Haugejorden O (1999) Altitude as a risk indicator of dental fluorosis in children residing in areas with 0.5 and 2.5 mg fluoride per litre in drinking water. Caries Res 33:267–74. doi: 10.1159/000016528</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lastRenderedPageBreak/>
        <w:t>Rwenyonyi CM, Birkeland JM, Haugejorden O, Bjorvatn K (2000) Age as a determinant of severity of dental fluorosis in children residing in areas with 0.5 and 2.5 mg fluoride per liter in drinking water. Clin Oral Investig 4:157–61. doi: 10.1007/s007840000040157.78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abone TG (1994) Drinking water quality in the Gantsi District of Botswana. Int J Environ Health Res 4:141–146. doi: 10.1080/0960312940935681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Saini R (2017) Groundwater in Mahendragarh villages not fit for consumption. </w:t>
      </w:r>
      <w:r w:rsidRPr="00C43A37">
        <w:rPr>
          <w:rFonts w:ascii="Times New Roman" w:hAnsi="Times New Roman" w:cs="Times New Roman"/>
          <w:noProof/>
          <w:sz w:val="24"/>
          <w:szCs w:val="24"/>
        </w:rPr>
        <w:t>The Tribune</w:t>
      </w:r>
      <w:r>
        <w:rPr>
          <w:rFonts w:ascii="Times New Roman" w:hAnsi="Times New Roman" w:cs="Times New Roman"/>
          <w:noProof/>
          <w:sz w:val="24"/>
          <w:szCs w:val="24"/>
        </w:rPr>
        <w:t xml:space="preserve"> 3</w:t>
      </w:r>
      <w:r w:rsidRPr="00C43A37">
        <w:rPr>
          <w:rFonts w:ascii="Times New Roman" w:hAnsi="Times New Roman" w:cs="Times New Roman"/>
          <w:noProof/>
          <w:sz w:val="24"/>
          <w:szCs w:val="24"/>
          <w:vertAlign w:val="superscript"/>
        </w:rPr>
        <w:t>rd</w:t>
      </w:r>
      <w:r>
        <w:rPr>
          <w:rFonts w:ascii="Times New Roman" w:hAnsi="Times New Roman" w:cs="Times New Roman"/>
          <w:noProof/>
          <w:sz w:val="24"/>
          <w:szCs w:val="24"/>
        </w:rPr>
        <w:t xml:space="preserve"> July, Haryana</w:t>
      </w:r>
      <w:r w:rsidRPr="005541D0">
        <w:rPr>
          <w:rFonts w:ascii="Times New Roman" w:hAnsi="Times New Roman" w:cs="Times New Roman"/>
          <w:noProof/>
          <w:sz w:val="24"/>
          <w:szCs w:val="24"/>
        </w:rPr>
        <w:t xml:space="preserve">. </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ajidu, S. M. I, Masamba, W. R. L, Thole B, Mwatseteza F (2008) Groundwater fluoride levels in villages of Southern Malawi and removal studies using bauxite. Int J Phys Sci 3:1–1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ajidu S, Kayira C, Masamba W, Mwatseteza J (2012) Defluoridation of groundwater using raw bauxite: Rural domestic defluoridation technology. Environ Nat Resour Res 2:p1. doi: 10.5539/enrr.v2n3p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alifu A, Petrusevski B, Ghebremichael K, et al (2012) Multivariate statistical analysis for fluoride occurrence in groundwater in the Northern region of Ghana. J Contam Hydrol 140–141:34–44. doi: 10.1016/J.JCONHYD.2012.08.00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alim LHM, Elhassan BM, Elawad MA (2014) Physicochemical analysis of surface and groundwater in Karrary locality , Sudan. Int J Sci Eng Technol Res 3:436–438.</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alve PR, Maurya A, Kumbhare PS, et al (2008) Assessment of Groundwater Quality with Respect to Fluoride. Bull Environ Contam Toxicol 81:289–293. doi: 10.1007/s00128-008-9466-x</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ankararamakrishnan N, Sharma AK, Iyengar L (2008) Contamination of nitrate and fluoride in ground water along the Ganges Alluvial Plain of Kanpur district, Uttar Pradesh, India. Environ Monit Assess 146:375–382. doi: 10.1007/s10661-007-0085-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axena VK, Ahmed S (2003) Inferring the chemical parameters for the dissolution of fluoride in groundwater. Environ Geol 43:731–736. doi: 10.1007/s00254-002-0672-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Schneider S, Christe K (1998) Fluorine. </w:t>
      </w:r>
      <w:r w:rsidRPr="00C43A37">
        <w:rPr>
          <w:rFonts w:ascii="Times New Roman" w:hAnsi="Times New Roman" w:cs="Times New Roman"/>
          <w:noProof/>
          <w:sz w:val="24"/>
          <w:szCs w:val="24"/>
        </w:rPr>
        <w:t>Encyclopedia Britannica</w:t>
      </w:r>
      <w:r w:rsidRPr="005541D0">
        <w:rPr>
          <w:rFonts w:ascii="Times New Roman" w:hAnsi="Times New Roman" w:cs="Times New Roman"/>
          <w:noProof/>
          <w:sz w:val="24"/>
          <w:szCs w:val="24"/>
        </w:rPr>
        <w:t xml:space="preserve">. </w:t>
      </w:r>
      <w:r w:rsidRPr="00C43A37">
        <w:rPr>
          <w:rFonts w:ascii="Times New Roman" w:hAnsi="Times New Roman" w:cs="Times New Roman"/>
          <w:noProof/>
          <w:sz w:val="24"/>
          <w:szCs w:val="24"/>
        </w:rPr>
        <w:t>https://www.britannica.com/science/fluorine</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egreto VA, Collins EM, Camann D, Smith CT (1984) A current study of mottled enamel in Texas. J Am Dent Assoc 108:56–59. doi: 10.14219/jada.archive.1984.019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ehn P (2008) Fluoride removal with extra low energy reverse osmosis membranes: Three years of large scale field experience in Finland. Desalination 223:73–84. doi: 10.1016/j.desal.2007.02.07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Senior LA, Sloto RA (2006) Arsenic, boron, and fluoride concentrations in ground water in and near diabase intrusions, Newark basin, southeastern Pennsylvania. </w:t>
      </w:r>
      <w:r>
        <w:rPr>
          <w:rFonts w:ascii="Times New Roman" w:hAnsi="Times New Roman" w:cs="Times New Roman"/>
          <w:noProof/>
          <w:sz w:val="24"/>
          <w:szCs w:val="24"/>
        </w:rPr>
        <w:t>P11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hah MT, Danishwar S (2003) Potential fluoride contamination in the drinking water of Naranji area, NorthWest Frontier Province, Pakistan. Environ Geochem Health 25:475–481. doi: 10.1023/B:EGAH.0000004579.54947.e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haji E, Viju J, Thambi DS (2007) High fluoride in groundwater of Palghat District, Kerala. Curr Sci 92:240–24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lastRenderedPageBreak/>
        <w:t>Shanthi M, Reddy BV, Venkataramana V, et al (2014) Relationship Between Drinking Water Fluoride Levels, Dental Fluorosis, Dental Caries and Associated Risk Factors in 9-12 Years Old School Children of Nelakondapally Mandal of Khammam District, Andhra Pradesh, India: A Cross-sectional Survey. J Int oral Heal  JIOH 6:106–1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hekhar S, Sarkar A (2013) Hydrogeological characterization and assessment of groundwater quality in shallow aquifers in vicinity of Najafgarh drain of NCT Delhi. J Earth Syst Sci 122:43–54. doi: 10.1007/s12040-012-0256-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hivashankara AR, Shivaraja Shankara YM, Hanumanth Rao S, Gopalakrishna Bhat P (2000) A clinical and biochemical study of chronic fluoride toxicity in children of Kheru Thanda of Gulbarga district, Karnataka, India. Fluoride 33:66–7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illiman SE, Boukari M, Crane P, et al (2007) Observations on elemental concentrations of groundwater in central Benin. J Hydrol 335:374–388. doi: 10.1016/J.JHYDROL.2006.12.00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ingaraja C, Chidambaram S, Anandhan P, et al (2014) Geochemical evaluation of fluoride contamination of groundwater in the Thoothukudi District of Tamilnadu, India. Appl Water Sci 4:241–250. doi: 10.1007/s13201-014-0157-y</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ingh AK, Mondal GC, Kumar S, et al (2008) Major ion chemistry, weathering processes and water quality assessment in upper catchment of Damodar River basin, India. Environ Geol 54:745–758. doi: 10.1007/s00254-007-0860-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ingh B, Gaur S, Garg VK (2007) Fluoride in drinking water and human urine in Southern Haryana, India. J Hazard Mater 144:147–151. doi: 10.1016/J.JHAZMAT.2006.10.01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ingh CK, Rina K, Singh RP, et al (2011) Geochemical Modeling of High Fluoride Concentration in Groundwater of Pokhran Area of Rajasthan, India. Bull Environ Contam Toxicol 86:152–158. doi: 10.1007/s00128-011-0192-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ingh NK, Kadam DS (2007) A study of fluoride in ground water of Karera block (Shivpuri, MP). Curr World Environ 2:97–98.</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ivasankar V, Ramachandramoorthy T, Chandramohan A (2013) Deterioration of coastal groundwater quality in Island and mainland regions of Ramanathapuram District, Southern India. Environ Monit Assess 185:931–944. doi: 10.1007/s10661-012-2604-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reedevi PD, Ahmed S, Made B, et al (2006) Association of hydrogeological factors in temporal variations of fluoride concentration in a crystalline aquifer in India. Environ Geol 50:1–11. doi: 10.1007/s00254-005-0167-z</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rikanth R, Viswanatham KS, Kahsai F, et al (2002) Fluoride in groundwater in selected villages in Eritrea (north east Africa). Environ Monit Assess 75:169–177. doi: 10.1023/A:101449191553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rinivasamoorthy K, Vijayaraghavan K, Vasanthavigar M, et al (2012) Assessment of groundwater quality with special emphasis on fluoride contamination in crystalline bed rock aquifers of Mettur region, Tamilnadu, India. Arab J Geosci 5:83–94. doi: 10.1007/s12517-010-0162-x</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udarshan V, Narsimha A, Das SVG (2018) Geochemical behavior of fluoride-rich groundwater in Markapur, Andhra Pradesh, South India. Data Br 18:87–95. doi: 10.1016/J.DIB.2018.02.08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lastRenderedPageBreak/>
        <w:t>Sujatha D (2003) Fluoride levels in the groundwater of the south-eastern part of Ranga Reddy district, Andhra Pradesh, India. Environ Geol 44:587–591. doi: 10.1007/s00254-003-0795-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Suthar S, Garg VK, Jangir S, et al (2008) Fluoride contamination in drinking water in rural habitations of Northern Rajasthan, India. Environ Monit Assess 145:1–6. doi: 10.1007/s10661-007-0011-x</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Tanouayi G, Gnandi K, Ouro-sama K, et al (2016) Distribution of fluoride in the phosphorite mining area of Hahotoe – Kpogame ( Togo ). J Heal Pollut 6:84–94. doi: 10.5696/2156-9614-6.10.8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Thakur JK, Diwakar J, Singh SK (2015) Hydrogeochemical evaluation of groundwater of Bhaktapur Municipality, Nepal. Environ Earth Sci 74:4973–4988. doi: 10.1007/s12665-015-4514-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Thakur JK, Singh P, Singh SK, Bhaghel B (2013) Geochemical modelling of fluoride concentration in hard rock terrain of Madhya Pradesh, India. Acta Geol Sin 87:1421–1433. doi: 10.1111/1755-6724.1213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Thivya C, Chidambaram S, Rao MS, et al (2017) Assessment of fluoride contaminations in groundwater of hard rock aquifers in Madurai district, Tamil Nadu (India). Appl Water Sci 7:1011–1023. doi: 10.1007/s13201-015-0312-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Thole B (2013) Ground water contamination with fluoride and potential fluoride removal technologies for east and southern Africa. In: Dar IA, Dar MA (eds) Perspectives in water pollution. InTech, pp 65–95</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Thuy TT, Nakagaki H, Thanh Ha NT, et al (2003) Fluoride profiles in premolars after different durations of water fluoridation in Ho Chi Minh City, Vietnam. Arch Oral Biol 48:369–376. doi: 10.1016/S0003-9969(03)00013-X</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Tirumalesh K, Shivanna K, Jalihal AA (2007) Isotope hydrochemical approach to understand fluoride release into groundwaters of Ilkal area, Bagalkot District, Karnataka, India. Hydrogeol J 15:589–598. doi: 10.1007/s10040-006-0107-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Toma S, Kreidman J, Vedina O, Veliksar S (1999) Some observations on fluoride problems in the Moldova Republic. Fluoride 32:67–7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Trivedi MH, Sangai NP, Patel RS, et al (2012) Assessment of groundwater quality with special reference to fluoride and its impact on iq of schoolchildren in six villages of the Mundra region, Kachchh, Gujarat, India. Fluoride 45:377–38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Tukur A, N. AA (2014) Fluoride contamination of shallow groundwater in parts of Zango local government area of Katsina State, northwest Nigeria. J Geosci Geomatics 2:178–185. doi: 10.12691/JGG-2-5-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Udayalaxmi G, Himabindu D, Ramadass G (2010) Geochemical Evaluation of Groundwater Quality in Selected Areas of Hyderabad, A.P., India. Indian J Sci Technol 3:546–553. doi: 10.17485/IJST/2010/V3I5/2975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Ullah R, Malik RN, Qadir A (2009) Assessment of groundwater contamination in an industrial city, Sialkot, Pakistan. African J Environ Sci Technol 3:429–446. doi: 10.5897/AJEST09.03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Valenzuela-Vásquez L, Ramírez-Hernández J, Reyes-López J, et al (2006) The origin of </w:t>
      </w:r>
      <w:r w:rsidRPr="005541D0">
        <w:rPr>
          <w:rFonts w:ascii="Times New Roman" w:hAnsi="Times New Roman" w:cs="Times New Roman"/>
          <w:noProof/>
          <w:sz w:val="24"/>
          <w:szCs w:val="24"/>
        </w:rPr>
        <w:lastRenderedPageBreak/>
        <w:t>fluoride in groundwater supply to Hermosillo City, Sonora, México. Environ Geol 51:17–27. doi: 10.1007/s00254-006-0300-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Van Der Hoek W, Ekanayake L, Rajasooriyar L, Karunaratne R (2003) Source of drinking water and other risk factors for dental fluorosis in Sri Lanka. Int J Environ Health Res 13:285–293. doi: 10.1080/096031203100012243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Vasanthavigar M, Srinivasamoorthy K, Vijayaragavan K, et al (2010) Application of water quality index for groundwater quality assessment: Thirumanimuttar sub-basin, Tamilnadu, India. Environ Monit Assess 171:595–609. doi: 10.1007/s10661-009-1302-1</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Verma DK, Bhunia GS, Shit PK, et al (2017) Spatial variability of groundwater quality of Sabour block, Bhagalpur district (Bihar, India). Appl Water Sci 7:1997–2008. doi: 10.1007/s13201-016-0380-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Verma KN, Pathak V, Yadav DC, Pathak P (2000) Study of the quality of ground waters of some villages at Shikohabad, District Firozabad (India). Asian J Chem 12:458–46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Vikas </w:t>
      </w:r>
      <w:r>
        <w:rPr>
          <w:rFonts w:ascii="Times New Roman" w:hAnsi="Times New Roman" w:cs="Times New Roman"/>
          <w:noProof/>
          <w:sz w:val="24"/>
          <w:szCs w:val="24"/>
        </w:rPr>
        <w:t>C, Kushwaha RK, Pandit MK (2009</w:t>
      </w:r>
      <w:r w:rsidRPr="005541D0">
        <w:rPr>
          <w:rFonts w:ascii="Times New Roman" w:hAnsi="Times New Roman" w:cs="Times New Roman"/>
          <w:noProof/>
          <w:sz w:val="24"/>
          <w:szCs w:val="24"/>
        </w:rPr>
        <w:t>) Hydrochemical status of groundwater in district Ajmer (NW India) with reference to fluoride distribution. J Geol Soc India 73:773–784.</w:t>
      </w:r>
      <w:r>
        <w:rPr>
          <w:rFonts w:ascii="Times New Roman" w:hAnsi="Times New Roman" w:cs="Times New Roman"/>
          <w:noProof/>
          <w:sz w:val="24"/>
          <w:szCs w:val="24"/>
        </w:rPr>
        <w:t xml:space="preserve"> doi: 10.1007/s12594-009-0062-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Vilasrao GS, Kamble KM, Sabat RN (2014) Child fluorosis in Chhattisgarh, India: A community-based survey. Indian Pediatr 51:903–905. doi: 10.1007/s13312-014-0525-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Viswanathan G, Jaswanth A, Gopalakrishnan S, et al (2009) Determining the optimal fluoride concentration in drinking water for fluoride endemic regions in South India. Sci Total Environ 407:5298–5307. doi: 10.1016/j.scitotenv.2009.06.028</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Walia T, Abu Fanas S, Akbar M, et al (2017) Estimation of fluoride concentration in drinking water and common beverages in United Arab Emirates (UAE). Saudi Dent J 29:117–122. doi: 10.1016/j.sdentj.2017.04.00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Wambu EW, Agong SG, Anyango B, et al (2014) High fluoride water in Bondo-Rarieda area of Siaya County, Kenya: a hydro-geological implication on public health in the Lake Victoria Basin. BMC Public Health 14:462. doi: 10.1186/1471-2458-14-462</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Wang S, Song X, Wang Q, et al (2009) Shallow groundwater dynamics in North China Plain. J Geogr Sci 19:175–188. doi: 10.1007/s11442-009-0175-0</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Windom HL (1971) Fluoride concentration in coastal and estuarine waters of Georgia. Limnol Oceanogr 16:806–810. doi: 10.4319/lo.1971.16.5.0806</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Wongdem JG, Aderinokun GA, Ubom GA, et al (2001) Dental fluorosis and fluoride mapping in Langtang town, Nigeria. Afr J Med Med Sci 30:31–34.</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Wu TN, Lee JY, Huang CH (2010) Application of time series analysis on temporal variation of fluoride in groundwater around Southern Taiwan Science Park. In: 7th International Conference on Fuzzy Systems and Knowledge Discovery, FSKD 2010. pp 2255–2259</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Xu F, Ma T, Shi L, et al (2013) The hydrogeochemical characteristics of high iodine and fluoride groundwater in the Hetao plain, inner Mongolia. Procedia Earth Planet Sci 7:908–911. doi: 10.1016/j.proeps.2013.03.183</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szCs w:val="24"/>
        </w:rPr>
      </w:pPr>
      <w:r w:rsidRPr="005541D0">
        <w:rPr>
          <w:rFonts w:ascii="Times New Roman" w:hAnsi="Times New Roman" w:cs="Times New Roman"/>
          <w:noProof/>
          <w:sz w:val="24"/>
          <w:szCs w:val="24"/>
        </w:rPr>
        <w:t xml:space="preserve">Yasmin S, Ranjan S, D’Souza D (2014) Haematological changes in fluorotic adults and children in fluoride endemic regions of Gaya district, Bihar, India. Environ Geochem </w:t>
      </w:r>
      <w:r w:rsidRPr="005541D0">
        <w:rPr>
          <w:rFonts w:ascii="Times New Roman" w:hAnsi="Times New Roman" w:cs="Times New Roman"/>
          <w:noProof/>
          <w:sz w:val="24"/>
          <w:szCs w:val="24"/>
        </w:rPr>
        <w:lastRenderedPageBreak/>
        <w:t>Health 36:421–425. doi: 10.1007/s10653-013-9570-7</w:t>
      </w:r>
    </w:p>
    <w:p w:rsidR="00D64DAD" w:rsidRPr="005541D0" w:rsidRDefault="00D64DAD" w:rsidP="00D64DAD">
      <w:pPr>
        <w:widowControl w:val="0"/>
        <w:autoSpaceDE w:val="0"/>
        <w:autoSpaceDN w:val="0"/>
        <w:adjustRightInd w:val="0"/>
        <w:spacing w:line="240" w:lineRule="auto"/>
        <w:ind w:left="480" w:hanging="480"/>
        <w:rPr>
          <w:rFonts w:ascii="Times New Roman" w:hAnsi="Times New Roman" w:cs="Times New Roman"/>
          <w:noProof/>
          <w:sz w:val="24"/>
        </w:rPr>
      </w:pPr>
      <w:r w:rsidRPr="005541D0">
        <w:rPr>
          <w:rFonts w:ascii="Times New Roman" w:hAnsi="Times New Roman" w:cs="Times New Roman"/>
          <w:noProof/>
          <w:sz w:val="24"/>
          <w:szCs w:val="24"/>
        </w:rPr>
        <w:t>Zhang B, Mei H, Zhao Y, et al (2003) Distribution and risk assessment of fluoride in drinking water in the west plain region of Jilin Province, China. Environ Geochem Health 25:421–431. doi: 10.1023/B:EGAH.0000004560.47697.91</w:t>
      </w:r>
    </w:p>
    <w:p w:rsidR="00D64DAD" w:rsidRPr="00F42D67" w:rsidRDefault="00D64DAD" w:rsidP="00D64DAD">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p w:rsidR="00D64DAD" w:rsidRPr="009A3A28" w:rsidRDefault="00D64DAD" w:rsidP="002C12A5">
      <w:pPr>
        <w:rPr>
          <w:rFonts w:ascii="Times New Roman" w:hAnsi="Times New Roman" w:cs="Times New Roman"/>
          <w:b/>
          <w:sz w:val="24"/>
          <w:szCs w:val="24"/>
        </w:rPr>
      </w:pPr>
    </w:p>
    <w:sectPr w:rsidR="00D64DAD" w:rsidRPr="009A3A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1"/>
    <w:family w:val="roman"/>
    <w:notTrueType/>
    <w:pitch w:val="variable"/>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1NTA0MDExN7EwMTdW0lEKTi0uzszPAykwNK0FAPVNsFItAAAA"/>
  </w:docVars>
  <w:rsids>
    <w:rsidRoot w:val="002C12A5"/>
    <w:rsid w:val="000E5EB8"/>
    <w:rsid w:val="0023404D"/>
    <w:rsid w:val="002C12A5"/>
    <w:rsid w:val="002C705D"/>
    <w:rsid w:val="002E2FFB"/>
    <w:rsid w:val="003516DA"/>
    <w:rsid w:val="00355551"/>
    <w:rsid w:val="003C262A"/>
    <w:rsid w:val="003C520F"/>
    <w:rsid w:val="003D73C4"/>
    <w:rsid w:val="003E43DB"/>
    <w:rsid w:val="003F296E"/>
    <w:rsid w:val="003F3FE2"/>
    <w:rsid w:val="0048693D"/>
    <w:rsid w:val="004E2D4C"/>
    <w:rsid w:val="004F50E6"/>
    <w:rsid w:val="00533F46"/>
    <w:rsid w:val="005541D0"/>
    <w:rsid w:val="00554AB3"/>
    <w:rsid w:val="005612D6"/>
    <w:rsid w:val="005D4A7B"/>
    <w:rsid w:val="00662142"/>
    <w:rsid w:val="00683A84"/>
    <w:rsid w:val="00693A19"/>
    <w:rsid w:val="006B382C"/>
    <w:rsid w:val="007A3DEC"/>
    <w:rsid w:val="007E1398"/>
    <w:rsid w:val="00806440"/>
    <w:rsid w:val="00877460"/>
    <w:rsid w:val="008822F9"/>
    <w:rsid w:val="008937D9"/>
    <w:rsid w:val="008B4343"/>
    <w:rsid w:val="00917973"/>
    <w:rsid w:val="0096172D"/>
    <w:rsid w:val="009A3A28"/>
    <w:rsid w:val="009B72C4"/>
    <w:rsid w:val="009D32F4"/>
    <w:rsid w:val="00A765C2"/>
    <w:rsid w:val="00B15A30"/>
    <w:rsid w:val="00B2600B"/>
    <w:rsid w:val="00BA3EDB"/>
    <w:rsid w:val="00C07965"/>
    <w:rsid w:val="00C408C9"/>
    <w:rsid w:val="00C43A37"/>
    <w:rsid w:val="00CE0F3A"/>
    <w:rsid w:val="00D64DAD"/>
    <w:rsid w:val="00D73EF7"/>
    <w:rsid w:val="00DC5D95"/>
    <w:rsid w:val="00E0797D"/>
    <w:rsid w:val="00E7158E"/>
    <w:rsid w:val="00F03673"/>
    <w:rsid w:val="00F42D67"/>
    <w:rsid w:val="00FE080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23B72C4-530F-4F2E-BA63-6BF7527C0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541D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Heading2">
    <w:name w:val="heading 2"/>
    <w:basedOn w:val="Normal"/>
    <w:next w:val="Normal"/>
    <w:link w:val="Heading2Char"/>
    <w:uiPriority w:val="9"/>
    <w:unhideWhenUsed/>
    <w:qFormat/>
    <w:rsid w:val="005541D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C12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93A19"/>
    <w:rPr>
      <w:color w:val="0563C1" w:themeColor="hyperlink"/>
      <w:u w:val="single"/>
    </w:rPr>
  </w:style>
  <w:style w:type="character" w:customStyle="1" w:styleId="Heading1Char">
    <w:name w:val="Heading 1 Char"/>
    <w:basedOn w:val="DefaultParagraphFont"/>
    <w:link w:val="Heading1"/>
    <w:uiPriority w:val="9"/>
    <w:rsid w:val="005541D0"/>
    <w:rPr>
      <w:rFonts w:ascii="Times New Roman" w:eastAsia="Times New Roman" w:hAnsi="Times New Roman" w:cs="Times New Roman"/>
      <w:b/>
      <w:bCs/>
      <w:kern w:val="36"/>
      <w:sz w:val="48"/>
      <w:szCs w:val="48"/>
      <w:lang w:eastAsia="en-IN"/>
    </w:rPr>
  </w:style>
  <w:style w:type="character" w:customStyle="1" w:styleId="Heading2Char">
    <w:name w:val="Heading 2 Char"/>
    <w:basedOn w:val="DefaultParagraphFont"/>
    <w:link w:val="Heading2"/>
    <w:uiPriority w:val="9"/>
    <w:rsid w:val="005541D0"/>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257876">
      <w:bodyDiv w:val="1"/>
      <w:marLeft w:val="0"/>
      <w:marRight w:val="0"/>
      <w:marTop w:val="0"/>
      <w:marBottom w:val="0"/>
      <w:divBdr>
        <w:top w:val="none" w:sz="0" w:space="0" w:color="auto"/>
        <w:left w:val="none" w:sz="0" w:space="0" w:color="auto"/>
        <w:bottom w:val="none" w:sz="0" w:space="0" w:color="auto"/>
        <w:right w:val="none" w:sz="0" w:space="0" w:color="auto"/>
      </w:divBdr>
    </w:div>
    <w:div w:id="844825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hyperlink" Target="mailto:kabir.humayun@iitkgp.ac.i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B23B5F-D1E1-4C95-A3B4-FFEE3EA5F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138881</Words>
  <Characters>791626</Characters>
  <Application>Microsoft Office Word</Application>
  <DocSecurity>0</DocSecurity>
  <Lines>6596</Lines>
  <Paragraphs>18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6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mayun Kabir</dc:creator>
  <cp:keywords/>
  <dc:description/>
  <cp:lastModifiedBy>Humayun Kabir</cp:lastModifiedBy>
  <cp:revision>8</cp:revision>
  <dcterms:created xsi:type="dcterms:W3CDTF">2019-01-22T06:49:00Z</dcterms:created>
  <dcterms:modified xsi:type="dcterms:W3CDTF">2019-07-17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emical-engineering-journal</vt:lpwstr>
  </property>
  <property fmtid="{D5CDD505-2E9C-101B-9397-08002B2CF9AE}" pid="5" name="Mendeley Recent Style Name 1_1">
    <vt:lpwstr>Chemical Engineering Journal</vt:lpwstr>
  </property>
  <property fmtid="{D5CDD505-2E9C-101B-9397-08002B2CF9AE}" pid="6" name="Mendeley Recent Style Id 2_1">
    <vt:lpwstr>http://www.zotero.org/styles/chemosphere</vt:lpwstr>
  </property>
  <property fmtid="{D5CDD505-2E9C-101B-9397-08002B2CF9AE}" pid="7" name="Mendeley Recent Style Name 2_1">
    <vt:lpwstr>Chemosphere</vt:lpwstr>
  </property>
  <property fmtid="{D5CDD505-2E9C-101B-9397-08002B2CF9AE}" pid="8" name="Mendeley Recent Style Id 3_1">
    <vt:lpwstr>http://www.zotero.org/styles/environmental-science-water-research-and-technology</vt:lpwstr>
  </property>
  <property fmtid="{D5CDD505-2E9C-101B-9397-08002B2CF9AE}" pid="9" name="Mendeley Recent Style Name 3_1">
    <vt:lpwstr>Environmental Science: Water Research &amp; Technology</vt:lpwstr>
  </property>
  <property fmtid="{D5CDD505-2E9C-101B-9397-08002B2CF9AE}" pid="10" name="Mendeley Recent Style Id 4_1">
    <vt:lpwstr>http://www.zotero.org/styles/journal-of-environmental-management</vt:lpwstr>
  </property>
  <property fmtid="{D5CDD505-2E9C-101B-9397-08002B2CF9AE}" pid="11" name="Mendeley Recent Style Name 4_1">
    <vt:lpwstr>Journal of Environmental Management</vt:lpwstr>
  </property>
  <property fmtid="{D5CDD505-2E9C-101B-9397-08002B2CF9AE}" pid="12" name="Mendeley Recent Style Id 5_1">
    <vt:lpwstr>http://www.zotero.org/styles/journal-of-molecular-liquids</vt:lpwstr>
  </property>
  <property fmtid="{D5CDD505-2E9C-101B-9397-08002B2CF9AE}" pid="13" name="Mendeley Recent Style Name 5_1">
    <vt:lpwstr>Journal of Molecular Liquid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eviews-in-environmental-science-and-bio-technology</vt:lpwstr>
  </property>
  <property fmtid="{D5CDD505-2E9C-101B-9397-08002B2CF9AE}" pid="19" name="Mendeley Recent Style Name 8_1">
    <vt:lpwstr>Reviews in Environmental Science and Bio/Technology</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nique User Id_1">
    <vt:lpwstr>c4c1df4a-5c41-3700-9ad0-c7682553b500</vt:lpwstr>
  </property>
  <property fmtid="{D5CDD505-2E9C-101B-9397-08002B2CF9AE}" pid="24" name="Mendeley Citation Style_1">
    <vt:lpwstr>http://www.zotero.org/styles/reviews-in-environmental-science-and-bio-technology</vt:lpwstr>
  </property>
</Properties>
</file>